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BAE6E4" w14:textId="3557BF81" w:rsidR="001C72FA" w:rsidRDefault="001C72FA" w:rsidP="008B171B">
      <w:pPr>
        <w:rPr>
          <w:b/>
          <w:bCs/>
        </w:rPr>
      </w:pPr>
      <w:r w:rsidRPr="008B171B">
        <w:rPr>
          <w:b/>
          <w:bCs/>
        </w:rPr>
        <w:t xml:space="preserve">Phylogeny and Divergence of the 100 Most Common </w:t>
      </w:r>
      <w:r w:rsidRPr="008B171B">
        <w:rPr>
          <w:b/>
          <w:bCs/>
          <w:i/>
          <w:iCs/>
        </w:rPr>
        <w:t>Salmonella</w:t>
      </w:r>
      <w:r w:rsidRPr="008B171B">
        <w:rPr>
          <w:b/>
          <w:bCs/>
        </w:rPr>
        <w:t xml:space="preserve"> Serovars Available on the NCBI Pathogen Detection Database</w:t>
      </w:r>
    </w:p>
    <w:p w14:paraId="1EA8D32E" w14:textId="412F1275" w:rsidR="008B171B" w:rsidRDefault="008B171B" w:rsidP="008B171B">
      <w:pPr>
        <w:rPr>
          <w:b/>
          <w:bCs/>
        </w:rPr>
      </w:pPr>
      <w:r>
        <w:rPr>
          <w:b/>
          <w:bCs/>
        </w:rPr>
        <w:t xml:space="preserve">Figure Legends for </w:t>
      </w:r>
      <w:r w:rsidR="00B1084F">
        <w:rPr>
          <w:b/>
          <w:bCs/>
        </w:rPr>
        <w:t xml:space="preserve">Supplementary Figures </w:t>
      </w:r>
      <w:r w:rsidR="008C2B68">
        <w:rPr>
          <w:b/>
          <w:bCs/>
        </w:rPr>
        <w:t>2 – 9</w:t>
      </w:r>
      <w:r w:rsidR="00CC1434">
        <w:rPr>
          <w:b/>
          <w:bCs/>
        </w:rPr>
        <w:t>5</w:t>
      </w:r>
    </w:p>
    <w:p w14:paraId="14E770EC" w14:textId="2666D4A1" w:rsidR="00C0128B" w:rsidRPr="00B450DD" w:rsidRDefault="00C0128B" w:rsidP="008B171B">
      <w:r w:rsidRPr="00B450DD">
        <w:t xml:space="preserve">* </w:t>
      </w:r>
      <w:r w:rsidR="00DC1627">
        <w:t xml:space="preserve">For </w:t>
      </w:r>
      <w:r w:rsidR="00CE5A08">
        <w:t>maximum likelihood phylogenetic tre</w:t>
      </w:r>
      <w:r w:rsidR="002640E1">
        <w:t xml:space="preserve">es of </w:t>
      </w:r>
      <w:r w:rsidR="005A3EF6">
        <w:rPr>
          <w:i/>
          <w:iCs/>
        </w:rPr>
        <w:t>Salmonella</w:t>
      </w:r>
      <w:r w:rsidR="00DC1627">
        <w:t xml:space="preserve"> </w:t>
      </w:r>
      <w:r w:rsidR="00540FDF">
        <w:t xml:space="preserve">Enteritidis, </w:t>
      </w:r>
      <w:r w:rsidR="00DC1627" w:rsidRPr="00A24DC8">
        <w:rPr>
          <w:rFonts w:eastAsia="Times New Roman"/>
        </w:rPr>
        <w:t>Cerro, Dublin, Infantis, Kentucky, Montevideo, Reading, and Saintpaul</w:t>
      </w:r>
      <w:r w:rsidR="00DC1627">
        <w:rPr>
          <w:rFonts w:eastAsia="Times New Roman"/>
        </w:rPr>
        <w:t xml:space="preserve">, </w:t>
      </w:r>
      <w:r w:rsidR="00AD3076">
        <w:t>r</w:t>
      </w:r>
      <w:r w:rsidR="00405460" w:rsidRPr="00B450DD">
        <w:t xml:space="preserve">efer to </w:t>
      </w:r>
      <w:r w:rsidR="00AD3076" w:rsidRPr="00A24DC8">
        <w:rPr>
          <w:rFonts w:eastAsia="Times New Roman"/>
        </w:rPr>
        <w:t>by our group</w:t>
      </w:r>
      <w:r w:rsidR="00AD3076">
        <w:rPr>
          <w:rFonts w:eastAsia="Times New Roman"/>
        </w:rPr>
        <w:t xml:space="preserve"> </w:t>
      </w:r>
      <w:r w:rsidR="00AD3076">
        <w:rPr>
          <w:rFonts w:eastAsia="Times New Roman"/>
        </w:rPr>
        <w:fldChar w:fldCharType="begin">
          <w:fldData xml:space="preserve">PEVuZE5vdGU+PENpdGU+PEF1dGhvcj5DaGVuPC9BdXRob3I+PFllYXI+MjAyMjwvWWVhcj48UmVj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</w:fldData>
        </w:fldChar>
      </w:r>
      <w:r w:rsidR="00AD3076">
        <w:rPr>
          <w:rFonts w:eastAsia="Times New Roman"/>
        </w:rPr>
        <w:instrText xml:space="preserve"> ADDIN EN.CITE </w:instrText>
      </w:r>
      <w:r w:rsidR="00AD3076">
        <w:rPr>
          <w:rFonts w:eastAsia="Times New Roman"/>
        </w:rPr>
        <w:fldChar w:fldCharType="begin">
          <w:fldData xml:space="preserve">PEVuZE5vdGU+PENpdGU+PEF1dGhvcj5DaGVuPC9BdXRob3I+PFllYXI+MjAyMjwvWWVhcj48UmVj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</w:fldData>
        </w:fldChar>
      </w:r>
      <w:r w:rsidR="00AD3076">
        <w:rPr>
          <w:rFonts w:eastAsia="Times New Roman"/>
        </w:rPr>
        <w:instrText xml:space="preserve"> ADDIN EN.CITE.DATA </w:instrText>
      </w:r>
      <w:r w:rsidR="00AD3076">
        <w:rPr>
          <w:rFonts w:eastAsia="Times New Roman"/>
        </w:rPr>
      </w:r>
      <w:r w:rsidR="00AD3076">
        <w:rPr>
          <w:rFonts w:eastAsia="Times New Roman"/>
        </w:rPr>
        <w:fldChar w:fldCharType="end"/>
      </w:r>
      <w:r w:rsidR="00AD3076">
        <w:rPr>
          <w:rFonts w:eastAsia="Times New Roman"/>
        </w:rPr>
      </w:r>
      <w:r w:rsidR="00AD3076">
        <w:rPr>
          <w:rFonts w:eastAsia="Times New Roman"/>
        </w:rPr>
        <w:fldChar w:fldCharType="separate"/>
      </w:r>
      <w:hyperlink w:anchor="_ENREF_7" w:tooltip="Chen, 2022 #9" w:history="1">
        <w:r w:rsidR="00AD3076">
          <w:rPr>
            <w:rFonts w:eastAsia="Times New Roman"/>
            <w:noProof/>
          </w:rPr>
          <w:t>Chen et al., 2022</w:t>
        </w:r>
      </w:hyperlink>
      <w:r w:rsidR="00AD3076">
        <w:rPr>
          <w:rFonts w:eastAsia="Times New Roman"/>
          <w:noProof/>
        </w:rPr>
        <w:t xml:space="preserve">; </w:t>
      </w:r>
      <w:hyperlink w:anchor="_ENREF_8" w:tooltip="Chen, 2024 #74" w:history="1">
        <w:r w:rsidR="00AD3076">
          <w:rPr>
            <w:rFonts w:eastAsia="Times New Roman"/>
            <w:noProof/>
          </w:rPr>
          <w:t>Chen et al., 2024</w:t>
        </w:r>
      </w:hyperlink>
      <w:r w:rsidR="00AD3076">
        <w:rPr>
          <w:rFonts w:eastAsia="Times New Roman"/>
        </w:rPr>
        <w:fldChar w:fldCharType="end"/>
      </w:r>
      <w:r w:rsidR="00AD3076">
        <w:rPr>
          <w:rFonts w:eastAsia="Times New Roman"/>
        </w:rPr>
        <w:t>.</w:t>
      </w:r>
    </w:p>
    <w:p w14:paraId="6EB83665" w14:textId="6147E854" w:rsidR="001D0899" w:rsidRDefault="00E82167" w:rsidP="001D0899">
      <w:pPr>
        <w:pStyle w:val="ListParagraph"/>
        <w:numPr>
          <w:ilvl w:val="0"/>
          <w:numId w:val="2"/>
        </w:numPr>
        <w:rPr>
          <w:b/>
          <w:bCs/>
        </w:rPr>
      </w:pPr>
      <w:r>
        <w:rPr>
          <w:b/>
          <w:bCs/>
          <w:i/>
          <w:iCs/>
        </w:rPr>
        <w:t xml:space="preserve">S. </w:t>
      </w:r>
      <w:r w:rsidR="00F5384B" w:rsidRPr="00F5384B">
        <w:rPr>
          <w:b/>
          <w:bCs/>
        </w:rPr>
        <w:t>Adelaide</w:t>
      </w:r>
    </w:p>
    <w:p w14:paraId="727C8744" w14:textId="46A4B1ED" w:rsidR="00A73426" w:rsidRPr="002F087F" w:rsidRDefault="00530A27" w:rsidP="00A73426">
      <w:pPr>
        <w:rPr>
          <w:color w:val="FF0000"/>
        </w:rPr>
      </w:pPr>
      <w:r>
        <w:t xml:space="preserve">Maximum likelihood phylogenetic tree for </w:t>
      </w:r>
      <w:r w:rsidRPr="001D0899">
        <w:rPr>
          <w:i/>
          <w:iCs/>
        </w:rPr>
        <w:t>S.</w:t>
      </w:r>
      <w:r>
        <w:t xml:space="preserve"> </w:t>
      </w:r>
      <w:r w:rsidR="001D0899" w:rsidRPr="001D0899">
        <w:t>Adelaide</w:t>
      </w:r>
      <w:r>
        <w:t xml:space="preserve">. </w:t>
      </w:r>
      <w:r w:rsidRPr="00530A27">
        <w:rPr>
          <w:i/>
          <w:iCs/>
        </w:rPr>
        <w:t>S.</w:t>
      </w:r>
      <w:r>
        <w:t xml:space="preserve"> </w:t>
      </w:r>
      <w:r w:rsidR="001D0899" w:rsidRPr="001D0899">
        <w:t>Adelaide</w:t>
      </w:r>
      <w:r w:rsidR="001D0899">
        <w:t xml:space="preserve"> </w:t>
      </w:r>
      <w:r>
        <w:t xml:space="preserve">is a polyphyletic serovar that contains </w:t>
      </w:r>
      <w:r w:rsidR="001D0899">
        <w:t>six</w:t>
      </w:r>
      <w:r>
        <w:t xml:space="preserve"> phylogenetic lineages (</w:t>
      </w:r>
      <w:r w:rsidR="001D0899" w:rsidRPr="001D0899">
        <w:t>Adelaide</w:t>
      </w:r>
      <w:r w:rsidR="001D0899">
        <w:t xml:space="preserve"> </w:t>
      </w:r>
      <w:r>
        <w:t>A, B, C</w:t>
      </w:r>
      <w:r w:rsidR="001D0899">
        <w:t>, D, E, and F</w:t>
      </w:r>
      <w:r>
        <w:t>)</w:t>
      </w:r>
      <w:r w:rsidR="00BA5658">
        <w:t xml:space="preserve"> along with three stand-alone singletons (</w:t>
      </w:r>
      <w:r w:rsidR="00BA5658" w:rsidRPr="001D0899">
        <w:t>Adelaide</w:t>
      </w:r>
      <w:r w:rsidR="00BA5658">
        <w:t xml:space="preserve"> S1, S2, and S3)</w:t>
      </w:r>
      <w:r>
        <w:t xml:space="preserve">. </w:t>
      </w:r>
      <w:r w:rsidR="001D0899" w:rsidRPr="001D0899">
        <w:t>Adelaide</w:t>
      </w:r>
      <w:r w:rsidR="001D0899">
        <w:t xml:space="preserve"> </w:t>
      </w:r>
      <w:r>
        <w:t xml:space="preserve">A is the largest lineage with </w:t>
      </w:r>
      <w:r w:rsidR="001D0899">
        <w:t>1,249</w:t>
      </w:r>
      <w:r>
        <w:t xml:space="preserve"> genomes representing </w:t>
      </w:r>
      <w:r w:rsidR="001D0899">
        <w:t>46</w:t>
      </w:r>
      <w:r>
        <w:t xml:space="preserve"> SNP clusters, and </w:t>
      </w:r>
      <w:r w:rsidR="001D0899">
        <w:t>73</w:t>
      </w:r>
      <w:r>
        <w:t xml:space="preserve"> singletons. </w:t>
      </w:r>
      <w:r w:rsidR="001D0899" w:rsidRPr="001D0899">
        <w:t>Adelaide</w:t>
      </w:r>
      <w:r w:rsidR="001D0899">
        <w:t xml:space="preserve"> </w:t>
      </w:r>
      <w:r>
        <w:t xml:space="preserve">B contains </w:t>
      </w:r>
      <w:r w:rsidR="001D0899">
        <w:t>79</w:t>
      </w:r>
      <w:r>
        <w:t xml:space="preserve"> genomes representing </w:t>
      </w:r>
      <w:r w:rsidR="001D0899">
        <w:t xml:space="preserve">only </w:t>
      </w:r>
      <w:r>
        <w:t xml:space="preserve">1 SNP cluster. </w:t>
      </w:r>
      <w:r w:rsidR="000B7B98" w:rsidRPr="000A145E">
        <w:t xml:space="preserve">Adelaide </w:t>
      </w:r>
      <w:r w:rsidRPr="000A145E">
        <w:t xml:space="preserve">C contains </w:t>
      </w:r>
      <w:r w:rsidR="000B7B98" w:rsidRPr="000A145E">
        <w:t>4</w:t>
      </w:r>
      <w:r w:rsidRPr="000A145E">
        <w:t xml:space="preserve">2 genomes representing </w:t>
      </w:r>
      <w:r w:rsidR="000B7B98" w:rsidRPr="000A145E">
        <w:t>6</w:t>
      </w:r>
      <w:r w:rsidRPr="000A145E">
        <w:t xml:space="preserve"> SNP cluster</w:t>
      </w:r>
      <w:r w:rsidR="000B7B98" w:rsidRPr="000A145E">
        <w:t>s, and 8 singletons</w:t>
      </w:r>
      <w:r w:rsidRPr="000A145E">
        <w:t xml:space="preserve">. </w:t>
      </w:r>
      <w:r w:rsidR="000B7B98" w:rsidRPr="000A145E">
        <w:t>Adelaide D contains 26 genomes representing 5 SNP clusters, and 10 singletons. Adelaide E contains 7 genomes representing 1 SNP cluster, and 1 singleton.</w:t>
      </w:r>
      <w:r w:rsidR="00BA789A" w:rsidRPr="000A145E">
        <w:t xml:space="preserve"> Adelaide </w:t>
      </w:r>
      <w:r w:rsidR="00BA789A" w:rsidRPr="000E416D">
        <w:t>F contains 5 genomes representing only 5 singletons.</w:t>
      </w:r>
      <w:r w:rsidR="002F087F" w:rsidRPr="000E416D">
        <w:t xml:space="preserve"> Adelaide C </w:t>
      </w:r>
      <w:r w:rsidRPr="000E416D">
        <w:t xml:space="preserve">is </w:t>
      </w:r>
      <w:r w:rsidR="00615FE3">
        <w:t xml:space="preserve">a </w:t>
      </w:r>
      <w:r w:rsidRPr="000E416D">
        <w:t>paraphyletic</w:t>
      </w:r>
      <w:r w:rsidR="00615FE3">
        <w:t xml:space="preserve"> lineage</w:t>
      </w:r>
      <w:r w:rsidRPr="000E416D">
        <w:t xml:space="preserve"> since other non-</w:t>
      </w:r>
      <w:r w:rsidR="00B41845" w:rsidRPr="000E416D">
        <w:t>Adelaide</w:t>
      </w:r>
      <w:r w:rsidRPr="000E416D">
        <w:t xml:space="preserve"> serovar clusters within this lineage</w:t>
      </w:r>
      <w:r w:rsidR="00452771">
        <w:t xml:space="preserve"> (i.e. </w:t>
      </w:r>
      <w:r w:rsidRPr="000E416D">
        <w:rPr>
          <w:i/>
          <w:iCs/>
        </w:rPr>
        <w:t>S.</w:t>
      </w:r>
      <w:r w:rsidRPr="000E416D">
        <w:t xml:space="preserve"> </w:t>
      </w:r>
      <w:r w:rsidR="00070691" w:rsidRPr="000E416D">
        <w:t>Ealing</w:t>
      </w:r>
      <w:r w:rsidRPr="000E416D">
        <w:t xml:space="preserve"> clusters within </w:t>
      </w:r>
      <w:r w:rsidR="00070691" w:rsidRPr="000E416D">
        <w:t>Adelaide C</w:t>
      </w:r>
      <w:r w:rsidR="00452771">
        <w:t>)</w:t>
      </w:r>
      <w:r w:rsidRPr="000E416D">
        <w:t xml:space="preserve">. </w:t>
      </w:r>
      <w:r w:rsidR="009815DA" w:rsidRPr="000E416D">
        <w:t xml:space="preserve">Adelaide A, </w:t>
      </w:r>
      <w:r w:rsidRPr="000E416D">
        <w:t>B</w:t>
      </w:r>
      <w:r w:rsidR="009815DA" w:rsidRPr="000E416D">
        <w:t>, D, E and F</w:t>
      </w:r>
      <w:r w:rsidRPr="000E416D">
        <w:t xml:space="preserve"> are monophyletic lineages. The average pairwise number of nucleotide substitutions per site was used to report branch lengths. For rooting the tree, one genome belonging to </w:t>
      </w:r>
      <w:r w:rsidRPr="000E416D">
        <w:rPr>
          <w:i/>
          <w:iCs/>
        </w:rPr>
        <w:t>Salmonella</w:t>
      </w:r>
      <w:r w:rsidRPr="000E416D">
        <w:t xml:space="preserve"> </w:t>
      </w:r>
      <w:r w:rsidRPr="000E416D">
        <w:rPr>
          <w:i/>
          <w:iCs/>
        </w:rPr>
        <w:t>enterica</w:t>
      </w:r>
      <w:r w:rsidRPr="000E416D">
        <w:t xml:space="preserve"> subsp. </w:t>
      </w:r>
      <w:r w:rsidRPr="000E416D">
        <w:rPr>
          <w:i/>
          <w:iCs/>
        </w:rPr>
        <w:t>indica</w:t>
      </w:r>
      <w:r w:rsidRPr="000E416D">
        <w:t xml:space="preserve"> was used as the outgroup and the branch length of the outgroup was shortened by 100. The Shimodaira-Hasegawa test with 1,000 resamples was used to assess the clustering confidence. The orange stars represent the most recent common ancestor of each </w:t>
      </w:r>
      <w:r w:rsidR="00555294" w:rsidRPr="000E416D">
        <w:t xml:space="preserve">Adelaide </w:t>
      </w:r>
      <w:r w:rsidRPr="000E416D">
        <w:t>lineage with a bootstrap value higher than 0.7.</w:t>
      </w:r>
    </w:p>
    <w:p w14:paraId="66471873" w14:textId="16F617E6" w:rsidR="00F5384B" w:rsidRDefault="00E82167" w:rsidP="00F5384B">
      <w:pPr>
        <w:pStyle w:val="ListParagraph"/>
        <w:numPr>
          <w:ilvl w:val="0"/>
          <w:numId w:val="2"/>
        </w:numPr>
        <w:rPr>
          <w:b/>
          <w:bCs/>
        </w:rPr>
      </w:pPr>
      <w:r>
        <w:rPr>
          <w:b/>
          <w:bCs/>
          <w:i/>
          <w:iCs/>
        </w:rPr>
        <w:t xml:space="preserve">S. </w:t>
      </w:r>
      <w:r w:rsidR="00F5384B">
        <w:rPr>
          <w:b/>
          <w:bCs/>
        </w:rPr>
        <w:t>Agama</w:t>
      </w:r>
    </w:p>
    <w:p w14:paraId="04439790" w14:textId="0D5D40E2" w:rsidR="00984D19" w:rsidRPr="006A531C" w:rsidRDefault="006A531C" w:rsidP="00984D19">
      <w:r>
        <w:t xml:space="preserve">Maximum likelihood phylogenetic tree for </w:t>
      </w:r>
      <w:r w:rsidRPr="006A531C">
        <w:rPr>
          <w:i/>
          <w:iCs/>
        </w:rPr>
        <w:t>S.</w:t>
      </w:r>
      <w:r>
        <w:t xml:space="preserve"> Agama. </w:t>
      </w:r>
      <w:r w:rsidRPr="006A531C">
        <w:rPr>
          <w:i/>
          <w:iCs/>
        </w:rPr>
        <w:t>S.</w:t>
      </w:r>
      <w:r>
        <w:t xml:space="preserve"> Agama is a polyphyletic serovar that contains one phylogenetic lineage (</w:t>
      </w:r>
      <w:r w:rsidR="003F72FA">
        <w:t>Agama</w:t>
      </w:r>
      <w:r>
        <w:t xml:space="preserve">) along with one stand-alone singleton (shown as </w:t>
      </w:r>
      <w:r w:rsidR="003F72FA">
        <w:t xml:space="preserve">Agama </w:t>
      </w:r>
      <w:r>
        <w:t xml:space="preserve">S1). </w:t>
      </w:r>
      <w:r w:rsidR="000237EC">
        <w:t xml:space="preserve">Agama </w:t>
      </w:r>
      <w:r>
        <w:t xml:space="preserve">lineage has </w:t>
      </w:r>
      <w:r w:rsidR="000237EC">
        <w:t>433</w:t>
      </w:r>
      <w:r>
        <w:t xml:space="preserve"> genomes representing </w:t>
      </w:r>
      <w:r w:rsidR="000237EC">
        <w:t>42</w:t>
      </w:r>
      <w:r>
        <w:t xml:space="preserve"> SNP clusters, and</w:t>
      </w:r>
      <w:r w:rsidR="000237EC">
        <w:t xml:space="preserve"> 92</w:t>
      </w:r>
      <w:r>
        <w:t xml:space="preserve"> singletons. The average pairwise number of nucleotide substitutions per site was used to report branch lengths. For rooting the tree, one genome belonging to </w:t>
      </w:r>
      <w:r w:rsidRPr="006A531C">
        <w:rPr>
          <w:i/>
          <w:iCs/>
        </w:rPr>
        <w:t>Salmonella enterica</w:t>
      </w:r>
      <w:r>
        <w:t xml:space="preserve"> subsp. </w:t>
      </w:r>
      <w:r w:rsidRPr="006A531C">
        <w:rPr>
          <w:i/>
          <w:iCs/>
        </w:rPr>
        <w:t>indica</w:t>
      </w:r>
      <w:r>
        <w:t xml:space="preserve"> was used as the outgroup</w:t>
      </w:r>
      <w:r w:rsidR="009F196A">
        <w:t xml:space="preserve"> </w:t>
      </w:r>
      <w:r w:rsidR="009F196A" w:rsidRPr="000E416D">
        <w:t>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DA3862">
        <w:t xml:space="preserve">Agama </w:t>
      </w:r>
      <w:r>
        <w:t>lineage with a bootstrap value higher than 0.7.</w:t>
      </w:r>
    </w:p>
    <w:p w14:paraId="2D136951" w14:textId="79FF8820" w:rsidR="00F5384B" w:rsidRDefault="00E82167" w:rsidP="00F5384B">
      <w:pPr>
        <w:pStyle w:val="ListParagraph"/>
        <w:numPr>
          <w:ilvl w:val="0"/>
          <w:numId w:val="2"/>
        </w:numPr>
        <w:rPr>
          <w:b/>
          <w:bCs/>
        </w:rPr>
      </w:pPr>
      <w:r>
        <w:rPr>
          <w:b/>
          <w:bCs/>
          <w:i/>
          <w:iCs/>
        </w:rPr>
        <w:t xml:space="preserve">S. </w:t>
      </w:r>
      <w:r w:rsidR="00F5384B">
        <w:rPr>
          <w:b/>
          <w:bCs/>
        </w:rPr>
        <w:t>Agbeni</w:t>
      </w:r>
    </w:p>
    <w:p w14:paraId="6F152068" w14:textId="50EFF5EB" w:rsidR="00DA228E" w:rsidRPr="00FC4934" w:rsidRDefault="00791C93" w:rsidP="00C57040">
      <w:r>
        <w:t xml:space="preserve">Maximum likelihood phylogenetic tree for </w:t>
      </w:r>
      <w:r w:rsidRPr="00791C93">
        <w:rPr>
          <w:i/>
          <w:iCs/>
        </w:rPr>
        <w:t>S.</w:t>
      </w:r>
      <w:r>
        <w:t xml:space="preserve"> Agbeni. </w:t>
      </w:r>
      <w:r w:rsidRPr="00791C93">
        <w:rPr>
          <w:i/>
          <w:iCs/>
        </w:rPr>
        <w:t>S.</w:t>
      </w:r>
      <w:r>
        <w:t xml:space="preserve"> Agbeni is a </w:t>
      </w:r>
      <w:r w:rsidR="00F52602">
        <w:t>paraphyletic</w:t>
      </w:r>
      <w:r>
        <w:t xml:space="preserve"> serovar</w:t>
      </w:r>
      <w:r w:rsidR="00374F6C">
        <w:t xml:space="preserve"> as </w:t>
      </w:r>
      <w:r w:rsidR="00374F6C" w:rsidRPr="000E416D">
        <w:t>other non-A</w:t>
      </w:r>
      <w:r w:rsidR="00374F6C">
        <w:t>gbeni</w:t>
      </w:r>
      <w:r w:rsidR="00374F6C" w:rsidRPr="000E416D">
        <w:t xml:space="preserve"> serovar</w:t>
      </w:r>
      <w:r w:rsidR="00374F6C">
        <w:t>s</w:t>
      </w:r>
      <w:r w:rsidR="00374F6C" w:rsidRPr="000E416D">
        <w:t xml:space="preserve"> cluster within this </w:t>
      </w:r>
      <w:r w:rsidR="00374F6C">
        <w:t xml:space="preserve">serovar (i.e. </w:t>
      </w:r>
      <w:r w:rsidR="00374F6C" w:rsidRPr="000E416D">
        <w:rPr>
          <w:i/>
          <w:iCs/>
        </w:rPr>
        <w:t>S.</w:t>
      </w:r>
      <w:r w:rsidR="00374F6C" w:rsidRPr="000E416D">
        <w:t xml:space="preserve"> </w:t>
      </w:r>
      <w:r w:rsidR="00374F6C">
        <w:t xml:space="preserve">Limete and </w:t>
      </w:r>
      <w:r w:rsidR="00374F6C">
        <w:rPr>
          <w:i/>
          <w:iCs/>
        </w:rPr>
        <w:t xml:space="preserve">S. </w:t>
      </w:r>
      <w:r w:rsidR="00374F6C">
        <w:t>Ituri</w:t>
      </w:r>
      <w:r w:rsidR="00374F6C" w:rsidRPr="000E416D">
        <w:t xml:space="preserve"> cluster </w:t>
      </w:r>
      <w:r w:rsidR="00893071">
        <w:t>within serovar Agbeni</w:t>
      </w:r>
      <w:r w:rsidR="00374F6C">
        <w:t>)</w:t>
      </w:r>
      <w:r w:rsidR="005741C3">
        <w:t xml:space="preserve">. </w:t>
      </w:r>
      <w:r w:rsidR="00297864">
        <w:t xml:space="preserve">In total, </w:t>
      </w:r>
      <w:r w:rsidR="00297864">
        <w:rPr>
          <w:i/>
          <w:iCs/>
        </w:rPr>
        <w:t xml:space="preserve">S. </w:t>
      </w:r>
      <w:r w:rsidR="00297864">
        <w:t xml:space="preserve">Agbeni </w:t>
      </w:r>
      <w:r>
        <w:t xml:space="preserve">has </w:t>
      </w:r>
      <w:r w:rsidR="00297864">
        <w:t>1,851</w:t>
      </w:r>
      <w:r>
        <w:t xml:space="preserve"> genomes representing </w:t>
      </w:r>
      <w:r w:rsidR="00297864">
        <w:t>34</w:t>
      </w:r>
      <w:r>
        <w:t xml:space="preserve"> SNP clusters, and </w:t>
      </w:r>
      <w:r w:rsidR="00297864">
        <w:t>43</w:t>
      </w:r>
      <w:r>
        <w:t xml:space="preserve"> singletons. </w:t>
      </w:r>
      <w:r>
        <w:lastRenderedPageBreak/>
        <w:t xml:space="preserve">The average pairwise number of nucleotide substitutions per site was used to report branch lengths. For rooting the tree, one genome belonging to </w:t>
      </w:r>
      <w:r w:rsidRPr="00791C93">
        <w:rPr>
          <w:i/>
          <w:iCs/>
        </w:rPr>
        <w:t>Salmonella enterica</w:t>
      </w:r>
      <w:r>
        <w:t xml:space="preserve"> subsp. </w:t>
      </w:r>
      <w:r w:rsidRPr="00791C93">
        <w:rPr>
          <w:i/>
          <w:iCs/>
        </w:rPr>
        <w:t>indica</w:t>
      </w:r>
      <w:r>
        <w:t xml:space="preserve"> was used as the outgroup </w:t>
      </w:r>
      <w:r w:rsidRPr="000E416D">
        <w:t>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C63847">
        <w:t>Agbeni</w:t>
      </w:r>
      <w:r>
        <w:t xml:space="preserve"> lineage with a bootstrap value higher than 0.7.</w:t>
      </w:r>
    </w:p>
    <w:p w14:paraId="3EAAD027" w14:textId="5B162EF5" w:rsidR="00A44C57" w:rsidRPr="00A44C57" w:rsidRDefault="00E82167" w:rsidP="00A44C57">
      <w:pPr>
        <w:pStyle w:val="ListParagraph"/>
        <w:numPr>
          <w:ilvl w:val="0"/>
          <w:numId w:val="2"/>
        </w:numPr>
        <w:rPr>
          <w:b/>
          <w:bCs/>
        </w:rPr>
      </w:pPr>
      <w:r>
        <w:rPr>
          <w:b/>
          <w:bCs/>
          <w:i/>
          <w:iCs/>
        </w:rPr>
        <w:t xml:space="preserve">S. </w:t>
      </w:r>
      <w:r w:rsidR="00A44C57" w:rsidRPr="00A44C57">
        <w:rPr>
          <w:b/>
          <w:bCs/>
        </w:rPr>
        <w:t xml:space="preserve">Agona </w:t>
      </w:r>
    </w:p>
    <w:p w14:paraId="336E0F56" w14:textId="3811051B" w:rsidR="00A44C57" w:rsidRDefault="00A44C57" w:rsidP="00A44C57">
      <w:r>
        <w:t xml:space="preserve">Maximum likelihood phylogenetic tree for </w:t>
      </w:r>
      <w:r w:rsidRPr="00A44C57">
        <w:rPr>
          <w:i/>
          <w:iCs/>
        </w:rPr>
        <w:t>S.</w:t>
      </w:r>
      <w:r>
        <w:t xml:space="preserve"> Agona. </w:t>
      </w:r>
      <w:r w:rsidRPr="00A44C57">
        <w:rPr>
          <w:i/>
          <w:iCs/>
        </w:rPr>
        <w:t>S.</w:t>
      </w:r>
      <w:r>
        <w:t xml:space="preserve"> Agona is a polyphyletic serovar that contains </w:t>
      </w:r>
      <w:r w:rsidR="00EA049B">
        <w:t>one</w:t>
      </w:r>
      <w:r>
        <w:t xml:space="preserve"> phylogenetic lin</w:t>
      </w:r>
      <w:r w:rsidR="00EA049B">
        <w:t>eage</w:t>
      </w:r>
      <w:r>
        <w:t xml:space="preserve"> (</w:t>
      </w:r>
      <w:r w:rsidR="00EA049B">
        <w:t>Agona</w:t>
      </w:r>
      <w:r>
        <w:t>)</w:t>
      </w:r>
      <w:r w:rsidR="00643680">
        <w:t xml:space="preserve"> along with one stand-alone singleton (shown as Agona S1)</w:t>
      </w:r>
      <w:r>
        <w:t xml:space="preserve">. </w:t>
      </w:r>
      <w:r w:rsidR="00643680">
        <w:t>Agona</w:t>
      </w:r>
      <w:r>
        <w:t xml:space="preserve"> </w:t>
      </w:r>
      <w:r w:rsidR="00643680">
        <w:t>lineage</w:t>
      </w:r>
      <w:r>
        <w:t xml:space="preserve"> </w:t>
      </w:r>
      <w:r w:rsidR="00643680">
        <w:t>has</w:t>
      </w:r>
      <w:r>
        <w:t xml:space="preserve"> </w:t>
      </w:r>
      <w:r w:rsidR="00643680">
        <w:t>7,809</w:t>
      </w:r>
      <w:r>
        <w:t xml:space="preserve"> genomes representing </w:t>
      </w:r>
      <w:r w:rsidR="00643680">
        <w:t xml:space="preserve">219 </w:t>
      </w:r>
      <w:r>
        <w:t xml:space="preserve">SNP clusters, and </w:t>
      </w:r>
      <w:r w:rsidR="00643680">
        <w:t>27</w:t>
      </w:r>
      <w:r w:rsidR="00D93264">
        <w:t>5</w:t>
      </w:r>
      <w:r>
        <w:t xml:space="preserve"> singletons</w:t>
      </w:r>
      <w:r w:rsidR="00564281">
        <w:t xml:space="preserve">. </w:t>
      </w:r>
      <w:r>
        <w:t xml:space="preserve">The average pairwise number of nucleotide substitutions per site was used to report branch lengths. For rooting the tree, one genome belonging to </w:t>
      </w:r>
      <w:r w:rsidRPr="00A44C57">
        <w:rPr>
          <w:i/>
          <w:iCs/>
        </w:rPr>
        <w:t>Salmonella enterica</w:t>
      </w:r>
      <w:r>
        <w:t xml:space="preserve"> subsp. </w:t>
      </w:r>
      <w:r w:rsidRPr="00A44C57">
        <w:rPr>
          <w:i/>
          <w:iCs/>
        </w:rPr>
        <w:t>indica</w:t>
      </w:r>
      <w:r>
        <w:t xml:space="preserve"> was used as the outgroup. The Shimodaira-Hasegawa test with 1,000 resamples was used to assess the clustering confidence. The orange star</w:t>
      </w:r>
      <w:r>
        <w:rPr>
          <w:rFonts w:hint="eastAsia"/>
        </w:rPr>
        <w:t xml:space="preserve">s </w:t>
      </w:r>
      <w:r>
        <w:t xml:space="preserve">represent the most recent common ancestor of </w:t>
      </w:r>
      <w:r w:rsidR="00564281">
        <w:t>Agona</w:t>
      </w:r>
      <w:r>
        <w:t xml:space="preserve"> lineage with a bootstrap value higher than 0.7.</w:t>
      </w:r>
    </w:p>
    <w:p w14:paraId="2B546DE6" w14:textId="7D144617" w:rsidR="00F5384B" w:rsidRDefault="00E82167" w:rsidP="00F5384B">
      <w:pPr>
        <w:pStyle w:val="ListParagraph"/>
        <w:numPr>
          <w:ilvl w:val="0"/>
          <w:numId w:val="2"/>
        </w:numPr>
        <w:rPr>
          <w:b/>
          <w:bCs/>
        </w:rPr>
      </w:pPr>
      <w:r>
        <w:rPr>
          <w:b/>
          <w:bCs/>
          <w:i/>
          <w:iCs/>
        </w:rPr>
        <w:t xml:space="preserve">S. </w:t>
      </w:r>
      <w:r w:rsidR="00F5384B" w:rsidRPr="00F5384B">
        <w:rPr>
          <w:b/>
          <w:bCs/>
        </w:rPr>
        <w:t>Alachua</w:t>
      </w:r>
    </w:p>
    <w:p w14:paraId="3FF4D72B" w14:textId="273E4B37" w:rsidR="00CF1AFA" w:rsidRPr="00731BE5" w:rsidRDefault="00955BAB" w:rsidP="00CF1AFA">
      <w:pPr>
        <w:rPr>
          <w:b/>
          <w:bCs/>
        </w:rPr>
      </w:pPr>
      <w:r>
        <w:t xml:space="preserve">Maximum likelihood phylogenetic tree for </w:t>
      </w:r>
      <w:r w:rsidRPr="00731BE5">
        <w:rPr>
          <w:i/>
          <w:iCs/>
        </w:rPr>
        <w:t>S.</w:t>
      </w:r>
      <w:r>
        <w:t xml:space="preserve"> </w:t>
      </w:r>
      <w:r w:rsidR="00731BE5" w:rsidRPr="00731BE5">
        <w:t>Alachua</w:t>
      </w:r>
      <w:r w:rsidR="00731BE5">
        <w:rPr>
          <w:b/>
          <w:bCs/>
        </w:rPr>
        <w:t xml:space="preserve">. </w:t>
      </w:r>
      <w:r w:rsidRPr="00955BAB">
        <w:rPr>
          <w:i/>
          <w:iCs/>
        </w:rPr>
        <w:t>S.</w:t>
      </w:r>
      <w:r>
        <w:t xml:space="preserve"> </w:t>
      </w:r>
      <w:r w:rsidR="00731BE5" w:rsidRPr="00731BE5">
        <w:t>Alachua</w:t>
      </w:r>
      <w:r w:rsidR="00731BE5">
        <w:t xml:space="preserve"> </w:t>
      </w:r>
      <w:r>
        <w:t xml:space="preserve">is a polyphyletic serovar that contains </w:t>
      </w:r>
      <w:r w:rsidR="00731BE5">
        <w:t>two</w:t>
      </w:r>
      <w:r>
        <w:t xml:space="preserve"> phylogenetic lineages (</w:t>
      </w:r>
      <w:r w:rsidR="004E09A0" w:rsidRPr="00731BE5">
        <w:t>Alachua</w:t>
      </w:r>
      <w:r w:rsidR="004E09A0">
        <w:t xml:space="preserve"> </w:t>
      </w:r>
      <w:r>
        <w:t xml:space="preserve">A, and </w:t>
      </w:r>
      <w:r w:rsidR="00731BE5">
        <w:t>B</w:t>
      </w:r>
      <w:r>
        <w:t xml:space="preserve">). </w:t>
      </w:r>
      <w:r w:rsidR="000F4503" w:rsidRPr="00731BE5">
        <w:t>Alachua</w:t>
      </w:r>
      <w:r w:rsidR="000F4503">
        <w:t xml:space="preserve"> </w:t>
      </w:r>
      <w:r>
        <w:t xml:space="preserve">A is the largest lineage with </w:t>
      </w:r>
      <w:r w:rsidR="000F4503">
        <w:t>611</w:t>
      </w:r>
      <w:r>
        <w:t xml:space="preserve"> genomes representing </w:t>
      </w:r>
      <w:r w:rsidR="000F4503">
        <w:t>46</w:t>
      </w:r>
      <w:r>
        <w:t xml:space="preserve"> SNP clusters, and </w:t>
      </w:r>
      <w:r w:rsidR="000F4503">
        <w:t>75</w:t>
      </w:r>
      <w:r>
        <w:t xml:space="preserve"> singletons. </w:t>
      </w:r>
      <w:r w:rsidR="000F4503" w:rsidRPr="00731BE5">
        <w:t>Alachua</w:t>
      </w:r>
      <w:r w:rsidR="000F4503">
        <w:t xml:space="preserve"> </w:t>
      </w:r>
      <w:r>
        <w:t xml:space="preserve">B contains </w:t>
      </w:r>
      <w:r w:rsidR="000F4503">
        <w:t>9</w:t>
      </w:r>
      <w:r>
        <w:t xml:space="preserve"> genomes representing </w:t>
      </w:r>
      <w:r w:rsidR="000F4503">
        <w:t>3</w:t>
      </w:r>
      <w:r>
        <w:t xml:space="preserve"> SNP clusters, and </w:t>
      </w:r>
      <w:r w:rsidR="000F4503">
        <w:t>2</w:t>
      </w:r>
      <w:r>
        <w:t xml:space="preserve"> singleton</w:t>
      </w:r>
      <w:r w:rsidR="000F4503">
        <w:t>s</w:t>
      </w:r>
      <w:r>
        <w:t xml:space="preserve">. </w:t>
      </w:r>
      <w:r w:rsidR="00CC772D">
        <w:t xml:space="preserve">Both </w:t>
      </w:r>
      <w:r w:rsidR="00CC772D" w:rsidRPr="00731BE5">
        <w:t>Alachua</w:t>
      </w:r>
      <w:r w:rsidR="00CC772D">
        <w:t xml:space="preserve"> </w:t>
      </w:r>
      <w:r>
        <w:t xml:space="preserve">A </w:t>
      </w:r>
      <w:r w:rsidR="00CC772D">
        <w:t xml:space="preserve">and B </w:t>
      </w:r>
      <w:r>
        <w:t xml:space="preserve">are monophyletic lineages. The average pairwise number of nucleotide substitutions per site was used to report branch lengths. For rooting the tree, one genome belonging to </w:t>
      </w:r>
      <w:r w:rsidRPr="00955BAB">
        <w:rPr>
          <w:i/>
          <w:iCs/>
        </w:rPr>
        <w:t>Salmonella</w:t>
      </w:r>
      <w:r>
        <w:t xml:space="preserve"> </w:t>
      </w:r>
      <w:r w:rsidRPr="00955BAB">
        <w:rPr>
          <w:i/>
          <w:iCs/>
        </w:rPr>
        <w:t>enterica</w:t>
      </w:r>
      <w:r>
        <w:t xml:space="preserve"> subsp. </w:t>
      </w:r>
      <w:r w:rsidRPr="00955BAB">
        <w:rPr>
          <w:i/>
          <w:iCs/>
        </w:rPr>
        <w:t>indica</w:t>
      </w:r>
      <w:r>
        <w:t xml:space="preserve"> was used as the outgroup and the branch length of the outgroup was shortened by </w:t>
      </w:r>
      <w:r w:rsidR="00B03D06">
        <w:t>9</w:t>
      </w:r>
      <w:r>
        <w:t xml:space="preserve">. The Shimodaira-Hasegawa test with 1,000 resamples was used to assess the clustering confidence. The orange stars represent the most recent common ancestor of each </w:t>
      </w:r>
      <w:r w:rsidR="004F7DB3" w:rsidRPr="00731BE5">
        <w:t>Alachua</w:t>
      </w:r>
      <w:r w:rsidR="004F7DB3">
        <w:t xml:space="preserve"> </w:t>
      </w:r>
      <w:r>
        <w:t>lineage with a bootstrap value higher than 0.7.</w:t>
      </w:r>
    </w:p>
    <w:p w14:paraId="7D23BD93" w14:textId="0DD1DF70" w:rsidR="00F5384B" w:rsidRDefault="00E82167" w:rsidP="00F5384B">
      <w:pPr>
        <w:pStyle w:val="ListParagraph"/>
        <w:numPr>
          <w:ilvl w:val="0"/>
          <w:numId w:val="2"/>
        </w:numPr>
        <w:rPr>
          <w:b/>
          <w:bCs/>
        </w:rPr>
      </w:pPr>
      <w:r>
        <w:rPr>
          <w:b/>
          <w:bCs/>
          <w:i/>
          <w:iCs/>
        </w:rPr>
        <w:t xml:space="preserve">S. </w:t>
      </w:r>
      <w:r w:rsidR="00F5384B">
        <w:rPr>
          <w:b/>
          <w:bCs/>
        </w:rPr>
        <w:t>Albany</w:t>
      </w:r>
    </w:p>
    <w:p w14:paraId="15E1353B" w14:textId="0959B5D3" w:rsidR="005527FB" w:rsidRPr="005527FB" w:rsidRDefault="005527FB" w:rsidP="005527FB">
      <w:pPr>
        <w:rPr>
          <w:b/>
          <w:bCs/>
        </w:rPr>
      </w:pPr>
      <w:r>
        <w:t xml:space="preserve">Maximum likelihood phylogenetic tree for </w:t>
      </w:r>
      <w:r w:rsidRPr="005527FB">
        <w:rPr>
          <w:i/>
          <w:iCs/>
        </w:rPr>
        <w:t>S.</w:t>
      </w:r>
      <w:r>
        <w:t xml:space="preserve"> </w:t>
      </w:r>
      <w:r w:rsidR="00EC516E">
        <w:t>Albany</w:t>
      </w:r>
      <w:r w:rsidR="00EC516E" w:rsidRPr="00743AE2">
        <w:t>.</w:t>
      </w:r>
      <w:r w:rsidRPr="005527FB">
        <w:rPr>
          <w:b/>
          <w:bCs/>
        </w:rPr>
        <w:t xml:space="preserve"> </w:t>
      </w:r>
      <w:r w:rsidRPr="005527FB">
        <w:rPr>
          <w:i/>
          <w:iCs/>
        </w:rPr>
        <w:t>S.</w:t>
      </w:r>
      <w:r>
        <w:t xml:space="preserve"> </w:t>
      </w:r>
      <w:r w:rsidR="00EC516E">
        <w:t xml:space="preserve">Albany </w:t>
      </w:r>
      <w:r>
        <w:t>is a polyphyletic serovar that contains two phylogenetic lineages (</w:t>
      </w:r>
      <w:r w:rsidR="009A4250">
        <w:t xml:space="preserve">Albany </w:t>
      </w:r>
      <w:r>
        <w:t xml:space="preserve">A, and B). </w:t>
      </w:r>
      <w:r w:rsidR="00303423">
        <w:t xml:space="preserve">Albany </w:t>
      </w:r>
      <w:r>
        <w:t xml:space="preserve">A is the largest lineage with </w:t>
      </w:r>
      <w:r w:rsidR="00303423">
        <w:t>720</w:t>
      </w:r>
      <w:r>
        <w:t xml:space="preserve"> genomes representing </w:t>
      </w:r>
      <w:r w:rsidR="00303423">
        <w:t>33</w:t>
      </w:r>
      <w:r>
        <w:t xml:space="preserve"> SNP clusters, and </w:t>
      </w:r>
      <w:r w:rsidR="00303423">
        <w:t>59</w:t>
      </w:r>
      <w:r>
        <w:t xml:space="preserve"> singletons. </w:t>
      </w:r>
      <w:r w:rsidR="00C91859">
        <w:t xml:space="preserve">Albany </w:t>
      </w:r>
      <w:r>
        <w:t xml:space="preserve">B contains </w:t>
      </w:r>
      <w:r w:rsidR="00C91859">
        <w:t>6</w:t>
      </w:r>
      <w:r>
        <w:t xml:space="preserve"> genomes representing </w:t>
      </w:r>
      <w:r w:rsidR="00C91859">
        <w:t>1</w:t>
      </w:r>
      <w:r>
        <w:t xml:space="preserve"> SNP cluster, and </w:t>
      </w:r>
      <w:r w:rsidR="00C91859">
        <w:t xml:space="preserve">1 </w:t>
      </w:r>
      <w:r>
        <w:t xml:space="preserve">singleton. </w:t>
      </w:r>
      <w:r w:rsidR="005627DD">
        <w:t xml:space="preserve">Albany </w:t>
      </w:r>
      <w:r w:rsidR="001C6BF9">
        <w:t xml:space="preserve">A is </w:t>
      </w:r>
      <w:r w:rsidR="00615FE3">
        <w:t xml:space="preserve">a </w:t>
      </w:r>
      <w:r w:rsidR="001C6BF9">
        <w:t xml:space="preserve">paraphyletic </w:t>
      </w:r>
      <w:r w:rsidR="00615FE3">
        <w:t xml:space="preserve">lineage </w:t>
      </w:r>
      <w:r w:rsidR="001C6BF9">
        <w:t>since other non-</w:t>
      </w:r>
      <w:r w:rsidR="005627DD">
        <w:t xml:space="preserve">Albany </w:t>
      </w:r>
      <w:r w:rsidR="001C6BF9">
        <w:t>serovar clusters within this lineage</w:t>
      </w:r>
      <w:r w:rsidR="00A26D40">
        <w:t xml:space="preserve"> (i.e. </w:t>
      </w:r>
      <w:r w:rsidR="001C6BF9" w:rsidRPr="00BF25D9">
        <w:rPr>
          <w:i/>
          <w:iCs/>
        </w:rPr>
        <w:t>S.</w:t>
      </w:r>
      <w:r w:rsidR="001C6BF9">
        <w:t xml:space="preserve"> </w:t>
      </w:r>
      <w:r w:rsidR="00A26D40">
        <w:t>Duesseldorf</w:t>
      </w:r>
      <w:r w:rsidR="001C6BF9">
        <w:t xml:space="preserve"> clusters within </w:t>
      </w:r>
      <w:r w:rsidR="00A26D40">
        <w:t>Albany</w:t>
      </w:r>
      <w:r w:rsidR="001C6BF9">
        <w:t xml:space="preserve"> A</w:t>
      </w:r>
      <w:r w:rsidR="00A26D40">
        <w:t>; the non-</w:t>
      </w:r>
      <w:r w:rsidR="00F8473A">
        <w:t>Albany</w:t>
      </w:r>
      <w:r w:rsidR="00A26D40">
        <w:t xml:space="preserve"> serovar </w:t>
      </w:r>
      <w:r w:rsidR="009B1DF6">
        <w:t xml:space="preserve">Duesseldorf </w:t>
      </w:r>
      <w:r w:rsidR="00A26D40">
        <w:t>was shown with a</w:t>
      </w:r>
      <w:r w:rsidR="009912E3">
        <w:t xml:space="preserve">n </w:t>
      </w:r>
      <w:r w:rsidR="00CD7785">
        <w:t>asterisk</w:t>
      </w:r>
      <w:r w:rsidR="009912E3">
        <w:t xml:space="preserve"> as it </w:t>
      </w:r>
      <w:r w:rsidR="00432E1F">
        <w:t xml:space="preserve">could not be </w:t>
      </w:r>
      <w:r w:rsidR="00CD7785">
        <w:t xml:space="preserve">clearly </w:t>
      </w:r>
      <w:r w:rsidR="00432E1F">
        <w:t xml:space="preserve">shown </w:t>
      </w:r>
      <w:r w:rsidR="00CD7785">
        <w:t>in the tree</w:t>
      </w:r>
      <w:r w:rsidR="00C71212">
        <w:t xml:space="preserve"> </w:t>
      </w:r>
      <w:r w:rsidR="00EC3902">
        <w:t>separately)</w:t>
      </w:r>
      <w:r w:rsidR="001C6BF9">
        <w:t xml:space="preserve">. </w:t>
      </w:r>
      <w:r w:rsidR="008F1709">
        <w:t xml:space="preserve">Albany </w:t>
      </w:r>
      <w:r w:rsidR="001C6BF9">
        <w:t xml:space="preserve">B </w:t>
      </w:r>
      <w:r w:rsidR="008F1709">
        <w:t>is a</w:t>
      </w:r>
      <w:r w:rsidR="001C6BF9">
        <w:t xml:space="preserve"> monophyletic lineage</w:t>
      </w:r>
      <w:r>
        <w:t xml:space="preserve">. The average pairwise number of nucleotide substitutions per site was used to report branch lengths. For rooting the tree, one genome belonging to </w:t>
      </w:r>
      <w:r w:rsidRPr="005527FB">
        <w:rPr>
          <w:i/>
          <w:iCs/>
        </w:rPr>
        <w:t>Salmonella</w:t>
      </w:r>
      <w:r>
        <w:t xml:space="preserve"> </w:t>
      </w:r>
      <w:r w:rsidRPr="005527FB">
        <w:rPr>
          <w:i/>
          <w:iCs/>
        </w:rPr>
        <w:t>enterica</w:t>
      </w:r>
      <w:r>
        <w:t xml:space="preserve"> subsp. </w:t>
      </w:r>
      <w:r w:rsidRPr="005527FB">
        <w:rPr>
          <w:i/>
          <w:iCs/>
        </w:rPr>
        <w:t>indica</w:t>
      </w:r>
      <w:r>
        <w:t xml:space="preserve"> was used as the outgroup. The Shimodaira-Hasegawa test with 1,000 resamples was used to assess the clustering confidence. The orange </w:t>
      </w:r>
      <w:r>
        <w:lastRenderedPageBreak/>
        <w:t xml:space="preserve">stars represent the most recent common ancestor of each </w:t>
      </w:r>
      <w:r w:rsidR="00031711">
        <w:t>Albany</w:t>
      </w:r>
      <w:r>
        <w:t xml:space="preserve"> lineage with a bootstrap value higher than 0.7.</w:t>
      </w:r>
    </w:p>
    <w:p w14:paraId="55BF8DA6" w14:textId="47758190" w:rsidR="00541176" w:rsidRPr="00BF25D9" w:rsidRDefault="00E82167" w:rsidP="008A7A13">
      <w:pPr>
        <w:pStyle w:val="ListParagraph"/>
        <w:numPr>
          <w:ilvl w:val="0"/>
          <w:numId w:val="2"/>
        </w:numPr>
        <w:rPr>
          <w:b/>
          <w:bCs/>
        </w:rPr>
      </w:pPr>
      <w:r>
        <w:rPr>
          <w:b/>
          <w:bCs/>
          <w:i/>
          <w:iCs/>
        </w:rPr>
        <w:t xml:space="preserve">S. </w:t>
      </w:r>
      <w:r w:rsidR="008A7A13" w:rsidRPr="00BF25D9">
        <w:rPr>
          <w:b/>
          <w:bCs/>
        </w:rPr>
        <w:t>Altona</w:t>
      </w:r>
    </w:p>
    <w:p w14:paraId="787642DD" w14:textId="132BE6A8" w:rsidR="008A7A13" w:rsidRDefault="008A7A13" w:rsidP="008A7A13">
      <w:r>
        <w:t xml:space="preserve">Maximum likelihood phylogenetic tree for </w:t>
      </w:r>
      <w:r w:rsidRPr="00BF25D9">
        <w:rPr>
          <w:i/>
          <w:iCs/>
        </w:rPr>
        <w:t>S.</w:t>
      </w:r>
      <w:r>
        <w:t xml:space="preserve"> </w:t>
      </w:r>
      <w:r w:rsidR="00BF25D9">
        <w:t>Altona</w:t>
      </w:r>
      <w:r>
        <w:t xml:space="preserve">. </w:t>
      </w:r>
      <w:r w:rsidRPr="00BF25D9">
        <w:rPr>
          <w:i/>
          <w:iCs/>
        </w:rPr>
        <w:t>S.</w:t>
      </w:r>
      <w:r>
        <w:t xml:space="preserve"> </w:t>
      </w:r>
      <w:r w:rsidR="00BF25D9">
        <w:t>Altona</w:t>
      </w:r>
      <w:r>
        <w:t xml:space="preserve"> is a polyphyletic serovar that contains </w:t>
      </w:r>
      <w:r w:rsidR="00BF25D9">
        <w:t>three</w:t>
      </w:r>
      <w:r>
        <w:t xml:space="preserve"> phylogenetic lineages (</w:t>
      </w:r>
      <w:r w:rsidR="00BF25D9">
        <w:t>Altona</w:t>
      </w:r>
      <w:r>
        <w:t xml:space="preserve"> A, B,</w:t>
      </w:r>
      <w:r w:rsidR="00BF25D9">
        <w:t xml:space="preserve"> and</w:t>
      </w:r>
      <w:r>
        <w:t xml:space="preserve"> C). </w:t>
      </w:r>
      <w:r w:rsidR="00BF25D9">
        <w:t>Altona</w:t>
      </w:r>
      <w:r>
        <w:t xml:space="preserve"> A is the largest lineage with </w:t>
      </w:r>
      <w:r w:rsidR="00BF25D9">
        <w:t>526</w:t>
      </w:r>
      <w:r>
        <w:t xml:space="preserve"> genomes representing </w:t>
      </w:r>
      <w:r w:rsidR="00BF25D9">
        <w:t>22</w:t>
      </w:r>
      <w:r>
        <w:t xml:space="preserve"> SNP clusters, and </w:t>
      </w:r>
      <w:r w:rsidR="00BF25D9">
        <w:t>38</w:t>
      </w:r>
      <w:r>
        <w:t xml:space="preserve"> singletons. </w:t>
      </w:r>
      <w:r w:rsidR="00BF25D9">
        <w:t>Altona</w:t>
      </w:r>
      <w:r>
        <w:t xml:space="preserve"> B contains </w:t>
      </w:r>
      <w:r w:rsidR="00BF25D9">
        <w:t>5</w:t>
      </w:r>
      <w:r>
        <w:t xml:space="preserve"> genomes representing 1 SNP cluster, and </w:t>
      </w:r>
      <w:r w:rsidR="00BF25D9">
        <w:t>1</w:t>
      </w:r>
      <w:r>
        <w:t xml:space="preserve"> </w:t>
      </w:r>
      <w:r w:rsidR="00BF25D9">
        <w:t>singleton</w:t>
      </w:r>
      <w:r>
        <w:t xml:space="preserve">. </w:t>
      </w:r>
      <w:r w:rsidR="00BF25D9">
        <w:t>Altona</w:t>
      </w:r>
      <w:r>
        <w:t xml:space="preserve"> C contains </w:t>
      </w:r>
      <w:r w:rsidR="00BF25D9">
        <w:t>2</w:t>
      </w:r>
      <w:r>
        <w:t xml:space="preserve"> genomes</w:t>
      </w:r>
      <w:r w:rsidR="00BF25D9">
        <w:t xml:space="preserve"> representing </w:t>
      </w:r>
      <w:r w:rsidR="00456551">
        <w:t xml:space="preserve">only </w:t>
      </w:r>
      <w:r w:rsidR="00BF25D9">
        <w:t>1 SNP cluster</w:t>
      </w:r>
      <w:r>
        <w:t xml:space="preserve">. </w:t>
      </w:r>
      <w:r w:rsidR="00BF25D9">
        <w:t>Altona</w:t>
      </w:r>
      <w:r>
        <w:t xml:space="preserve"> A </w:t>
      </w:r>
      <w:r w:rsidR="00BF25D9">
        <w:t>is</w:t>
      </w:r>
      <w:r w:rsidR="00615FE3">
        <w:t xml:space="preserve"> a</w:t>
      </w:r>
      <w:r>
        <w:t xml:space="preserve"> paraphyletic </w:t>
      </w:r>
      <w:r w:rsidR="00615FE3">
        <w:t xml:space="preserve">lineage </w:t>
      </w:r>
      <w:r>
        <w:t>since other non-</w:t>
      </w:r>
      <w:r w:rsidR="00BF25D9">
        <w:t>Altona</w:t>
      </w:r>
      <w:r>
        <w:t xml:space="preserve"> serovars cluste</w:t>
      </w:r>
      <w:r w:rsidR="005C6214">
        <w:t xml:space="preserve">r </w:t>
      </w:r>
      <w:r>
        <w:t>within th</w:t>
      </w:r>
      <w:r w:rsidR="00BF25D9">
        <w:t>is lineage</w:t>
      </w:r>
      <w:r>
        <w:t xml:space="preserve">. For example, </w:t>
      </w:r>
      <w:r w:rsidRPr="00BF25D9">
        <w:rPr>
          <w:i/>
          <w:iCs/>
        </w:rPr>
        <w:t>S.</w:t>
      </w:r>
      <w:r>
        <w:t xml:space="preserve"> </w:t>
      </w:r>
      <w:r w:rsidR="00C45877">
        <w:t>Kentucky</w:t>
      </w:r>
      <w:r>
        <w:t xml:space="preserve"> clusters within </w:t>
      </w:r>
      <w:r w:rsidR="00BF25D9">
        <w:t>Altona A</w:t>
      </w:r>
      <w:r>
        <w:t xml:space="preserve">. </w:t>
      </w:r>
      <w:r w:rsidR="00C45877">
        <w:t>Altona</w:t>
      </w:r>
      <w:r>
        <w:t xml:space="preserve"> </w:t>
      </w:r>
      <w:r w:rsidR="00C45877">
        <w:t>B and C</w:t>
      </w:r>
      <w:r>
        <w:t xml:space="preserve"> </w:t>
      </w:r>
      <w:r w:rsidR="00C45877">
        <w:t>are</w:t>
      </w:r>
      <w:r>
        <w:t xml:space="preserve"> monophyletic</w:t>
      </w:r>
      <w:r w:rsidR="00C45877">
        <w:t xml:space="preserve"> lineages</w:t>
      </w:r>
      <w:r>
        <w:t xml:space="preserve">. The average pairwise number of nucleotide substitutions per site was used to report branch lengths. For rooting the tree, one genome belonging to </w:t>
      </w:r>
      <w:r w:rsidRPr="00C45877">
        <w:rPr>
          <w:i/>
          <w:iCs/>
        </w:rPr>
        <w:t>Salmonella</w:t>
      </w:r>
      <w:r>
        <w:t xml:space="preserve"> </w:t>
      </w:r>
      <w:r w:rsidRPr="00C45877">
        <w:rPr>
          <w:i/>
          <w:iCs/>
        </w:rPr>
        <w:t>enterica</w:t>
      </w:r>
      <w:r>
        <w:t xml:space="preserve"> subsp. </w:t>
      </w:r>
      <w:r w:rsidRPr="00C45877">
        <w:rPr>
          <w:i/>
          <w:iCs/>
        </w:rPr>
        <w:t>indica</w:t>
      </w:r>
      <w:r>
        <w:t xml:space="preserve"> was used as the outgroup</w:t>
      </w:r>
      <w:r w:rsidR="00F01659">
        <w:t xml:space="preserve"> and the branch length of the outgroup was shortened by 100</w:t>
      </w:r>
      <w:r>
        <w:t xml:space="preserve">. The Shimodaira-Hasegawa test with 1,000 resamples was used to assess the clustering confidence. The orange stars represent the most recent common ancestor of each </w:t>
      </w:r>
      <w:r w:rsidR="00C45877">
        <w:t>Altona</w:t>
      </w:r>
      <w:r>
        <w:t xml:space="preserve"> lineage with a bootstrap value higher than 0.7</w:t>
      </w:r>
      <w:r w:rsidR="004C00C6">
        <w:t>.</w:t>
      </w:r>
    </w:p>
    <w:p w14:paraId="231A2CDB" w14:textId="01F83BCC" w:rsidR="00412C3F" w:rsidRPr="00412C3F" w:rsidRDefault="00E82167" w:rsidP="00412C3F">
      <w:pPr>
        <w:pStyle w:val="ListParagraph"/>
        <w:numPr>
          <w:ilvl w:val="0"/>
          <w:numId w:val="2"/>
        </w:numPr>
        <w:rPr>
          <w:b/>
          <w:bCs/>
        </w:rPr>
      </w:pPr>
      <w:r>
        <w:rPr>
          <w:b/>
          <w:bCs/>
          <w:i/>
          <w:iCs/>
        </w:rPr>
        <w:t xml:space="preserve">S. </w:t>
      </w:r>
      <w:r w:rsidR="00412C3F" w:rsidRPr="00412C3F">
        <w:rPr>
          <w:b/>
          <w:bCs/>
        </w:rPr>
        <w:t>Anatum</w:t>
      </w:r>
    </w:p>
    <w:p w14:paraId="0196A133" w14:textId="149CB689" w:rsidR="00412C3F" w:rsidRDefault="00412C3F" w:rsidP="00412C3F">
      <w:r>
        <w:t xml:space="preserve">Maximum likelihood phylogenetic tree for </w:t>
      </w:r>
      <w:r w:rsidRPr="00412C3F">
        <w:rPr>
          <w:i/>
          <w:iCs/>
        </w:rPr>
        <w:t>S.</w:t>
      </w:r>
      <w:r>
        <w:t xml:space="preserve"> </w:t>
      </w:r>
      <w:r w:rsidR="001059F4">
        <w:t>Anatum</w:t>
      </w:r>
      <w:r>
        <w:t xml:space="preserve">. </w:t>
      </w:r>
      <w:r w:rsidRPr="00412C3F">
        <w:rPr>
          <w:i/>
          <w:iCs/>
        </w:rPr>
        <w:t>S.</w:t>
      </w:r>
      <w:r>
        <w:t xml:space="preserve"> </w:t>
      </w:r>
      <w:r w:rsidR="001059F4">
        <w:t>Anatum</w:t>
      </w:r>
      <w:r>
        <w:t xml:space="preserve"> is a </w:t>
      </w:r>
      <w:r w:rsidR="001059F4">
        <w:t>monophyletic</w:t>
      </w:r>
      <w:r>
        <w:t xml:space="preserve"> serovar</w:t>
      </w:r>
      <w:r w:rsidR="001059F4">
        <w:t xml:space="preserve"> with 8,221</w:t>
      </w:r>
      <w:r>
        <w:t xml:space="preserve"> genomes representing </w:t>
      </w:r>
      <w:r w:rsidR="001059F4">
        <w:t>538</w:t>
      </w:r>
      <w:r>
        <w:t xml:space="preserve"> SNP clusters, and </w:t>
      </w:r>
      <w:r w:rsidR="001059F4">
        <w:t>823</w:t>
      </w:r>
      <w:r>
        <w:t xml:space="preserve"> singletons. The average pairwise number of nucleotide substitutions per site was used to report branch lengths. For rooting the tree, one genome belonging to </w:t>
      </w:r>
      <w:r w:rsidRPr="00412C3F">
        <w:rPr>
          <w:i/>
          <w:iCs/>
        </w:rPr>
        <w:t>Salmonella enterica</w:t>
      </w:r>
      <w:r>
        <w:t xml:space="preserve"> subsp. </w:t>
      </w:r>
      <w:r w:rsidRPr="00412C3F">
        <w:rPr>
          <w:i/>
          <w:iCs/>
        </w:rPr>
        <w:t>indica</w:t>
      </w:r>
      <w:r>
        <w:t xml:space="preserve"> was used as the outgroup</w:t>
      </w:r>
      <w:r w:rsidR="00150296">
        <w:t xml:space="preserve"> 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1059F4">
        <w:t>Anatum</w:t>
      </w:r>
      <w:r>
        <w:t xml:space="preserve"> lineage with a bootstrap value higher than 0.7.</w:t>
      </w:r>
    </w:p>
    <w:p w14:paraId="4192A24A" w14:textId="2B1AA35A" w:rsidR="00F5384B" w:rsidRPr="00A61C29" w:rsidRDefault="00E82167" w:rsidP="00F5384B">
      <w:pPr>
        <w:pStyle w:val="ListParagraph"/>
        <w:numPr>
          <w:ilvl w:val="0"/>
          <w:numId w:val="2"/>
        </w:numPr>
      </w:pPr>
      <w:r>
        <w:rPr>
          <w:b/>
          <w:bCs/>
          <w:i/>
          <w:iCs/>
        </w:rPr>
        <w:t xml:space="preserve">S. </w:t>
      </w:r>
      <w:r w:rsidR="00F5384B">
        <w:rPr>
          <w:b/>
          <w:bCs/>
        </w:rPr>
        <w:t>Baildon</w:t>
      </w:r>
    </w:p>
    <w:p w14:paraId="600F5748" w14:textId="21770230" w:rsidR="00A61C29" w:rsidRPr="00F5384B" w:rsidRDefault="00E667CA" w:rsidP="00A61C29">
      <w:r>
        <w:t xml:space="preserve">Maximum likelihood phylogenetic tree for </w:t>
      </w:r>
      <w:r w:rsidRPr="00E667CA">
        <w:rPr>
          <w:i/>
          <w:iCs/>
        </w:rPr>
        <w:t>S.</w:t>
      </w:r>
      <w:r>
        <w:t xml:space="preserve"> </w:t>
      </w:r>
      <w:r w:rsidR="00EB22B1">
        <w:t>Baildon</w:t>
      </w:r>
      <w:r>
        <w:t xml:space="preserve">. </w:t>
      </w:r>
      <w:r w:rsidRPr="00E667CA">
        <w:rPr>
          <w:i/>
          <w:iCs/>
        </w:rPr>
        <w:t>S.</w:t>
      </w:r>
      <w:r>
        <w:t xml:space="preserve"> </w:t>
      </w:r>
      <w:r w:rsidR="00480230">
        <w:t>Baildon</w:t>
      </w:r>
      <w:r>
        <w:t xml:space="preserve"> is a paraphyletic serovar as </w:t>
      </w:r>
      <w:r w:rsidRPr="000E416D">
        <w:t>other non-</w:t>
      </w:r>
      <w:r w:rsidR="00F178F6">
        <w:t xml:space="preserve">Baildon </w:t>
      </w:r>
      <w:r w:rsidRPr="000E416D">
        <w:t>serovar cluster</w:t>
      </w:r>
      <w:r w:rsidR="00F178F6">
        <w:t>s</w:t>
      </w:r>
      <w:r w:rsidRPr="000E416D">
        <w:t xml:space="preserve"> within this </w:t>
      </w:r>
      <w:r>
        <w:t xml:space="preserve">serovar (i.e. </w:t>
      </w:r>
      <w:r w:rsidRPr="00E667CA">
        <w:rPr>
          <w:i/>
          <w:iCs/>
        </w:rPr>
        <w:t>S.</w:t>
      </w:r>
      <w:r w:rsidRPr="000E416D">
        <w:t xml:space="preserve"> </w:t>
      </w:r>
      <w:r w:rsidR="00476293">
        <w:t>Worb</w:t>
      </w:r>
      <w:r w:rsidRPr="000E416D">
        <w:t xml:space="preserve"> cluster</w:t>
      </w:r>
      <w:r w:rsidR="00476293">
        <w:t>s</w:t>
      </w:r>
      <w:r w:rsidRPr="000E416D">
        <w:t xml:space="preserve"> </w:t>
      </w:r>
      <w:r>
        <w:t xml:space="preserve">within serovar </w:t>
      </w:r>
      <w:r w:rsidR="00D375D4" w:rsidRPr="00E667CA">
        <w:rPr>
          <w:i/>
          <w:iCs/>
        </w:rPr>
        <w:t>S.</w:t>
      </w:r>
      <w:r w:rsidR="00D375D4" w:rsidRPr="000E416D">
        <w:t xml:space="preserve"> </w:t>
      </w:r>
      <w:r w:rsidR="00571AAF">
        <w:t>Baildon</w:t>
      </w:r>
      <w:r>
        <w:t>). In total,</w:t>
      </w:r>
      <w:r w:rsidRPr="00E667CA">
        <w:rPr>
          <w:i/>
          <w:iCs/>
        </w:rPr>
        <w:t xml:space="preserve"> </w:t>
      </w:r>
      <w:r w:rsidR="00D375D4" w:rsidRPr="00E667CA">
        <w:rPr>
          <w:i/>
          <w:iCs/>
        </w:rPr>
        <w:t>S.</w:t>
      </w:r>
      <w:r w:rsidR="00D375D4" w:rsidRPr="000E416D">
        <w:t xml:space="preserve"> </w:t>
      </w:r>
      <w:r w:rsidR="00571AAF">
        <w:t>Baildon</w:t>
      </w:r>
      <w:r w:rsidR="00D375D4" w:rsidRPr="000E416D">
        <w:t xml:space="preserve"> </w:t>
      </w:r>
      <w:r>
        <w:t xml:space="preserve">has </w:t>
      </w:r>
      <w:r w:rsidR="00CF1F35">
        <w:t xml:space="preserve">804 </w:t>
      </w:r>
      <w:r>
        <w:t xml:space="preserve">genomes representing 4 SNP clusters, and </w:t>
      </w:r>
      <w:r w:rsidR="00CF1F35">
        <w:t>17</w:t>
      </w:r>
      <w:r>
        <w:t xml:space="preserve"> singletons. The average pairwise number of nucleotide substitutions per site was used to report branch lengths. For rooting the tree, one genome belonging to </w:t>
      </w:r>
      <w:r w:rsidRPr="00E667CA">
        <w:rPr>
          <w:i/>
          <w:iCs/>
        </w:rPr>
        <w:t>Salmonella enterica</w:t>
      </w:r>
      <w:r>
        <w:t xml:space="preserve"> subsp. </w:t>
      </w:r>
      <w:r w:rsidRPr="00E667CA">
        <w:rPr>
          <w:i/>
          <w:iCs/>
        </w:rPr>
        <w:t>indica</w:t>
      </w:r>
      <w:r>
        <w:t xml:space="preserve"> was used as the outgroup </w:t>
      </w:r>
      <w:r w:rsidRPr="000E416D">
        <w:t xml:space="preserve">and the branch length of the outgroup was shortened by </w:t>
      </w:r>
      <w:r w:rsidR="00A5388C">
        <w:t>8</w:t>
      </w:r>
      <w:r>
        <w:t>. The Shimodaira-Hasegawa test with 1,000 resamples was used to assess the clustering confidence. The orange star</w:t>
      </w:r>
      <w:r>
        <w:rPr>
          <w:rFonts w:hint="eastAsia"/>
        </w:rPr>
        <w:t xml:space="preserve">s </w:t>
      </w:r>
      <w:r>
        <w:t>represent the most recent common ancestor of</w:t>
      </w:r>
      <w:r w:rsidR="005147F7">
        <w:t xml:space="preserve"> Baildon</w:t>
      </w:r>
      <w:r>
        <w:t xml:space="preserve"> lineage with a bootstrap value higher than 0.7.</w:t>
      </w:r>
    </w:p>
    <w:p w14:paraId="125A1C40" w14:textId="37F98DEA" w:rsidR="00F5384B" w:rsidRPr="00DF5634" w:rsidRDefault="00E82167" w:rsidP="00F5384B">
      <w:pPr>
        <w:pStyle w:val="ListParagraph"/>
        <w:numPr>
          <w:ilvl w:val="0"/>
          <w:numId w:val="2"/>
        </w:numPr>
      </w:pPr>
      <w:r>
        <w:rPr>
          <w:b/>
          <w:bCs/>
          <w:i/>
          <w:iCs/>
        </w:rPr>
        <w:t xml:space="preserve">S. </w:t>
      </w:r>
      <w:r w:rsidR="00F5384B">
        <w:rPr>
          <w:b/>
          <w:bCs/>
        </w:rPr>
        <w:t>Bareilly</w:t>
      </w:r>
    </w:p>
    <w:p w14:paraId="2A53A073" w14:textId="179A0DA6" w:rsidR="00DF5634" w:rsidRPr="00521DA9" w:rsidRDefault="00193945" w:rsidP="00DF5634">
      <w:pPr>
        <w:rPr>
          <w:color w:val="FF0000"/>
        </w:rPr>
      </w:pPr>
      <w:r>
        <w:t xml:space="preserve">Maximum likelihood phylogenetic tree for </w:t>
      </w:r>
      <w:r w:rsidRPr="00193945">
        <w:rPr>
          <w:i/>
          <w:iCs/>
        </w:rPr>
        <w:t>S.</w:t>
      </w:r>
      <w:r>
        <w:t xml:space="preserve"> </w:t>
      </w:r>
      <w:r w:rsidR="009F76A1">
        <w:t>Bareilly</w:t>
      </w:r>
      <w:r>
        <w:t xml:space="preserve">. </w:t>
      </w:r>
      <w:r w:rsidRPr="00193945">
        <w:rPr>
          <w:i/>
          <w:iCs/>
        </w:rPr>
        <w:t>S.</w:t>
      </w:r>
      <w:r>
        <w:t xml:space="preserve"> </w:t>
      </w:r>
      <w:r w:rsidR="009F76A1">
        <w:t xml:space="preserve">Bareilly </w:t>
      </w:r>
      <w:r>
        <w:t xml:space="preserve">is a polyphyletic serovar that contains </w:t>
      </w:r>
      <w:r w:rsidR="009F76A1">
        <w:t>four</w:t>
      </w:r>
      <w:r>
        <w:t xml:space="preserve"> phylogenetic lineages (</w:t>
      </w:r>
      <w:r w:rsidR="009F76A1">
        <w:t xml:space="preserve">Bareilly </w:t>
      </w:r>
      <w:r>
        <w:t xml:space="preserve">A, B, C, </w:t>
      </w:r>
      <w:r w:rsidR="009F76A1">
        <w:t>and D</w:t>
      </w:r>
      <w:r>
        <w:t xml:space="preserve">) along with </w:t>
      </w:r>
      <w:r w:rsidR="008176D8">
        <w:t>one</w:t>
      </w:r>
      <w:r>
        <w:t xml:space="preserve"> stand-alone </w:t>
      </w:r>
      <w:r>
        <w:lastRenderedPageBreak/>
        <w:t>singleton</w:t>
      </w:r>
      <w:r w:rsidR="000C354C">
        <w:t xml:space="preserve"> </w:t>
      </w:r>
      <w:r>
        <w:t>(</w:t>
      </w:r>
      <w:r w:rsidR="000C354C">
        <w:t xml:space="preserve">Bareilly </w:t>
      </w:r>
      <w:r>
        <w:t xml:space="preserve">S1). </w:t>
      </w:r>
      <w:r w:rsidR="00EB14DE">
        <w:t xml:space="preserve">Bareilly </w:t>
      </w:r>
      <w:r>
        <w:t xml:space="preserve">A is the largest lineage with </w:t>
      </w:r>
      <w:r w:rsidR="00EB14DE">
        <w:t>2,224</w:t>
      </w:r>
      <w:r>
        <w:t xml:space="preserve"> genomes representing </w:t>
      </w:r>
      <w:r w:rsidR="00EB14DE">
        <w:t>297</w:t>
      </w:r>
      <w:r>
        <w:t xml:space="preserve"> SNP clusters, and </w:t>
      </w:r>
      <w:r w:rsidR="00EB14DE">
        <w:t>1,221</w:t>
      </w:r>
      <w:r>
        <w:t xml:space="preserve"> singletons. </w:t>
      </w:r>
      <w:r w:rsidR="00FA6050">
        <w:t xml:space="preserve">Bareilly </w:t>
      </w:r>
      <w:r>
        <w:t xml:space="preserve">B contains </w:t>
      </w:r>
      <w:r w:rsidR="00FA6050">
        <w:t>1,735</w:t>
      </w:r>
      <w:r>
        <w:t xml:space="preserve"> genomes representing </w:t>
      </w:r>
      <w:r w:rsidR="00FA6050">
        <w:t>141</w:t>
      </w:r>
      <w:r>
        <w:t xml:space="preserve"> SNP cluster</w:t>
      </w:r>
      <w:r w:rsidR="00FA6050">
        <w:t>s, and 322 singletons</w:t>
      </w:r>
      <w:r>
        <w:t xml:space="preserve">. </w:t>
      </w:r>
      <w:r w:rsidR="00FA6050">
        <w:t>Bareilly</w:t>
      </w:r>
      <w:r w:rsidR="00FA6050" w:rsidRPr="000A145E">
        <w:t xml:space="preserve"> </w:t>
      </w:r>
      <w:r w:rsidRPr="000A145E">
        <w:t xml:space="preserve">C contains </w:t>
      </w:r>
      <w:r w:rsidR="00FA6050">
        <w:t>65</w:t>
      </w:r>
      <w:r w:rsidRPr="000A145E">
        <w:t xml:space="preserve">2 genomes representing </w:t>
      </w:r>
      <w:r w:rsidR="00FA6050">
        <w:t xml:space="preserve">53 </w:t>
      </w:r>
      <w:r w:rsidRPr="000A145E">
        <w:t xml:space="preserve">SNP clusters, and </w:t>
      </w:r>
      <w:r w:rsidR="00FA6050">
        <w:t>138</w:t>
      </w:r>
      <w:r w:rsidRPr="000A145E">
        <w:t xml:space="preserve"> singletons. </w:t>
      </w:r>
      <w:r w:rsidR="00701FD4">
        <w:t>Bareilly</w:t>
      </w:r>
      <w:r w:rsidR="00701FD4" w:rsidRPr="000A145E">
        <w:t xml:space="preserve"> </w:t>
      </w:r>
      <w:r w:rsidRPr="000A145E">
        <w:t xml:space="preserve">D contains 2 genomes representing </w:t>
      </w:r>
      <w:r w:rsidR="00701FD4">
        <w:t>only 2</w:t>
      </w:r>
      <w:r w:rsidRPr="000A145E">
        <w:t xml:space="preserve"> singletons. </w:t>
      </w:r>
      <w:r w:rsidR="00701FD4">
        <w:t>Bareilly</w:t>
      </w:r>
      <w:r w:rsidR="00701FD4" w:rsidRPr="000E416D">
        <w:t xml:space="preserve"> </w:t>
      </w:r>
      <w:r w:rsidRPr="000E416D">
        <w:t xml:space="preserve">C is </w:t>
      </w:r>
      <w:r w:rsidR="00615FE3">
        <w:t xml:space="preserve">a </w:t>
      </w:r>
      <w:r w:rsidRPr="000E416D">
        <w:t xml:space="preserve">paraphyletic </w:t>
      </w:r>
      <w:r w:rsidR="00615FE3">
        <w:t xml:space="preserve">lineage </w:t>
      </w:r>
      <w:r w:rsidRPr="000E416D">
        <w:t>since other non-</w:t>
      </w:r>
      <w:r w:rsidR="00925025">
        <w:t>Bareilly</w:t>
      </w:r>
      <w:r w:rsidR="00925025" w:rsidRPr="000E416D">
        <w:t xml:space="preserve"> </w:t>
      </w:r>
      <w:r w:rsidRPr="000E416D">
        <w:t>serovar clusters within this lineage</w:t>
      </w:r>
      <w:r>
        <w:t xml:space="preserve"> (i.e. </w:t>
      </w:r>
      <w:r w:rsidRPr="00193945">
        <w:rPr>
          <w:i/>
          <w:iCs/>
        </w:rPr>
        <w:t>S.</w:t>
      </w:r>
      <w:r w:rsidRPr="000E416D">
        <w:t xml:space="preserve"> </w:t>
      </w:r>
      <w:r w:rsidR="00925025">
        <w:t>Richmond</w:t>
      </w:r>
      <w:r w:rsidRPr="000E416D">
        <w:t xml:space="preserve"> clusters within </w:t>
      </w:r>
      <w:r w:rsidR="003F7A19">
        <w:t>Bareilly</w:t>
      </w:r>
      <w:r w:rsidR="003F7A19" w:rsidRPr="000E416D">
        <w:t xml:space="preserve"> </w:t>
      </w:r>
      <w:r w:rsidRPr="000E416D">
        <w:t>C</w:t>
      </w:r>
      <w:r>
        <w:t>)</w:t>
      </w:r>
      <w:r w:rsidRPr="000E416D">
        <w:t xml:space="preserve">. </w:t>
      </w:r>
      <w:r w:rsidR="003F7A19">
        <w:t>Bareilly</w:t>
      </w:r>
      <w:r w:rsidR="003F7A19" w:rsidRPr="000E416D">
        <w:t xml:space="preserve"> </w:t>
      </w:r>
      <w:r w:rsidRPr="000E416D">
        <w:t xml:space="preserve">A, B, </w:t>
      </w:r>
      <w:r w:rsidR="003F7A19">
        <w:t>and D</w:t>
      </w:r>
      <w:r w:rsidRPr="000E416D">
        <w:t xml:space="preserve"> are monophyletic lineages. The average pairwise number of nucleotide substitutions per site was used to report branch lengths. For rooting the tree, one genome belonging to </w:t>
      </w:r>
      <w:r w:rsidRPr="00193945">
        <w:rPr>
          <w:i/>
          <w:iCs/>
        </w:rPr>
        <w:t>Salmonella</w:t>
      </w:r>
      <w:r w:rsidRPr="000E416D">
        <w:t xml:space="preserve"> </w:t>
      </w:r>
      <w:r w:rsidRPr="00193945">
        <w:rPr>
          <w:i/>
          <w:iCs/>
        </w:rPr>
        <w:t>enterica</w:t>
      </w:r>
      <w:r w:rsidRPr="000E416D">
        <w:t xml:space="preserve"> subsp. </w:t>
      </w:r>
      <w:r w:rsidRPr="00193945">
        <w:rPr>
          <w:i/>
          <w:iCs/>
        </w:rPr>
        <w:t>indica</w:t>
      </w:r>
      <w:r w:rsidRPr="000E416D">
        <w:t xml:space="preserve"> was used as the outgroup and the branch length of the outgroup was shortened by 10. The Shimodaira-Hasegawa test with 1,000 resamples was used to assess the clustering confidence. The orange stars represent the most recent common ancestor of each </w:t>
      </w:r>
      <w:r w:rsidR="003678D1">
        <w:t>Bareilly</w:t>
      </w:r>
      <w:r w:rsidR="003678D1" w:rsidRPr="000E416D">
        <w:t xml:space="preserve"> </w:t>
      </w:r>
      <w:r w:rsidRPr="000E416D">
        <w:t>lineage with a bootstrap value higher than 0.7.</w:t>
      </w:r>
    </w:p>
    <w:p w14:paraId="405698F8" w14:textId="7BC608CB" w:rsidR="00412C3F" w:rsidRPr="009922F0" w:rsidRDefault="00E82167" w:rsidP="00F654D6">
      <w:pPr>
        <w:pStyle w:val="ListParagraph"/>
        <w:numPr>
          <w:ilvl w:val="0"/>
          <w:numId w:val="2"/>
        </w:numPr>
        <w:rPr>
          <w:b/>
          <w:bCs/>
        </w:rPr>
      </w:pPr>
      <w:r>
        <w:rPr>
          <w:b/>
          <w:bCs/>
          <w:i/>
          <w:iCs/>
        </w:rPr>
        <w:t xml:space="preserve">S. </w:t>
      </w:r>
      <w:r w:rsidR="00F654D6" w:rsidRPr="009922F0">
        <w:rPr>
          <w:b/>
          <w:bCs/>
        </w:rPr>
        <w:t>Berta</w:t>
      </w:r>
    </w:p>
    <w:p w14:paraId="196A0076" w14:textId="15C5C0A5" w:rsidR="00DA4536" w:rsidRDefault="00DA4536" w:rsidP="00DA4536">
      <w:r>
        <w:t xml:space="preserve">Maximum likelihood phylogenetic tree for </w:t>
      </w:r>
      <w:r w:rsidRPr="00DA4536">
        <w:rPr>
          <w:i/>
          <w:iCs/>
        </w:rPr>
        <w:t>S.</w:t>
      </w:r>
      <w:r>
        <w:t xml:space="preserve"> Berta. </w:t>
      </w:r>
      <w:r w:rsidRPr="00DA4536">
        <w:rPr>
          <w:i/>
          <w:iCs/>
        </w:rPr>
        <w:t>S.</w:t>
      </w:r>
      <w:r>
        <w:t xml:space="preserve"> Berta is a monophyletic serovar with 2,691 genomes representing 109 SNP clusters, and 231 singletons. The average pairwise number of nucleotide substitutions per site was used to report branch lengths. For rooting the tree, one genome belonging to </w:t>
      </w:r>
      <w:r w:rsidRPr="00DA4536">
        <w:rPr>
          <w:i/>
          <w:iCs/>
        </w:rPr>
        <w:t>Salmonella enterica</w:t>
      </w:r>
      <w:r>
        <w:t xml:space="preserve"> subsp. </w:t>
      </w:r>
      <w:r w:rsidRPr="00DA4536">
        <w:rPr>
          <w:i/>
          <w:iCs/>
        </w:rPr>
        <w:t>indica</w:t>
      </w:r>
      <w:r>
        <w:t xml:space="preserve"> was used as the outgroup. The Shimodaira-Hasegawa test with 1,000 resamples was used to assess the clustering confidence. The orange star</w:t>
      </w:r>
      <w:r>
        <w:rPr>
          <w:rFonts w:hint="eastAsia"/>
        </w:rPr>
        <w:t xml:space="preserve">s </w:t>
      </w:r>
      <w:r>
        <w:t xml:space="preserve">represent the most recent common ancestor of </w:t>
      </w:r>
      <w:r w:rsidR="00725184">
        <w:t>Berta</w:t>
      </w:r>
      <w:r>
        <w:t xml:space="preserve"> lineage with a bootstrap value higher than 0.7.</w:t>
      </w:r>
    </w:p>
    <w:p w14:paraId="7104B96E" w14:textId="774C5C30" w:rsidR="00F5384B" w:rsidRDefault="00E82167" w:rsidP="00F5384B">
      <w:pPr>
        <w:pStyle w:val="ListParagraph"/>
        <w:numPr>
          <w:ilvl w:val="0"/>
          <w:numId w:val="2"/>
        </w:numPr>
        <w:rPr>
          <w:b/>
          <w:bCs/>
        </w:rPr>
      </w:pPr>
      <w:r>
        <w:rPr>
          <w:b/>
          <w:bCs/>
          <w:i/>
          <w:iCs/>
        </w:rPr>
        <w:t xml:space="preserve">S. </w:t>
      </w:r>
      <w:r w:rsidR="00F5384B">
        <w:rPr>
          <w:b/>
          <w:bCs/>
        </w:rPr>
        <w:t>Blockley</w:t>
      </w:r>
    </w:p>
    <w:p w14:paraId="56C18176" w14:textId="5C8C2475" w:rsidR="00256D6E" w:rsidRPr="006069B1" w:rsidRDefault="00030FCA" w:rsidP="00256D6E">
      <w:pPr>
        <w:rPr>
          <w:color w:val="FF0000"/>
        </w:rPr>
      </w:pPr>
      <w:r>
        <w:t xml:space="preserve">Maximum likelihood phylogenetic tree for </w:t>
      </w:r>
      <w:r w:rsidRPr="00030FCA">
        <w:rPr>
          <w:i/>
          <w:iCs/>
        </w:rPr>
        <w:t>S.</w:t>
      </w:r>
      <w:r>
        <w:t xml:space="preserve"> </w:t>
      </w:r>
      <w:r w:rsidR="008C66DB">
        <w:t>Blockley</w:t>
      </w:r>
      <w:r>
        <w:t xml:space="preserve">. </w:t>
      </w:r>
      <w:r w:rsidRPr="00030FCA">
        <w:rPr>
          <w:i/>
          <w:iCs/>
        </w:rPr>
        <w:t>S.</w:t>
      </w:r>
      <w:r>
        <w:t xml:space="preserve"> </w:t>
      </w:r>
      <w:r w:rsidR="008C66DB">
        <w:t xml:space="preserve">Blockley </w:t>
      </w:r>
      <w:r>
        <w:t xml:space="preserve">is a polyphyletic serovar that contains </w:t>
      </w:r>
      <w:r w:rsidR="008C66DB">
        <w:t>three</w:t>
      </w:r>
      <w:r>
        <w:t xml:space="preserve"> phylogenetic lineages (</w:t>
      </w:r>
      <w:r w:rsidR="008C66DB">
        <w:t xml:space="preserve">Blockley </w:t>
      </w:r>
      <w:r>
        <w:t>A, B,</w:t>
      </w:r>
      <w:r w:rsidR="008C66DB">
        <w:t xml:space="preserve"> and</w:t>
      </w:r>
      <w:r>
        <w:t xml:space="preserve"> C)</w:t>
      </w:r>
      <w:r w:rsidR="00937A88">
        <w:t>.</w:t>
      </w:r>
      <w:r>
        <w:t xml:space="preserve"> </w:t>
      </w:r>
      <w:r w:rsidR="002A4BA0">
        <w:t xml:space="preserve">Blockley </w:t>
      </w:r>
      <w:r>
        <w:t xml:space="preserve">A is the largest lineage with </w:t>
      </w:r>
      <w:r w:rsidR="0040024E">
        <w:t>957</w:t>
      </w:r>
      <w:r>
        <w:t xml:space="preserve"> genomes representing 2</w:t>
      </w:r>
      <w:r w:rsidR="0040024E">
        <w:t>5</w:t>
      </w:r>
      <w:r>
        <w:t xml:space="preserve"> SNP clusters, and </w:t>
      </w:r>
      <w:r w:rsidR="0040024E">
        <w:t>39</w:t>
      </w:r>
      <w:r>
        <w:t xml:space="preserve"> singletons. </w:t>
      </w:r>
      <w:r w:rsidR="0061629F">
        <w:t xml:space="preserve">Blockley </w:t>
      </w:r>
      <w:r>
        <w:t xml:space="preserve">B contains 5 genomes representing </w:t>
      </w:r>
      <w:r w:rsidR="0061629F">
        <w:t>2</w:t>
      </w:r>
      <w:r>
        <w:t xml:space="preserve"> SNP clusters, and </w:t>
      </w:r>
      <w:r w:rsidR="0061629F">
        <w:t>1</w:t>
      </w:r>
      <w:r>
        <w:t xml:space="preserve"> singleton. </w:t>
      </w:r>
      <w:r w:rsidR="0061629F">
        <w:t>Blockley</w:t>
      </w:r>
      <w:r w:rsidR="0061629F" w:rsidRPr="000A145E">
        <w:t xml:space="preserve"> </w:t>
      </w:r>
      <w:r w:rsidRPr="000A145E">
        <w:t xml:space="preserve">C contains </w:t>
      </w:r>
      <w:r w:rsidR="0061629F">
        <w:t>3</w:t>
      </w:r>
      <w:r w:rsidRPr="000A145E">
        <w:t xml:space="preserve"> genomes representing </w:t>
      </w:r>
      <w:r w:rsidR="0061629F">
        <w:t>only</w:t>
      </w:r>
      <w:r w:rsidRPr="000A145E">
        <w:t xml:space="preserve"> </w:t>
      </w:r>
      <w:r w:rsidR="0061629F">
        <w:t>3</w:t>
      </w:r>
      <w:r w:rsidRPr="000A145E">
        <w:t xml:space="preserve"> singletons. </w:t>
      </w:r>
      <w:r w:rsidR="006950C3">
        <w:t>Blockley A</w:t>
      </w:r>
      <w:r w:rsidRPr="000E416D">
        <w:t xml:space="preserve"> is </w:t>
      </w:r>
      <w:r w:rsidR="006950C3">
        <w:t xml:space="preserve">a </w:t>
      </w:r>
      <w:r w:rsidRPr="000E416D">
        <w:t xml:space="preserve">paraphyletic </w:t>
      </w:r>
      <w:r w:rsidR="006950C3">
        <w:t xml:space="preserve">lineage </w:t>
      </w:r>
      <w:r w:rsidRPr="000E416D">
        <w:t>since other non-</w:t>
      </w:r>
      <w:r w:rsidR="00E7663D">
        <w:t>Blockley</w:t>
      </w:r>
      <w:r w:rsidR="00E7663D" w:rsidRPr="000E416D">
        <w:t xml:space="preserve"> </w:t>
      </w:r>
      <w:r w:rsidRPr="000E416D">
        <w:t>serovar clusters within this lineage</w:t>
      </w:r>
      <w:r>
        <w:t xml:space="preserve"> (i.e. </w:t>
      </w:r>
      <w:r w:rsidRPr="00030FCA">
        <w:rPr>
          <w:i/>
          <w:iCs/>
        </w:rPr>
        <w:t>S.</w:t>
      </w:r>
      <w:r w:rsidRPr="000E416D">
        <w:t xml:space="preserve"> </w:t>
      </w:r>
      <w:r w:rsidR="00E7663D">
        <w:t>Haardt</w:t>
      </w:r>
      <w:r w:rsidRPr="000E416D">
        <w:t xml:space="preserve"> clusters within </w:t>
      </w:r>
      <w:r w:rsidR="00E7663D">
        <w:t>Blockley</w:t>
      </w:r>
      <w:r w:rsidR="00E7663D" w:rsidRPr="000E416D">
        <w:t xml:space="preserve"> </w:t>
      </w:r>
      <w:r w:rsidR="00E7663D">
        <w:t>A; the non-</w:t>
      </w:r>
      <w:r w:rsidR="0069427B">
        <w:t>Blockley</w:t>
      </w:r>
      <w:r w:rsidR="00E7663D">
        <w:t xml:space="preserve"> serovar </w:t>
      </w:r>
      <w:r w:rsidR="00447824">
        <w:t>Haardt</w:t>
      </w:r>
      <w:r w:rsidR="00E7663D">
        <w:t xml:space="preserve"> was shown with an asterisk as it could not be clearly shown in the tree separately</w:t>
      </w:r>
      <w:r>
        <w:t>)</w:t>
      </w:r>
      <w:r w:rsidRPr="000E416D">
        <w:t xml:space="preserve">. </w:t>
      </w:r>
      <w:r w:rsidR="009D27C1">
        <w:t xml:space="preserve">Blockley </w:t>
      </w:r>
      <w:r w:rsidRPr="000E416D">
        <w:t xml:space="preserve">B, </w:t>
      </w:r>
      <w:r>
        <w:t xml:space="preserve">and </w:t>
      </w:r>
      <w:r w:rsidR="009D27C1">
        <w:t>C</w:t>
      </w:r>
      <w:r w:rsidRPr="000E416D">
        <w:t xml:space="preserve"> are monophyletic lineages. The average pairwise number of nucleotide substitutions per site was used to report branch lengths. For rooting the tree, one genome belonging to </w:t>
      </w:r>
      <w:r w:rsidRPr="00030FCA">
        <w:rPr>
          <w:i/>
          <w:iCs/>
        </w:rPr>
        <w:t>Salmonella</w:t>
      </w:r>
      <w:r w:rsidRPr="000E416D">
        <w:t xml:space="preserve"> </w:t>
      </w:r>
      <w:r w:rsidRPr="00030FCA">
        <w:rPr>
          <w:i/>
          <w:iCs/>
        </w:rPr>
        <w:t>enterica</w:t>
      </w:r>
      <w:r w:rsidRPr="000E416D">
        <w:t xml:space="preserve"> subsp. </w:t>
      </w:r>
      <w:r w:rsidRPr="00030FCA">
        <w:rPr>
          <w:i/>
          <w:iCs/>
        </w:rPr>
        <w:t>indica</w:t>
      </w:r>
      <w:r w:rsidRPr="000E416D">
        <w:t xml:space="preserve"> was used as the outgroup and the branch length of the outgroup was shortened by 10</w:t>
      </w:r>
      <w:r w:rsidR="005C0075">
        <w:t>0</w:t>
      </w:r>
      <w:r w:rsidRPr="000E416D">
        <w:t xml:space="preserve">. The Shimodaira-Hasegawa test with 1,000 resamples was used to assess the clustering confidence. The orange stars represent the most recent common ancestor of each </w:t>
      </w:r>
      <w:r w:rsidR="006069B1">
        <w:t xml:space="preserve">Blockley </w:t>
      </w:r>
      <w:r w:rsidRPr="000E416D">
        <w:t>lineage with a bootstrap value higher than 0.7.</w:t>
      </w:r>
    </w:p>
    <w:p w14:paraId="0E642276" w14:textId="477994CC" w:rsidR="00F5384B" w:rsidRDefault="00E82167" w:rsidP="00F5384B">
      <w:pPr>
        <w:pStyle w:val="ListParagraph"/>
        <w:numPr>
          <w:ilvl w:val="0"/>
          <w:numId w:val="2"/>
        </w:numPr>
        <w:rPr>
          <w:b/>
          <w:bCs/>
        </w:rPr>
      </w:pPr>
      <w:r>
        <w:rPr>
          <w:b/>
          <w:bCs/>
          <w:i/>
          <w:iCs/>
        </w:rPr>
        <w:t xml:space="preserve">S. </w:t>
      </w:r>
      <w:r w:rsidR="00F5384B">
        <w:rPr>
          <w:b/>
          <w:bCs/>
        </w:rPr>
        <w:t>Bovismorbificans</w:t>
      </w:r>
    </w:p>
    <w:p w14:paraId="1A1BA481" w14:textId="7C03A2C3" w:rsidR="00DC3103" w:rsidRPr="00595059" w:rsidRDefault="00B615B5" w:rsidP="00DC3103">
      <w:r>
        <w:t xml:space="preserve">Maximum likelihood phylogenetic tree for </w:t>
      </w:r>
      <w:r w:rsidRPr="00B615B5">
        <w:rPr>
          <w:i/>
          <w:iCs/>
        </w:rPr>
        <w:t>S.</w:t>
      </w:r>
      <w:r>
        <w:t xml:space="preserve"> </w:t>
      </w:r>
      <w:r w:rsidR="00733A0C">
        <w:t>Bovismorbificans</w:t>
      </w:r>
      <w:r>
        <w:t xml:space="preserve">. </w:t>
      </w:r>
      <w:r w:rsidRPr="00B615B5">
        <w:rPr>
          <w:i/>
          <w:iCs/>
        </w:rPr>
        <w:t>S.</w:t>
      </w:r>
      <w:r>
        <w:t xml:space="preserve"> </w:t>
      </w:r>
      <w:r w:rsidR="00733A0C">
        <w:t xml:space="preserve">Bovismorbificans </w:t>
      </w:r>
      <w:r>
        <w:t xml:space="preserve">is a polyphyletic serovar that contains </w:t>
      </w:r>
      <w:r w:rsidR="00733A0C">
        <w:t>three</w:t>
      </w:r>
      <w:r>
        <w:t xml:space="preserve"> phylogenetic lineage</w:t>
      </w:r>
      <w:r w:rsidR="00733A0C">
        <w:t>s</w:t>
      </w:r>
      <w:r>
        <w:t xml:space="preserve"> </w:t>
      </w:r>
      <w:r w:rsidR="00733A0C">
        <w:t>(Bovismorbificans A, B, and C)</w:t>
      </w:r>
      <w:r>
        <w:t xml:space="preserve"> </w:t>
      </w:r>
      <w:r>
        <w:lastRenderedPageBreak/>
        <w:t xml:space="preserve">along with one stand-alone singleton (shown as </w:t>
      </w:r>
      <w:r w:rsidR="00733A0C">
        <w:t xml:space="preserve">Bovismorbificans </w:t>
      </w:r>
      <w:r>
        <w:t xml:space="preserve">S1). </w:t>
      </w:r>
      <w:r w:rsidR="0079742B">
        <w:t>Bovismorbificans A is the largest lineage with</w:t>
      </w:r>
      <w:r w:rsidR="008700C4">
        <w:t xml:space="preserve"> </w:t>
      </w:r>
      <w:r w:rsidR="0079742B">
        <w:t>1,440</w:t>
      </w:r>
      <w:r>
        <w:t xml:space="preserve"> genomes representing </w:t>
      </w:r>
      <w:r w:rsidR="0079742B">
        <w:t>123</w:t>
      </w:r>
      <w:r>
        <w:t xml:space="preserve"> SNP clusters, and </w:t>
      </w:r>
      <w:r w:rsidR="0079742B">
        <w:t>208</w:t>
      </w:r>
      <w:r>
        <w:t xml:space="preserve"> singletons. </w:t>
      </w:r>
      <w:r w:rsidR="00BA6958">
        <w:t xml:space="preserve">Bovismorbificans B </w:t>
      </w:r>
      <w:r w:rsidR="003855FC">
        <w:t>contains 727</w:t>
      </w:r>
      <w:r w:rsidR="00BA6958">
        <w:t xml:space="preserve"> genomes representing </w:t>
      </w:r>
      <w:r w:rsidR="003855FC">
        <w:t>44</w:t>
      </w:r>
      <w:r w:rsidR="00BA6958">
        <w:t xml:space="preserve"> SNP clusters, and </w:t>
      </w:r>
      <w:r w:rsidR="003855FC">
        <w:t>96</w:t>
      </w:r>
      <w:r w:rsidR="00BA6958">
        <w:t xml:space="preserve"> singletons.</w:t>
      </w:r>
      <w:r w:rsidR="006456BF">
        <w:t xml:space="preserve"> Bovismorbificans </w:t>
      </w:r>
      <w:r w:rsidR="00461CAA">
        <w:t>C</w:t>
      </w:r>
      <w:r w:rsidR="006456BF">
        <w:t xml:space="preserve"> contains </w:t>
      </w:r>
      <w:r w:rsidR="00461CAA">
        <w:t>8</w:t>
      </w:r>
      <w:r w:rsidR="006456BF">
        <w:t xml:space="preserve"> genomes representing </w:t>
      </w:r>
      <w:r w:rsidR="00EF5DA3">
        <w:t>only 1</w:t>
      </w:r>
      <w:r w:rsidR="006456BF">
        <w:t xml:space="preserve"> SNP cluster. </w:t>
      </w:r>
      <w:r w:rsidR="00FA645F">
        <w:t xml:space="preserve">All three lineages are monophyletic. </w:t>
      </w:r>
      <w:r>
        <w:t xml:space="preserve">The average pairwise number of nucleotide substitutions per site was used to report branch lengths. For rooting the tree, one genome belonging to </w:t>
      </w:r>
      <w:r w:rsidRPr="00B615B5">
        <w:rPr>
          <w:i/>
          <w:iCs/>
        </w:rPr>
        <w:t>Salmonella enterica</w:t>
      </w:r>
      <w:r>
        <w:t xml:space="preserve"> subsp. </w:t>
      </w:r>
      <w:r w:rsidRPr="00B615B5">
        <w:rPr>
          <w:i/>
          <w:iCs/>
        </w:rPr>
        <w:t>indica</w:t>
      </w:r>
      <w:r>
        <w:t xml:space="preserve"> was used as the outgroup </w:t>
      </w:r>
      <w:r w:rsidRPr="000E416D">
        <w:t>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595059">
        <w:t xml:space="preserve">Bovismorbificans </w:t>
      </w:r>
      <w:r>
        <w:t>lineage with a bootstrap value higher than 0.7.</w:t>
      </w:r>
    </w:p>
    <w:p w14:paraId="0B6C43DA" w14:textId="1E4E3D96" w:rsidR="00F654D6" w:rsidRPr="007F5052" w:rsidRDefault="00E82167" w:rsidP="00952D51">
      <w:pPr>
        <w:pStyle w:val="ListParagraph"/>
        <w:numPr>
          <w:ilvl w:val="0"/>
          <w:numId w:val="2"/>
        </w:numPr>
        <w:rPr>
          <w:b/>
          <w:bCs/>
        </w:rPr>
      </w:pPr>
      <w:r>
        <w:rPr>
          <w:b/>
          <w:bCs/>
          <w:i/>
          <w:iCs/>
        </w:rPr>
        <w:t xml:space="preserve">S. </w:t>
      </w:r>
      <w:r w:rsidR="00952D51" w:rsidRPr="007F5052">
        <w:rPr>
          <w:b/>
          <w:bCs/>
        </w:rPr>
        <w:t>Braenderup</w:t>
      </w:r>
    </w:p>
    <w:p w14:paraId="5485226D" w14:textId="0DA35523" w:rsidR="007F5052" w:rsidRDefault="007F5052" w:rsidP="007F5052">
      <w:r>
        <w:t xml:space="preserve">Maximum likelihood phylogenetic tree for </w:t>
      </w:r>
      <w:r w:rsidRPr="007F5052">
        <w:rPr>
          <w:i/>
          <w:iCs/>
        </w:rPr>
        <w:t>S.</w:t>
      </w:r>
      <w:r>
        <w:t xml:space="preserve"> Braenderup. </w:t>
      </w:r>
      <w:r w:rsidRPr="007F5052">
        <w:rPr>
          <w:i/>
          <w:iCs/>
        </w:rPr>
        <w:t>S.</w:t>
      </w:r>
      <w:r>
        <w:t xml:space="preserve"> Braenderup is a monophyletic serovar with 9,943 genomes representing 332 SNP clusters, and 664 singletons. The average pairwise number of nucleotide substitutions per site was used to report branch lengths. For rooting the tree, one genome belonging to </w:t>
      </w:r>
      <w:r w:rsidRPr="007F5052">
        <w:rPr>
          <w:i/>
          <w:iCs/>
        </w:rPr>
        <w:t>Salmonella enterica</w:t>
      </w:r>
      <w:r>
        <w:t xml:space="preserve"> subsp. </w:t>
      </w:r>
      <w:r w:rsidRPr="007F5052">
        <w:rPr>
          <w:i/>
          <w:iCs/>
        </w:rPr>
        <w:t>indica</w:t>
      </w:r>
      <w:r>
        <w:t xml:space="preserve"> was used as the outgrou</w:t>
      </w:r>
      <w:r w:rsidR="00D22619">
        <w:t>p</w:t>
      </w:r>
      <w:r>
        <w:t>. The Shimodaira-Hasegawa test with 1,000 resamples was used to assess the clustering confidence. The orange star</w:t>
      </w:r>
      <w:r>
        <w:rPr>
          <w:rFonts w:hint="eastAsia"/>
        </w:rPr>
        <w:t xml:space="preserve">s </w:t>
      </w:r>
      <w:r>
        <w:t xml:space="preserve">represent the most recent common ancestor of </w:t>
      </w:r>
      <w:r w:rsidR="004904A5">
        <w:t xml:space="preserve">Braenderup </w:t>
      </w:r>
      <w:r>
        <w:t>lineage with a bootstrap value higher than 0.7.</w:t>
      </w:r>
    </w:p>
    <w:p w14:paraId="21323A6B" w14:textId="3A9D776A" w:rsidR="00F5384B" w:rsidRDefault="00E82167" w:rsidP="00F5384B">
      <w:pPr>
        <w:pStyle w:val="ListParagraph"/>
        <w:numPr>
          <w:ilvl w:val="0"/>
          <w:numId w:val="2"/>
        </w:numPr>
        <w:rPr>
          <w:b/>
          <w:bCs/>
        </w:rPr>
      </w:pPr>
      <w:r>
        <w:rPr>
          <w:b/>
          <w:bCs/>
          <w:i/>
          <w:iCs/>
        </w:rPr>
        <w:t xml:space="preserve">S. </w:t>
      </w:r>
      <w:r w:rsidR="006B2B0C">
        <w:rPr>
          <w:b/>
          <w:bCs/>
        </w:rPr>
        <w:t>Brandenburg</w:t>
      </w:r>
    </w:p>
    <w:p w14:paraId="3B102270" w14:textId="79DA120F" w:rsidR="005B3EF0" w:rsidRPr="008A6525" w:rsidRDefault="005B3EF0" w:rsidP="005B3EF0">
      <w:r>
        <w:t xml:space="preserve">Maximum likelihood phylogenetic tree for </w:t>
      </w:r>
      <w:r w:rsidRPr="005B3EF0">
        <w:rPr>
          <w:i/>
          <w:iCs/>
        </w:rPr>
        <w:t>S.</w:t>
      </w:r>
      <w:r>
        <w:t xml:space="preserve"> Brandenburg. </w:t>
      </w:r>
      <w:r w:rsidRPr="005B3EF0">
        <w:rPr>
          <w:i/>
          <w:iCs/>
        </w:rPr>
        <w:t>S.</w:t>
      </w:r>
      <w:r>
        <w:t xml:space="preserve"> Brandenburg is a polyphyletic serovar that contains two phylogenetic lineages (</w:t>
      </w:r>
      <w:r w:rsidR="008700C4">
        <w:t xml:space="preserve">Brandenburg </w:t>
      </w:r>
      <w:r>
        <w:t xml:space="preserve">A, and B) along with two stand-alone singletons (shown as Brandenburg S1, and S2). </w:t>
      </w:r>
      <w:r w:rsidR="008700C4">
        <w:t xml:space="preserve">Brandenburg </w:t>
      </w:r>
      <w:r>
        <w:t>A is the largest lineage with</w:t>
      </w:r>
      <w:r w:rsidR="008700C4">
        <w:t xml:space="preserve"> 1</w:t>
      </w:r>
      <w:r>
        <w:t>,</w:t>
      </w:r>
      <w:r w:rsidR="008700C4">
        <w:t>689</w:t>
      </w:r>
      <w:r>
        <w:t xml:space="preserve"> genomes representing </w:t>
      </w:r>
      <w:r w:rsidR="008700C4">
        <w:t>7</w:t>
      </w:r>
      <w:r>
        <w:t xml:space="preserve">3 SNP clusters, and </w:t>
      </w:r>
      <w:r w:rsidR="008700C4">
        <w:t>91</w:t>
      </w:r>
      <w:r>
        <w:t xml:space="preserve"> singletons. </w:t>
      </w:r>
      <w:r w:rsidR="00F5127A">
        <w:t xml:space="preserve">Brandenburg </w:t>
      </w:r>
      <w:r>
        <w:t xml:space="preserve">B contains </w:t>
      </w:r>
      <w:r w:rsidR="00F5127A">
        <w:t>26</w:t>
      </w:r>
      <w:r>
        <w:t xml:space="preserve"> genomes representing</w:t>
      </w:r>
      <w:r w:rsidR="00F5127A">
        <w:t xml:space="preserve"> </w:t>
      </w:r>
      <w:r>
        <w:t xml:space="preserve">4 SNP clusters, and </w:t>
      </w:r>
      <w:r w:rsidR="00F5127A">
        <w:t>8</w:t>
      </w:r>
      <w:r>
        <w:t xml:space="preserve"> singletons. </w:t>
      </w:r>
      <w:r w:rsidR="001739D9">
        <w:t>Both Brandenburg A, and B</w:t>
      </w:r>
      <w:r>
        <w:t xml:space="preserve"> are monophyletic</w:t>
      </w:r>
      <w:r w:rsidR="001739D9">
        <w:t xml:space="preserve"> lineages</w:t>
      </w:r>
      <w:r>
        <w:t xml:space="preserve">. The average pairwise number of nucleotide substitutions per site was used to report branch lengths. For rooting the tree, one genome belonging to </w:t>
      </w:r>
      <w:r w:rsidRPr="005B3EF0">
        <w:rPr>
          <w:i/>
          <w:iCs/>
        </w:rPr>
        <w:t>Salmonella enterica</w:t>
      </w:r>
      <w:r>
        <w:t xml:space="preserve"> subsp. </w:t>
      </w:r>
      <w:r w:rsidRPr="005B3EF0">
        <w:rPr>
          <w:i/>
          <w:iCs/>
        </w:rPr>
        <w:t>indica</w:t>
      </w:r>
      <w:r>
        <w:t xml:space="preserve"> was used as the outgroup </w:t>
      </w:r>
      <w:r w:rsidRPr="000E416D">
        <w:t>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870BCF">
        <w:t xml:space="preserve">Brandenburg </w:t>
      </w:r>
      <w:r>
        <w:t>lineage with a bootstrap value higher than 0.7.</w:t>
      </w:r>
    </w:p>
    <w:p w14:paraId="562A13E7" w14:textId="45FAE1C4" w:rsidR="006B2B0C" w:rsidRDefault="00E82167" w:rsidP="00F5384B">
      <w:pPr>
        <w:pStyle w:val="ListParagraph"/>
        <w:numPr>
          <w:ilvl w:val="0"/>
          <w:numId w:val="2"/>
        </w:numPr>
        <w:rPr>
          <w:b/>
          <w:bCs/>
        </w:rPr>
      </w:pPr>
      <w:r>
        <w:rPr>
          <w:b/>
          <w:bCs/>
          <w:i/>
          <w:iCs/>
        </w:rPr>
        <w:t xml:space="preserve">S. </w:t>
      </w:r>
      <w:r w:rsidR="006B2B0C">
        <w:rPr>
          <w:b/>
          <w:bCs/>
        </w:rPr>
        <w:t>Bredeney</w:t>
      </w:r>
    </w:p>
    <w:p w14:paraId="6ADCEC5D" w14:textId="48B2AB3A" w:rsidR="008020BB" w:rsidRPr="005B40DB" w:rsidRDefault="00A276F1" w:rsidP="008020BB">
      <w:r>
        <w:t xml:space="preserve">Maximum likelihood phylogenetic tree for </w:t>
      </w:r>
      <w:r w:rsidRPr="00A276F1">
        <w:rPr>
          <w:i/>
          <w:iCs/>
        </w:rPr>
        <w:t>S.</w:t>
      </w:r>
      <w:r>
        <w:t xml:space="preserve"> </w:t>
      </w:r>
      <w:r w:rsidR="005B40DB">
        <w:t>Bredeney</w:t>
      </w:r>
      <w:r>
        <w:t xml:space="preserve">. </w:t>
      </w:r>
      <w:r w:rsidRPr="00A276F1">
        <w:rPr>
          <w:i/>
          <w:iCs/>
        </w:rPr>
        <w:t>S.</w:t>
      </w:r>
      <w:r>
        <w:t xml:space="preserve"> </w:t>
      </w:r>
      <w:r w:rsidR="005B40DB">
        <w:t xml:space="preserve">Bredeney </w:t>
      </w:r>
      <w:r>
        <w:t xml:space="preserve">is a paraphyletic serovar as </w:t>
      </w:r>
      <w:r w:rsidRPr="000E416D">
        <w:t>other non-</w:t>
      </w:r>
      <w:r w:rsidR="005B40DB">
        <w:t>Bredeney</w:t>
      </w:r>
      <w:r w:rsidR="005B40DB" w:rsidRPr="000E416D">
        <w:t xml:space="preserve"> </w:t>
      </w:r>
      <w:r w:rsidRPr="000E416D">
        <w:t>serovar cluster</w:t>
      </w:r>
      <w:r>
        <w:t>s</w:t>
      </w:r>
      <w:r w:rsidRPr="000E416D">
        <w:t xml:space="preserve"> within this </w:t>
      </w:r>
      <w:r>
        <w:t xml:space="preserve">serovar (i.e. </w:t>
      </w:r>
      <w:r w:rsidRPr="00A276F1">
        <w:rPr>
          <w:i/>
          <w:iCs/>
        </w:rPr>
        <w:t>S.</w:t>
      </w:r>
      <w:r w:rsidRPr="000E416D">
        <w:t xml:space="preserve"> </w:t>
      </w:r>
      <w:r w:rsidR="00E6468C">
        <w:t>Give</w:t>
      </w:r>
      <w:r w:rsidRPr="000E416D">
        <w:t xml:space="preserve"> cluster</w:t>
      </w:r>
      <w:r>
        <w:t>s</w:t>
      </w:r>
      <w:r w:rsidRPr="000E416D">
        <w:t xml:space="preserve"> </w:t>
      </w:r>
      <w:r>
        <w:t xml:space="preserve">within serovar </w:t>
      </w:r>
      <w:r w:rsidRPr="00A276F1">
        <w:rPr>
          <w:i/>
          <w:iCs/>
        </w:rPr>
        <w:t>S.</w:t>
      </w:r>
      <w:r w:rsidRPr="000E416D">
        <w:t xml:space="preserve"> </w:t>
      </w:r>
      <w:r w:rsidR="00E6468C">
        <w:t>Bredeney</w:t>
      </w:r>
      <w:r>
        <w:t>). In total,</w:t>
      </w:r>
      <w:r w:rsidRPr="00A276F1">
        <w:rPr>
          <w:i/>
          <w:iCs/>
        </w:rPr>
        <w:t xml:space="preserve"> S.</w:t>
      </w:r>
      <w:r w:rsidRPr="000E416D">
        <w:t xml:space="preserve"> </w:t>
      </w:r>
      <w:r w:rsidR="008355CE">
        <w:t>Bredeney</w:t>
      </w:r>
      <w:r w:rsidRPr="000E416D">
        <w:t xml:space="preserve"> </w:t>
      </w:r>
      <w:r>
        <w:t xml:space="preserve">has </w:t>
      </w:r>
      <w:r w:rsidR="00F73039">
        <w:t>782</w:t>
      </w:r>
      <w:r>
        <w:t xml:space="preserve"> genomes representing </w:t>
      </w:r>
      <w:r w:rsidR="00F73039">
        <w:t>91</w:t>
      </w:r>
      <w:r>
        <w:t xml:space="preserve"> SNP clusters, and </w:t>
      </w:r>
      <w:r w:rsidR="00F73039">
        <w:t>166</w:t>
      </w:r>
      <w:r>
        <w:t xml:space="preserve"> singletons. The average pairwise number of nucleotide substitutions per site was used to report branch lengths. For rooting the tree, one genome belonging to </w:t>
      </w:r>
      <w:r w:rsidRPr="00A276F1">
        <w:rPr>
          <w:i/>
          <w:iCs/>
        </w:rPr>
        <w:t>Salmonella enterica</w:t>
      </w:r>
      <w:r>
        <w:t xml:space="preserve"> subsp. </w:t>
      </w:r>
      <w:r w:rsidRPr="00A276F1">
        <w:rPr>
          <w:i/>
          <w:iCs/>
        </w:rPr>
        <w:t>indica</w:t>
      </w:r>
      <w:r>
        <w:t xml:space="preserve"> was used as the outgroup </w:t>
      </w:r>
      <w:r w:rsidRPr="000E416D">
        <w:t xml:space="preserve">and the branch length of the outgroup was shortened by </w:t>
      </w:r>
      <w:r>
        <w:t xml:space="preserve">8. The </w:t>
      </w:r>
      <w:r>
        <w:lastRenderedPageBreak/>
        <w:t>Shimodaira-Hasegawa test with 1,000 resamples was used to assess the clustering confidence. The orange star</w:t>
      </w:r>
      <w:r>
        <w:rPr>
          <w:rFonts w:hint="eastAsia"/>
        </w:rPr>
        <w:t xml:space="preserve">s </w:t>
      </w:r>
      <w:r>
        <w:t xml:space="preserve">represent the most recent common ancestor of </w:t>
      </w:r>
      <w:r w:rsidR="004F11C4">
        <w:t xml:space="preserve">Bredeney </w:t>
      </w:r>
      <w:r>
        <w:t>lineage with a bootstrap value higher than 0.7.</w:t>
      </w:r>
    </w:p>
    <w:p w14:paraId="19793287" w14:textId="2F4D4417" w:rsidR="00952D51" w:rsidRPr="004C00C6" w:rsidRDefault="00E82167" w:rsidP="004C00C6">
      <w:pPr>
        <w:pStyle w:val="ListParagraph"/>
        <w:numPr>
          <w:ilvl w:val="0"/>
          <w:numId w:val="2"/>
        </w:numPr>
        <w:rPr>
          <w:b/>
          <w:bCs/>
        </w:rPr>
      </w:pPr>
      <w:r>
        <w:rPr>
          <w:b/>
          <w:bCs/>
          <w:i/>
          <w:iCs/>
        </w:rPr>
        <w:t xml:space="preserve">S. </w:t>
      </w:r>
      <w:r w:rsidR="004C00C6" w:rsidRPr="004C00C6">
        <w:rPr>
          <w:b/>
          <w:bCs/>
        </w:rPr>
        <w:t>Carrau</w:t>
      </w:r>
    </w:p>
    <w:p w14:paraId="25D2F151" w14:textId="4199BE5E" w:rsidR="00BD15CF" w:rsidRDefault="00BD15CF" w:rsidP="00BD15CF">
      <w:r>
        <w:t xml:space="preserve">Maximum likelihood phylogenetic tree for </w:t>
      </w:r>
      <w:r w:rsidRPr="00BD15CF">
        <w:rPr>
          <w:i/>
          <w:iCs/>
        </w:rPr>
        <w:t>S.</w:t>
      </w:r>
      <w:r>
        <w:t xml:space="preserve"> Carrau. </w:t>
      </w:r>
      <w:r w:rsidRPr="00BD15CF">
        <w:rPr>
          <w:i/>
          <w:iCs/>
        </w:rPr>
        <w:t>S.</w:t>
      </w:r>
      <w:r>
        <w:t xml:space="preserve"> </w:t>
      </w:r>
      <w:r w:rsidR="00463138">
        <w:t>Carrau</w:t>
      </w:r>
      <w:r>
        <w:t xml:space="preserve"> is a </w:t>
      </w:r>
      <w:r w:rsidR="00F64B6A">
        <w:t>paraphyletic</w:t>
      </w:r>
      <w:r>
        <w:t xml:space="preserve"> serovar that contains </w:t>
      </w:r>
      <w:r w:rsidR="00F64B6A">
        <w:t>one phylogenetic lineage</w:t>
      </w:r>
      <w:r>
        <w:t xml:space="preserve"> </w:t>
      </w:r>
      <w:r w:rsidR="00F64B6A">
        <w:t>(C</w:t>
      </w:r>
      <w:r w:rsidR="0093368E">
        <w:t>a</w:t>
      </w:r>
      <w:r w:rsidR="00F64B6A">
        <w:t>rrau</w:t>
      </w:r>
      <w:r>
        <w:t>)</w:t>
      </w:r>
      <w:r w:rsidR="0093368E">
        <w:t xml:space="preserve"> with 572 genomes representing 62 SNP clusters and 141 singletons. </w:t>
      </w:r>
      <w:r w:rsidRPr="00BD15CF">
        <w:rPr>
          <w:i/>
          <w:iCs/>
        </w:rPr>
        <w:t>S.</w:t>
      </w:r>
      <w:r>
        <w:t xml:space="preserve"> </w:t>
      </w:r>
      <w:r w:rsidR="00D20C7E">
        <w:t>Madelia</w:t>
      </w:r>
      <w:r>
        <w:t xml:space="preserve"> clusters within </w:t>
      </w:r>
      <w:r w:rsidR="00D20C7E">
        <w:t>Carrau</w:t>
      </w:r>
      <w:r w:rsidR="00F2747D">
        <w:t xml:space="preserve"> (the non-</w:t>
      </w:r>
      <w:r w:rsidR="00DD1349">
        <w:t>Carrau</w:t>
      </w:r>
      <w:r w:rsidR="00F2747D">
        <w:t xml:space="preserve"> serovar </w:t>
      </w:r>
      <w:r w:rsidR="00DD1349">
        <w:t>Medelia</w:t>
      </w:r>
      <w:r w:rsidR="00F2747D">
        <w:t xml:space="preserve"> was shown with an asterisk as it could not be clearly shown in the tree separately)</w:t>
      </w:r>
      <w:r>
        <w:t xml:space="preserve">. The average pairwise number of nucleotide substitutions per site was used to report branch lengths. For rooting the tree, one genome belonging to </w:t>
      </w:r>
      <w:r w:rsidRPr="00BD15CF">
        <w:rPr>
          <w:i/>
          <w:iCs/>
        </w:rPr>
        <w:t>Salmonella</w:t>
      </w:r>
      <w:r>
        <w:t xml:space="preserve"> </w:t>
      </w:r>
      <w:r w:rsidRPr="00BD15CF">
        <w:rPr>
          <w:i/>
          <w:iCs/>
        </w:rPr>
        <w:t>enterica</w:t>
      </w:r>
      <w:r>
        <w:t xml:space="preserve"> subsp. </w:t>
      </w:r>
      <w:r w:rsidRPr="00BD15CF">
        <w:rPr>
          <w:i/>
          <w:iCs/>
        </w:rPr>
        <w:t>indica</w:t>
      </w:r>
      <w:r>
        <w:t xml:space="preserve"> was used as the outgroup. The Shimodaira-Hasegawa test with 1,000 resamples was used to assess the clustering confidence. The orange stars represent the most recent common ancestor of each </w:t>
      </w:r>
      <w:r w:rsidR="003D62AB">
        <w:t>Carrau</w:t>
      </w:r>
      <w:r>
        <w:t xml:space="preserve"> lineage with a bootstrap value higher than 0.7.</w:t>
      </w:r>
    </w:p>
    <w:p w14:paraId="0B81D6B4" w14:textId="19D25DF2" w:rsidR="006B2B0C" w:rsidRDefault="00E82167" w:rsidP="006B2B0C">
      <w:pPr>
        <w:pStyle w:val="ListParagraph"/>
        <w:numPr>
          <w:ilvl w:val="0"/>
          <w:numId w:val="2"/>
        </w:numPr>
        <w:rPr>
          <w:b/>
          <w:bCs/>
        </w:rPr>
      </w:pPr>
      <w:r>
        <w:rPr>
          <w:b/>
          <w:bCs/>
          <w:i/>
          <w:iCs/>
        </w:rPr>
        <w:t xml:space="preserve">S. </w:t>
      </w:r>
      <w:r w:rsidR="006B2B0C">
        <w:rPr>
          <w:b/>
          <w:bCs/>
        </w:rPr>
        <w:t>Chester</w:t>
      </w:r>
    </w:p>
    <w:p w14:paraId="393C19E2" w14:textId="3373DF0C" w:rsidR="000107A3" w:rsidRPr="00E772EE" w:rsidRDefault="00E90EA3" w:rsidP="000107A3">
      <w:pPr>
        <w:rPr>
          <w:color w:val="FF0000"/>
        </w:rPr>
      </w:pPr>
      <w:r>
        <w:t xml:space="preserve">Maximum likelihood phylogenetic tree for </w:t>
      </w:r>
      <w:r w:rsidRPr="00E90EA3">
        <w:rPr>
          <w:i/>
          <w:iCs/>
        </w:rPr>
        <w:t>S.</w:t>
      </w:r>
      <w:r>
        <w:t xml:space="preserve"> </w:t>
      </w:r>
      <w:r w:rsidR="00455CF1">
        <w:t>Chester</w:t>
      </w:r>
      <w:r>
        <w:t xml:space="preserve">. </w:t>
      </w:r>
      <w:r w:rsidRPr="00E90EA3">
        <w:rPr>
          <w:i/>
          <w:iCs/>
        </w:rPr>
        <w:t>S.</w:t>
      </w:r>
      <w:r>
        <w:t xml:space="preserve"> </w:t>
      </w:r>
      <w:r w:rsidR="00455CF1">
        <w:t xml:space="preserve">Chester </w:t>
      </w:r>
      <w:r>
        <w:t xml:space="preserve">is a polyphyletic serovar that contains </w:t>
      </w:r>
      <w:r w:rsidR="004814CB">
        <w:t>two</w:t>
      </w:r>
      <w:r>
        <w:t xml:space="preserve"> phylogenetic lineages (</w:t>
      </w:r>
      <w:r w:rsidR="004814CB">
        <w:t xml:space="preserve">Chester </w:t>
      </w:r>
      <w:r>
        <w:t xml:space="preserve">A, and </w:t>
      </w:r>
      <w:r w:rsidR="004814CB">
        <w:t>B</w:t>
      </w:r>
      <w:r>
        <w:t xml:space="preserve">). </w:t>
      </w:r>
      <w:r w:rsidR="001A419E">
        <w:t xml:space="preserve">Chester </w:t>
      </w:r>
      <w:r>
        <w:t xml:space="preserve">A is the largest lineage with </w:t>
      </w:r>
      <w:r w:rsidR="008A660E">
        <w:t>1,308</w:t>
      </w:r>
      <w:r>
        <w:t xml:space="preserve"> genomes representing </w:t>
      </w:r>
      <w:r w:rsidR="008A660E">
        <w:t>107</w:t>
      </w:r>
      <w:r>
        <w:t xml:space="preserve"> SNP clusters, and </w:t>
      </w:r>
      <w:r w:rsidR="008A660E">
        <w:t>220</w:t>
      </w:r>
      <w:r>
        <w:t xml:space="preserve"> singletons. </w:t>
      </w:r>
      <w:r w:rsidR="008C2723">
        <w:t xml:space="preserve">Chester </w:t>
      </w:r>
      <w:r>
        <w:t xml:space="preserve">B contains </w:t>
      </w:r>
      <w:r w:rsidR="008C2723">
        <w:t>6</w:t>
      </w:r>
      <w:r>
        <w:t xml:space="preserve"> genomes representing </w:t>
      </w:r>
      <w:r w:rsidR="008C2723">
        <w:t xml:space="preserve">only </w:t>
      </w:r>
      <w:r>
        <w:t>2 SNP cluster</w:t>
      </w:r>
      <w:r w:rsidR="003E5B95">
        <w:t>s</w:t>
      </w:r>
      <w:r w:rsidRPr="000A145E">
        <w:t xml:space="preserve">. </w:t>
      </w:r>
      <w:r w:rsidR="00E70833">
        <w:t>Chester</w:t>
      </w:r>
      <w:r>
        <w:t xml:space="preserve"> A</w:t>
      </w:r>
      <w:r w:rsidRPr="000E416D">
        <w:t xml:space="preserve"> is </w:t>
      </w:r>
      <w:r>
        <w:t xml:space="preserve">a </w:t>
      </w:r>
      <w:r w:rsidRPr="000E416D">
        <w:t xml:space="preserve">paraphyletic </w:t>
      </w:r>
      <w:r>
        <w:t xml:space="preserve">lineage </w:t>
      </w:r>
      <w:r w:rsidRPr="000E416D">
        <w:t>since other non-</w:t>
      </w:r>
      <w:r w:rsidR="00E56EB3">
        <w:t>Chester</w:t>
      </w:r>
      <w:r w:rsidR="00E56EB3" w:rsidRPr="000E416D">
        <w:t xml:space="preserve"> </w:t>
      </w:r>
      <w:r w:rsidRPr="000E416D">
        <w:t>serovar clusters within this lineage</w:t>
      </w:r>
      <w:r>
        <w:t xml:space="preserve"> (i.e. </w:t>
      </w:r>
      <w:r w:rsidRPr="00E90EA3">
        <w:rPr>
          <w:i/>
          <w:iCs/>
        </w:rPr>
        <w:t>S.</w:t>
      </w:r>
      <w:r w:rsidRPr="000E416D">
        <w:t xml:space="preserve"> </w:t>
      </w:r>
      <w:r w:rsidR="00CF033E">
        <w:t>Eastborne</w:t>
      </w:r>
      <w:r w:rsidRPr="000E416D">
        <w:t xml:space="preserve"> clusters within </w:t>
      </w:r>
      <w:r w:rsidR="0016581B">
        <w:t xml:space="preserve">Chester </w:t>
      </w:r>
      <w:r>
        <w:t>A)</w:t>
      </w:r>
      <w:r w:rsidRPr="000E416D">
        <w:t xml:space="preserve">. </w:t>
      </w:r>
      <w:r w:rsidR="008E606E">
        <w:t>Chester</w:t>
      </w:r>
      <w:r w:rsidR="008E606E" w:rsidRPr="000E416D">
        <w:t xml:space="preserve"> </w:t>
      </w:r>
      <w:r w:rsidRPr="000E416D">
        <w:t xml:space="preserve">B </w:t>
      </w:r>
      <w:r w:rsidR="008E606E">
        <w:t xml:space="preserve">is a </w:t>
      </w:r>
      <w:r w:rsidRPr="000E416D">
        <w:t xml:space="preserve">monophyletic lineage. The average pairwise number of nucleotide substitutions per site was used to report branch lengths. For rooting the tree, one genome belonging to </w:t>
      </w:r>
      <w:r w:rsidRPr="00E90EA3">
        <w:rPr>
          <w:i/>
          <w:iCs/>
        </w:rPr>
        <w:t>Salmonella</w:t>
      </w:r>
      <w:r w:rsidRPr="000E416D">
        <w:t xml:space="preserve"> </w:t>
      </w:r>
      <w:r w:rsidRPr="00E90EA3">
        <w:rPr>
          <w:i/>
          <w:iCs/>
        </w:rPr>
        <w:t>enterica</w:t>
      </w:r>
      <w:r w:rsidRPr="000E416D">
        <w:t xml:space="preserve"> subsp. </w:t>
      </w:r>
      <w:r w:rsidRPr="00E90EA3">
        <w:rPr>
          <w:i/>
          <w:iCs/>
        </w:rPr>
        <w:t>indica</w:t>
      </w:r>
      <w:r w:rsidRPr="000E416D">
        <w:t xml:space="preserve"> was used as the outgroup and the branch length of the outgroup was shortened by 10</w:t>
      </w:r>
      <w:r>
        <w:t>0</w:t>
      </w:r>
      <w:r w:rsidRPr="000E416D">
        <w:t xml:space="preserve">. The Shimodaira-Hasegawa test with 1,000 resamples was used to assess the clustering confidence. The orange stars represent the most recent common ancestor of each </w:t>
      </w:r>
      <w:r w:rsidR="00E772EE">
        <w:t>Chester</w:t>
      </w:r>
      <w:r w:rsidR="00E772EE" w:rsidRPr="000E416D">
        <w:t xml:space="preserve"> </w:t>
      </w:r>
      <w:r w:rsidRPr="000E416D">
        <w:t>lineage with a bootstrap value higher than 0.7.</w:t>
      </w:r>
    </w:p>
    <w:p w14:paraId="678EC506" w14:textId="366AC317" w:rsidR="00E00BDA" w:rsidRDefault="00E82167" w:rsidP="006B2B0C">
      <w:pPr>
        <w:pStyle w:val="ListParagraph"/>
        <w:numPr>
          <w:ilvl w:val="0"/>
          <w:numId w:val="2"/>
        </w:numPr>
        <w:rPr>
          <w:b/>
          <w:bCs/>
        </w:rPr>
      </w:pPr>
      <w:r>
        <w:rPr>
          <w:b/>
          <w:bCs/>
          <w:i/>
          <w:iCs/>
        </w:rPr>
        <w:t xml:space="preserve">S. </w:t>
      </w:r>
      <w:r w:rsidR="00E00BDA">
        <w:rPr>
          <w:b/>
          <w:bCs/>
        </w:rPr>
        <w:t>Choleraesuis</w:t>
      </w:r>
    </w:p>
    <w:p w14:paraId="6208F2D0" w14:textId="5CB9E0F7" w:rsidR="00FB57F7" w:rsidRPr="00FB57F7" w:rsidRDefault="00585F0E" w:rsidP="00FB57F7">
      <w:pPr>
        <w:rPr>
          <w:b/>
          <w:bCs/>
        </w:rPr>
      </w:pPr>
      <w:r>
        <w:t xml:space="preserve">Maximum likelihood phylogenetic tree for </w:t>
      </w:r>
      <w:r w:rsidRPr="004C3E8E">
        <w:rPr>
          <w:i/>
          <w:iCs/>
        </w:rPr>
        <w:t>S.</w:t>
      </w:r>
      <w:r>
        <w:t xml:space="preserve"> </w:t>
      </w:r>
      <w:r w:rsidR="004C3E8E" w:rsidRPr="00235D59">
        <w:t>Choleraesuis</w:t>
      </w:r>
      <w:r>
        <w:t xml:space="preserve">. </w:t>
      </w:r>
      <w:r w:rsidRPr="004C3E8E">
        <w:rPr>
          <w:i/>
          <w:iCs/>
        </w:rPr>
        <w:t>S.</w:t>
      </w:r>
      <w:r>
        <w:t xml:space="preserve"> </w:t>
      </w:r>
      <w:r w:rsidR="00235D59" w:rsidRPr="00235D59">
        <w:t>Choleraesuis</w:t>
      </w:r>
      <w:r w:rsidR="00235D59">
        <w:t xml:space="preserve"> </w:t>
      </w:r>
      <w:r>
        <w:t xml:space="preserve">is a polyphyletic serovar that contains </w:t>
      </w:r>
      <w:r w:rsidR="00235D59">
        <w:t>four</w:t>
      </w:r>
      <w:r>
        <w:t xml:space="preserve"> phylogenetic lineages (</w:t>
      </w:r>
      <w:r w:rsidR="007A60CB" w:rsidRPr="00235D59">
        <w:t>Choleraesuis</w:t>
      </w:r>
      <w:r w:rsidR="007A60CB">
        <w:t xml:space="preserve"> </w:t>
      </w:r>
      <w:r>
        <w:t xml:space="preserve">A, </w:t>
      </w:r>
      <w:r w:rsidR="007A60CB">
        <w:t>B, C, and</w:t>
      </w:r>
      <w:r>
        <w:t xml:space="preserve"> </w:t>
      </w:r>
      <w:r w:rsidR="007A60CB">
        <w:t>D</w:t>
      </w:r>
      <w:r>
        <w:t xml:space="preserve">). </w:t>
      </w:r>
      <w:r w:rsidR="00F75D2A" w:rsidRPr="00235D59">
        <w:t>Choleraesuis</w:t>
      </w:r>
      <w:r w:rsidR="00F75D2A">
        <w:t xml:space="preserve"> </w:t>
      </w:r>
      <w:r>
        <w:t xml:space="preserve">A is the largest lineage with </w:t>
      </w:r>
      <w:r w:rsidR="00F75D2A">
        <w:t>795</w:t>
      </w:r>
      <w:r>
        <w:t xml:space="preserve"> genomes representing </w:t>
      </w:r>
      <w:r w:rsidR="00F75D2A">
        <w:t>64</w:t>
      </w:r>
      <w:r>
        <w:t xml:space="preserve"> SNP clusters, and </w:t>
      </w:r>
      <w:r w:rsidR="00F75D2A">
        <w:t>97</w:t>
      </w:r>
      <w:r>
        <w:t xml:space="preserve"> singletons. </w:t>
      </w:r>
      <w:r w:rsidR="00F75D2A" w:rsidRPr="00235D59">
        <w:t>Choleraesuis</w:t>
      </w:r>
      <w:r w:rsidR="00F75D2A">
        <w:t xml:space="preserve"> </w:t>
      </w:r>
      <w:r>
        <w:t xml:space="preserve">B contains </w:t>
      </w:r>
      <w:r w:rsidR="00F75D2A">
        <w:t>15</w:t>
      </w:r>
      <w:r>
        <w:t xml:space="preserve"> genomes representing 2 SNP clusters</w:t>
      </w:r>
      <w:r w:rsidR="00F75D2A">
        <w:t>, and 9 singletons</w:t>
      </w:r>
      <w:r w:rsidRPr="000A145E">
        <w:t xml:space="preserve">. </w:t>
      </w:r>
      <w:r w:rsidR="00F75D2A" w:rsidRPr="00235D59">
        <w:t>Choleraesuis</w:t>
      </w:r>
      <w:r w:rsidR="00F75D2A">
        <w:t xml:space="preserve"> C contains 11 genomes representing 2 SNP clusters, and 1 singleton</w:t>
      </w:r>
      <w:r w:rsidR="00F75D2A" w:rsidRPr="000A145E">
        <w:t xml:space="preserve">. </w:t>
      </w:r>
      <w:r w:rsidR="00EE5C86" w:rsidRPr="00235D59">
        <w:t>Choleraesuis</w:t>
      </w:r>
      <w:r w:rsidR="00EE5C86">
        <w:t xml:space="preserve"> D contains 2 genomes representing only 2 singleton</w:t>
      </w:r>
      <w:r w:rsidR="00F1104D">
        <w:t>s</w:t>
      </w:r>
      <w:r w:rsidR="00EE5C86" w:rsidRPr="000A145E">
        <w:t xml:space="preserve">. </w:t>
      </w:r>
      <w:r w:rsidR="00F1104D" w:rsidRPr="00235D59">
        <w:t>Choleraesuis</w:t>
      </w:r>
      <w:r w:rsidR="00F1104D">
        <w:t xml:space="preserve"> </w:t>
      </w:r>
      <w:r>
        <w:t>A</w:t>
      </w:r>
      <w:r w:rsidRPr="000E416D">
        <w:t xml:space="preserve"> is </w:t>
      </w:r>
      <w:r>
        <w:t xml:space="preserve">a </w:t>
      </w:r>
      <w:r w:rsidRPr="000E416D">
        <w:t xml:space="preserve">paraphyletic </w:t>
      </w:r>
      <w:r>
        <w:t xml:space="preserve">lineage </w:t>
      </w:r>
      <w:r w:rsidRPr="000E416D">
        <w:t>since other non-</w:t>
      </w:r>
      <w:r w:rsidR="00F1104D" w:rsidRPr="00235D59">
        <w:t>Choleraesuis</w:t>
      </w:r>
      <w:r w:rsidR="00F1104D">
        <w:t xml:space="preserve"> </w:t>
      </w:r>
      <w:r w:rsidRPr="000E416D">
        <w:t>serovar clusters within this lineage</w:t>
      </w:r>
      <w:r>
        <w:t xml:space="preserve"> (i.e. </w:t>
      </w:r>
      <w:r w:rsidRPr="004C3E8E">
        <w:rPr>
          <w:i/>
          <w:iCs/>
        </w:rPr>
        <w:t>S.</w:t>
      </w:r>
      <w:r w:rsidRPr="000E416D">
        <w:t xml:space="preserve"> </w:t>
      </w:r>
      <w:r w:rsidR="00625BC5">
        <w:t>Paratyphi C</w:t>
      </w:r>
      <w:r w:rsidRPr="000E416D">
        <w:t xml:space="preserve"> clusters within </w:t>
      </w:r>
      <w:r w:rsidR="00E926C5" w:rsidRPr="00235D59">
        <w:t>Choleraesuis</w:t>
      </w:r>
      <w:r w:rsidR="00E926C5">
        <w:t xml:space="preserve"> </w:t>
      </w:r>
      <w:r>
        <w:t>A)</w:t>
      </w:r>
      <w:r w:rsidRPr="000E416D">
        <w:t xml:space="preserve">. </w:t>
      </w:r>
      <w:r w:rsidR="00E926C5" w:rsidRPr="00235D59">
        <w:t>Choleraesuis</w:t>
      </w:r>
      <w:r w:rsidR="00E926C5">
        <w:t xml:space="preserve"> </w:t>
      </w:r>
      <w:r w:rsidRPr="000E416D">
        <w:t>B</w:t>
      </w:r>
      <w:r w:rsidR="00E926C5">
        <w:t>, C, and D</w:t>
      </w:r>
      <w:r w:rsidRPr="000E416D">
        <w:t xml:space="preserve"> </w:t>
      </w:r>
      <w:r w:rsidR="001B2F2C">
        <w:t>are</w:t>
      </w:r>
      <w:r>
        <w:t xml:space="preserve"> </w:t>
      </w:r>
      <w:r w:rsidRPr="000E416D">
        <w:t>monophyletic lineage</w:t>
      </w:r>
      <w:r w:rsidR="001B2F2C">
        <w:t>s</w:t>
      </w:r>
      <w:r w:rsidRPr="000E416D">
        <w:t xml:space="preserve">. The average pairwise number of nucleotide substitutions per site was used to report branch lengths. For rooting the tree, one genome belonging to </w:t>
      </w:r>
      <w:r w:rsidRPr="004C3E8E">
        <w:rPr>
          <w:i/>
          <w:iCs/>
        </w:rPr>
        <w:t>Salmonella</w:t>
      </w:r>
      <w:r w:rsidRPr="000E416D">
        <w:t xml:space="preserve"> </w:t>
      </w:r>
      <w:r w:rsidRPr="004C3E8E">
        <w:rPr>
          <w:i/>
          <w:iCs/>
        </w:rPr>
        <w:t>enterica</w:t>
      </w:r>
      <w:r w:rsidRPr="000E416D">
        <w:t xml:space="preserve"> subsp. </w:t>
      </w:r>
      <w:r w:rsidRPr="004C3E8E">
        <w:rPr>
          <w:i/>
          <w:iCs/>
        </w:rPr>
        <w:t>indica</w:t>
      </w:r>
      <w:r w:rsidRPr="000E416D">
        <w:t xml:space="preserve"> was used as the outgroup and the branch length of the outgroup was shortened by 10</w:t>
      </w:r>
      <w:r>
        <w:t>0</w:t>
      </w:r>
      <w:r w:rsidRPr="000E416D">
        <w:t xml:space="preserve">. The Shimodaira-Hasegawa test with 1,000 </w:t>
      </w:r>
      <w:r w:rsidRPr="000E416D">
        <w:lastRenderedPageBreak/>
        <w:t xml:space="preserve">resamples was used to assess the clustering confidence. The orange stars represent the most recent common ancestor of each </w:t>
      </w:r>
      <w:r w:rsidR="00AB0160" w:rsidRPr="00235D59">
        <w:t>Choleraesuis</w:t>
      </w:r>
      <w:r w:rsidR="00AB0160">
        <w:t xml:space="preserve"> </w:t>
      </w:r>
      <w:r w:rsidRPr="000E416D">
        <w:t>lineage with a bootstrap value higher than 0.7.</w:t>
      </w:r>
    </w:p>
    <w:p w14:paraId="019AD57C" w14:textId="38CB0958" w:rsidR="00E00BDA" w:rsidRDefault="00E82167" w:rsidP="006B2B0C">
      <w:pPr>
        <w:pStyle w:val="ListParagraph"/>
        <w:numPr>
          <w:ilvl w:val="0"/>
          <w:numId w:val="2"/>
        </w:numPr>
        <w:rPr>
          <w:b/>
          <w:bCs/>
        </w:rPr>
      </w:pPr>
      <w:r>
        <w:rPr>
          <w:b/>
          <w:bCs/>
          <w:i/>
          <w:iCs/>
        </w:rPr>
        <w:t xml:space="preserve">S. </w:t>
      </w:r>
      <w:r w:rsidR="00E00BDA">
        <w:rPr>
          <w:b/>
          <w:bCs/>
        </w:rPr>
        <w:t>Coeln</w:t>
      </w:r>
    </w:p>
    <w:p w14:paraId="28E7E902" w14:textId="0FB9619E" w:rsidR="00212D35" w:rsidRPr="008A0E8A" w:rsidRDefault="002B7F25" w:rsidP="00212D35">
      <w:pPr>
        <w:rPr>
          <w:color w:val="FF0000"/>
        </w:rPr>
      </w:pPr>
      <w:r>
        <w:t xml:space="preserve">Maximum likelihood phylogenetic tree for </w:t>
      </w:r>
      <w:r w:rsidRPr="002B7F25">
        <w:rPr>
          <w:i/>
          <w:iCs/>
        </w:rPr>
        <w:t>S.</w:t>
      </w:r>
      <w:r>
        <w:t xml:space="preserve"> Coeln. </w:t>
      </w:r>
      <w:r w:rsidRPr="002B7F25">
        <w:rPr>
          <w:i/>
          <w:iCs/>
        </w:rPr>
        <w:t>S.</w:t>
      </w:r>
      <w:r>
        <w:t xml:space="preserve"> Coeln is a polyphyletic serovar that contains two phylogenetic lineages (Coeln A, and B) along with one stand-alone singleton (Coeln S1). Coeln A is the largest lineage with 335 genomes representing 26 SNP clusters, and 39 singletons. </w:t>
      </w:r>
      <w:r w:rsidR="00F05C4B">
        <w:t xml:space="preserve">Coeln </w:t>
      </w:r>
      <w:r>
        <w:t>B contains 1</w:t>
      </w:r>
      <w:r w:rsidR="00F05C4B">
        <w:t>7</w:t>
      </w:r>
      <w:r>
        <w:t xml:space="preserve"> genomes representing </w:t>
      </w:r>
      <w:r w:rsidR="00F05C4B">
        <w:t>only 17</w:t>
      </w:r>
      <w:r>
        <w:t xml:space="preserve"> singletons. </w:t>
      </w:r>
      <w:r w:rsidR="009E173A">
        <w:t>Coeln</w:t>
      </w:r>
      <w:r w:rsidR="009E173A" w:rsidRPr="000E416D">
        <w:t xml:space="preserve"> </w:t>
      </w:r>
      <w:r w:rsidR="009E173A">
        <w:t>B</w:t>
      </w:r>
      <w:r w:rsidRPr="000E416D">
        <w:t xml:space="preserve"> is </w:t>
      </w:r>
      <w:r>
        <w:t xml:space="preserve">a </w:t>
      </w:r>
      <w:r w:rsidRPr="000E416D">
        <w:t xml:space="preserve">paraphyletic </w:t>
      </w:r>
      <w:r>
        <w:t xml:space="preserve">lineage </w:t>
      </w:r>
      <w:r w:rsidRPr="000E416D">
        <w:t>since other non-</w:t>
      </w:r>
      <w:r w:rsidR="00885790">
        <w:t>Coeln</w:t>
      </w:r>
      <w:r w:rsidR="00885790" w:rsidRPr="000E416D">
        <w:t xml:space="preserve"> </w:t>
      </w:r>
      <w:r w:rsidRPr="000E416D">
        <w:t>serovar clusters within this lineage</w:t>
      </w:r>
      <w:r>
        <w:t xml:space="preserve"> (i.e. </w:t>
      </w:r>
      <w:r w:rsidRPr="002B7F25">
        <w:rPr>
          <w:i/>
          <w:iCs/>
        </w:rPr>
        <w:t>S.</w:t>
      </w:r>
      <w:r w:rsidRPr="000E416D">
        <w:t xml:space="preserve"> </w:t>
      </w:r>
      <w:r w:rsidR="00051490">
        <w:t>Typhimurium</w:t>
      </w:r>
      <w:r w:rsidRPr="000E416D">
        <w:t xml:space="preserve"> clusters within </w:t>
      </w:r>
      <w:r w:rsidR="00B163F1">
        <w:t>Coeln</w:t>
      </w:r>
      <w:r w:rsidR="00B163F1" w:rsidRPr="000E416D">
        <w:t xml:space="preserve"> </w:t>
      </w:r>
      <w:r w:rsidR="00B163F1">
        <w:t>B</w:t>
      </w:r>
      <w:r>
        <w:t>)</w:t>
      </w:r>
      <w:r w:rsidRPr="000E416D">
        <w:t xml:space="preserve">. </w:t>
      </w:r>
      <w:r w:rsidR="00475F7C">
        <w:t>Coeln</w:t>
      </w:r>
      <w:r w:rsidR="00475F7C" w:rsidRPr="000E416D">
        <w:t xml:space="preserve"> </w:t>
      </w:r>
      <w:r w:rsidRPr="000E416D">
        <w:t xml:space="preserve">A </w:t>
      </w:r>
      <w:r w:rsidR="00475F7C">
        <w:t>is a</w:t>
      </w:r>
      <w:r w:rsidRPr="000E416D">
        <w:t xml:space="preserve"> monophyletic lineage. The average pairwise number of nucleotide substitutions per site was used to report branch lengths. For rooting the tree, one genome belonging to </w:t>
      </w:r>
      <w:r w:rsidRPr="002B7F25">
        <w:rPr>
          <w:i/>
          <w:iCs/>
        </w:rPr>
        <w:t>Salmonella</w:t>
      </w:r>
      <w:r w:rsidRPr="000E416D">
        <w:t xml:space="preserve"> </w:t>
      </w:r>
      <w:r w:rsidRPr="002B7F25">
        <w:rPr>
          <w:i/>
          <w:iCs/>
        </w:rPr>
        <w:t>enterica</w:t>
      </w:r>
      <w:r w:rsidRPr="000E416D">
        <w:t xml:space="preserve"> subsp. </w:t>
      </w:r>
      <w:r w:rsidRPr="002B7F25">
        <w:rPr>
          <w:i/>
          <w:iCs/>
        </w:rPr>
        <w:t>indica</w:t>
      </w:r>
      <w:r w:rsidRPr="000E416D">
        <w:t xml:space="preserve"> was used as the outgroup and the branch length of the outgroup was shortened by </w:t>
      </w:r>
      <w:r w:rsidR="00475F7C">
        <w:t>9</w:t>
      </w:r>
      <w:r w:rsidRPr="000E416D">
        <w:t xml:space="preserve">. The Shimodaira-Hasegawa test with 1,000 resamples was used to assess the clustering confidence. The orange stars represent the most recent common ancestor of each </w:t>
      </w:r>
      <w:r w:rsidR="008A0E8A">
        <w:t>Coeln</w:t>
      </w:r>
      <w:r w:rsidR="008A0E8A" w:rsidRPr="000E416D">
        <w:t xml:space="preserve"> </w:t>
      </w:r>
      <w:r w:rsidRPr="000E416D">
        <w:t>lineage with a bootstrap value higher than 0.7.</w:t>
      </w:r>
    </w:p>
    <w:p w14:paraId="1A42B475" w14:textId="60325374" w:rsidR="00E00BDA" w:rsidRDefault="00E82167" w:rsidP="006B2B0C">
      <w:pPr>
        <w:pStyle w:val="ListParagraph"/>
        <w:numPr>
          <w:ilvl w:val="0"/>
          <w:numId w:val="2"/>
        </w:numPr>
        <w:rPr>
          <w:b/>
          <w:bCs/>
        </w:rPr>
      </w:pPr>
      <w:r>
        <w:rPr>
          <w:b/>
          <w:bCs/>
          <w:i/>
          <w:iCs/>
        </w:rPr>
        <w:t xml:space="preserve">S. </w:t>
      </w:r>
      <w:r w:rsidR="00E00BDA">
        <w:rPr>
          <w:b/>
          <w:bCs/>
        </w:rPr>
        <w:t>Concord</w:t>
      </w:r>
    </w:p>
    <w:p w14:paraId="60E2FE5A" w14:textId="4767F04D" w:rsidR="006A1EFE" w:rsidRPr="00B95035" w:rsidRDefault="006A1EFE" w:rsidP="006A1EFE">
      <w:pPr>
        <w:rPr>
          <w:color w:val="FF0000"/>
        </w:rPr>
      </w:pPr>
      <w:r>
        <w:t xml:space="preserve">Maximum likelihood phylogenetic tree for </w:t>
      </w:r>
      <w:r w:rsidRPr="006A1EFE">
        <w:rPr>
          <w:i/>
          <w:iCs/>
        </w:rPr>
        <w:t>S.</w:t>
      </w:r>
      <w:r>
        <w:t xml:space="preserve"> </w:t>
      </w:r>
      <w:r w:rsidR="00C3671F">
        <w:t>Concord</w:t>
      </w:r>
      <w:r>
        <w:t xml:space="preserve">. </w:t>
      </w:r>
      <w:r w:rsidRPr="006A1EFE">
        <w:rPr>
          <w:i/>
          <w:iCs/>
        </w:rPr>
        <w:t>S.</w:t>
      </w:r>
      <w:r>
        <w:t xml:space="preserve"> </w:t>
      </w:r>
      <w:r w:rsidR="00C3671F">
        <w:t xml:space="preserve">Concord </w:t>
      </w:r>
      <w:r>
        <w:t xml:space="preserve">is a polyphyletic serovar that contains </w:t>
      </w:r>
      <w:r w:rsidR="00C3671F">
        <w:t>three</w:t>
      </w:r>
      <w:r>
        <w:t xml:space="preserve"> phylogenetic lineages (</w:t>
      </w:r>
      <w:r w:rsidR="00C3671F">
        <w:t xml:space="preserve">Concord </w:t>
      </w:r>
      <w:r>
        <w:t xml:space="preserve">A, </w:t>
      </w:r>
      <w:r w:rsidR="00C3671F">
        <w:t xml:space="preserve">B, </w:t>
      </w:r>
      <w:r>
        <w:t xml:space="preserve">and </w:t>
      </w:r>
      <w:r w:rsidR="00C3671F">
        <w:t>C</w:t>
      </w:r>
      <w:r>
        <w:t>) along with one stand-alone singleton (</w:t>
      </w:r>
      <w:r w:rsidR="003A02E2">
        <w:t xml:space="preserve">Concord </w:t>
      </w:r>
      <w:r>
        <w:t xml:space="preserve">S1). </w:t>
      </w:r>
      <w:r w:rsidR="003A02E2">
        <w:t xml:space="preserve">Concord </w:t>
      </w:r>
      <w:r>
        <w:t>A is the largest lineage with</w:t>
      </w:r>
      <w:r w:rsidR="003A02E2">
        <w:t xml:space="preserve"> 323</w:t>
      </w:r>
      <w:r>
        <w:t xml:space="preserve"> genomes representing 2</w:t>
      </w:r>
      <w:r w:rsidR="003A02E2">
        <w:t>1</w:t>
      </w:r>
      <w:r>
        <w:t xml:space="preserve"> SNP clusters, and </w:t>
      </w:r>
      <w:r w:rsidR="003A02E2">
        <w:t>51</w:t>
      </w:r>
      <w:r>
        <w:t xml:space="preserve"> singletons. </w:t>
      </w:r>
      <w:r w:rsidR="003A02E2">
        <w:t xml:space="preserve">Concord </w:t>
      </w:r>
      <w:r>
        <w:t xml:space="preserve">B contains </w:t>
      </w:r>
      <w:r w:rsidR="003A02E2">
        <w:t xml:space="preserve">25 </w:t>
      </w:r>
      <w:r>
        <w:t xml:space="preserve">genomes representing </w:t>
      </w:r>
      <w:r w:rsidR="003A02E2">
        <w:t>3</w:t>
      </w:r>
      <w:r>
        <w:t xml:space="preserve"> </w:t>
      </w:r>
      <w:r w:rsidR="003A02E2">
        <w:t xml:space="preserve">SNP clusters, and 11 </w:t>
      </w:r>
      <w:r>
        <w:t xml:space="preserve">singletons. </w:t>
      </w:r>
      <w:r w:rsidR="00620739">
        <w:t xml:space="preserve">Concord C contains 13 genomes representing 1 SNP cluster, and 1 singleton. </w:t>
      </w:r>
      <w:r w:rsidR="00E10378">
        <w:t>All three lineages are</w:t>
      </w:r>
      <w:r>
        <w:t xml:space="preserve"> </w:t>
      </w:r>
      <w:r w:rsidR="009C5F29">
        <w:t>monophyletic</w:t>
      </w:r>
      <w:r w:rsidRPr="000E416D">
        <w:t xml:space="preserve"> </w:t>
      </w:r>
      <w:r>
        <w:t>lineage</w:t>
      </w:r>
      <w:r w:rsidR="00E10378">
        <w:t>s</w:t>
      </w:r>
      <w:r w:rsidRPr="000E416D">
        <w:t xml:space="preserve">. The average pairwise number of nucleotide substitutions per site was used to report branch lengths. For rooting the tree, one genome belonging to </w:t>
      </w:r>
      <w:r w:rsidRPr="006A1EFE">
        <w:rPr>
          <w:i/>
          <w:iCs/>
        </w:rPr>
        <w:t>Salmonella</w:t>
      </w:r>
      <w:r w:rsidRPr="000E416D">
        <w:t xml:space="preserve"> </w:t>
      </w:r>
      <w:r w:rsidRPr="006A1EFE">
        <w:rPr>
          <w:i/>
          <w:iCs/>
        </w:rPr>
        <w:t>enterica</w:t>
      </w:r>
      <w:r w:rsidRPr="000E416D">
        <w:t xml:space="preserve"> subsp. </w:t>
      </w:r>
      <w:r w:rsidRPr="006A1EFE">
        <w:rPr>
          <w:i/>
          <w:iCs/>
        </w:rPr>
        <w:t>indica</w:t>
      </w:r>
      <w:r w:rsidRPr="000E416D">
        <w:t xml:space="preserve"> was used as the outgroup and the branch length of the outgroup was shortened by </w:t>
      </w:r>
      <w:r w:rsidR="00E50E2C">
        <w:t>100</w:t>
      </w:r>
      <w:r w:rsidRPr="000E416D">
        <w:t xml:space="preserve">. The Shimodaira-Hasegawa test with 1,000 resamples was used to assess the clustering confidence. The orange stars represent the most recent common ancestor of each </w:t>
      </w:r>
      <w:r w:rsidR="00F172D1">
        <w:t xml:space="preserve">Concord </w:t>
      </w:r>
      <w:r w:rsidRPr="000E416D">
        <w:t>lineage with a bootstrap value higher than 0.7.</w:t>
      </w:r>
    </w:p>
    <w:p w14:paraId="60E40653" w14:textId="05B864DB" w:rsidR="00E00BDA" w:rsidRDefault="00E82167" w:rsidP="006B2B0C">
      <w:pPr>
        <w:pStyle w:val="ListParagraph"/>
        <w:numPr>
          <w:ilvl w:val="0"/>
          <w:numId w:val="2"/>
        </w:numPr>
        <w:rPr>
          <w:b/>
          <w:bCs/>
        </w:rPr>
      </w:pPr>
      <w:r>
        <w:rPr>
          <w:b/>
          <w:bCs/>
          <w:i/>
          <w:iCs/>
        </w:rPr>
        <w:t xml:space="preserve">S. </w:t>
      </w:r>
      <w:r w:rsidR="00E00BDA">
        <w:rPr>
          <w:b/>
          <w:bCs/>
        </w:rPr>
        <w:t>Corvallis</w:t>
      </w:r>
    </w:p>
    <w:p w14:paraId="484B5DAE" w14:textId="7DD1C6F9" w:rsidR="009A154A" w:rsidRPr="00AA39AE" w:rsidRDefault="00157E6F" w:rsidP="009A154A">
      <w:pPr>
        <w:rPr>
          <w:color w:val="FF0000"/>
        </w:rPr>
      </w:pPr>
      <w:r>
        <w:t xml:space="preserve">Maximum likelihood phylogenetic tree for </w:t>
      </w:r>
      <w:r w:rsidRPr="00157E6F">
        <w:rPr>
          <w:i/>
          <w:iCs/>
        </w:rPr>
        <w:t>S.</w:t>
      </w:r>
      <w:r>
        <w:t xml:space="preserve"> </w:t>
      </w:r>
      <w:r w:rsidR="00DF39EF">
        <w:t>Corvallis</w:t>
      </w:r>
      <w:r>
        <w:t xml:space="preserve">. </w:t>
      </w:r>
      <w:r w:rsidRPr="00157E6F">
        <w:rPr>
          <w:i/>
          <w:iCs/>
        </w:rPr>
        <w:t>S.</w:t>
      </w:r>
      <w:r>
        <w:t xml:space="preserve"> </w:t>
      </w:r>
      <w:r w:rsidR="00DF39EF">
        <w:t xml:space="preserve">Corvallis </w:t>
      </w:r>
      <w:r>
        <w:t>is a polyphyletic serovar that contains six phylogenetic lineages (</w:t>
      </w:r>
      <w:r w:rsidR="00DF39EF">
        <w:t xml:space="preserve">Corvallis </w:t>
      </w:r>
      <w:r>
        <w:t xml:space="preserve">A, B, C, D, E, and F). </w:t>
      </w:r>
      <w:r w:rsidR="00DF39EF">
        <w:t xml:space="preserve">Corvallis </w:t>
      </w:r>
      <w:r>
        <w:t xml:space="preserve">A is the largest lineage with </w:t>
      </w:r>
      <w:r w:rsidR="00DF39EF">
        <w:t>918</w:t>
      </w:r>
      <w:r>
        <w:t xml:space="preserve"> genomes representing </w:t>
      </w:r>
      <w:r w:rsidR="00DF39EF">
        <w:t>34</w:t>
      </w:r>
      <w:r>
        <w:t xml:space="preserve"> SNP clusters, and </w:t>
      </w:r>
      <w:r w:rsidR="00DF39EF">
        <w:t>5</w:t>
      </w:r>
      <w:r>
        <w:t xml:space="preserve">3 singletons. </w:t>
      </w:r>
      <w:r w:rsidR="00D15C0E">
        <w:t xml:space="preserve">Corvallis </w:t>
      </w:r>
      <w:r>
        <w:t xml:space="preserve">B contains </w:t>
      </w:r>
      <w:r w:rsidR="00D15C0E">
        <w:t xml:space="preserve">10 </w:t>
      </w:r>
      <w:r>
        <w:t xml:space="preserve">genomes representing </w:t>
      </w:r>
      <w:r w:rsidR="00D15C0E">
        <w:t>2</w:t>
      </w:r>
      <w:r>
        <w:t xml:space="preserve"> SNP cluster</w:t>
      </w:r>
      <w:r w:rsidR="00D15C0E">
        <w:t>s, and 5 singletons</w:t>
      </w:r>
      <w:r>
        <w:t xml:space="preserve">. </w:t>
      </w:r>
      <w:r w:rsidR="00780AC5">
        <w:t>Corvallis</w:t>
      </w:r>
      <w:r w:rsidR="00780AC5" w:rsidRPr="000A145E">
        <w:t xml:space="preserve"> </w:t>
      </w:r>
      <w:r w:rsidRPr="000A145E">
        <w:t xml:space="preserve">C contains </w:t>
      </w:r>
      <w:r w:rsidR="00780AC5">
        <w:t>8</w:t>
      </w:r>
      <w:r w:rsidRPr="000A145E">
        <w:t xml:space="preserve"> genomes representing </w:t>
      </w:r>
      <w:r w:rsidR="00780AC5">
        <w:t>1</w:t>
      </w:r>
      <w:r w:rsidRPr="000A145E">
        <w:t xml:space="preserve"> SNP cluster, and </w:t>
      </w:r>
      <w:r w:rsidR="00780AC5">
        <w:t xml:space="preserve">2 </w:t>
      </w:r>
      <w:r w:rsidRPr="000A145E">
        <w:t xml:space="preserve">singletons. </w:t>
      </w:r>
      <w:r w:rsidR="00780AC5">
        <w:t>Corvallis</w:t>
      </w:r>
      <w:r w:rsidR="00780AC5" w:rsidRPr="000A145E">
        <w:t xml:space="preserve"> </w:t>
      </w:r>
      <w:r w:rsidRPr="000A145E">
        <w:t xml:space="preserve">D contains </w:t>
      </w:r>
      <w:r w:rsidR="00780AC5">
        <w:t>7</w:t>
      </w:r>
      <w:r w:rsidRPr="000A145E">
        <w:t xml:space="preserve"> genomes representing </w:t>
      </w:r>
      <w:r w:rsidR="00780AC5">
        <w:t>1</w:t>
      </w:r>
      <w:r w:rsidRPr="000A145E">
        <w:t xml:space="preserve"> SNP cluster, and </w:t>
      </w:r>
      <w:r w:rsidR="00780AC5">
        <w:t>5</w:t>
      </w:r>
      <w:r w:rsidRPr="000A145E">
        <w:t xml:space="preserve"> singletons. </w:t>
      </w:r>
      <w:r w:rsidR="00672A88">
        <w:t>Corvallis</w:t>
      </w:r>
      <w:r w:rsidR="00672A88" w:rsidRPr="000A145E">
        <w:t xml:space="preserve"> </w:t>
      </w:r>
      <w:r w:rsidRPr="000A145E">
        <w:t xml:space="preserve">E contains </w:t>
      </w:r>
      <w:r w:rsidR="00672A88">
        <w:t>6</w:t>
      </w:r>
      <w:r w:rsidRPr="000A145E">
        <w:t xml:space="preserve"> genomes representing </w:t>
      </w:r>
      <w:r w:rsidR="00672A88">
        <w:t>2</w:t>
      </w:r>
      <w:r w:rsidRPr="000A145E">
        <w:t xml:space="preserve"> SNP cluster</w:t>
      </w:r>
      <w:r w:rsidR="00672A88">
        <w:t>s</w:t>
      </w:r>
      <w:r w:rsidRPr="000A145E">
        <w:t xml:space="preserve">, and 1 singleton. </w:t>
      </w:r>
      <w:r w:rsidR="00672A88">
        <w:t>Corvallis</w:t>
      </w:r>
      <w:r w:rsidR="00672A88" w:rsidRPr="000E416D">
        <w:t xml:space="preserve"> </w:t>
      </w:r>
      <w:r w:rsidRPr="000E416D">
        <w:t xml:space="preserve">F contains </w:t>
      </w:r>
      <w:r w:rsidR="003D7654">
        <w:t>4</w:t>
      </w:r>
      <w:r w:rsidRPr="000E416D">
        <w:t xml:space="preserve"> genomes representing only </w:t>
      </w:r>
      <w:r w:rsidR="003D7654">
        <w:t>4</w:t>
      </w:r>
      <w:r w:rsidRPr="000E416D">
        <w:t xml:space="preserve"> singletons. </w:t>
      </w:r>
      <w:r w:rsidR="00362048">
        <w:t>All six Corvallis</w:t>
      </w:r>
      <w:r w:rsidR="00362048" w:rsidRPr="000E416D">
        <w:t xml:space="preserve"> </w:t>
      </w:r>
      <w:r w:rsidR="00362048">
        <w:t>lineages</w:t>
      </w:r>
      <w:r w:rsidRPr="000E416D">
        <w:t xml:space="preserve"> are monophyletic. The average pairwise number of nucleotide substitutions per site was used to report branch lengths. For rooting the tree, one genome belonging to </w:t>
      </w:r>
      <w:r w:rsidRPr="00157E6F">
        <w:rPr>
          <w:i/>
          <w:iCs/>
        </w:rPr>
        <w:t>Salmonella</w:t>
      </w:r>
      <w:r w:rsidRPr="000E416D">
        <w:t xml:space="preserve"> </w:t>
      </w:r>
      <w:r w:rsidRPr="00157E6F">
        <w:rPr>
          <w:i/>
          <w:iCs/>
        </w:rPr>
        <w:t>enterica</w:t>
      </w:r>
      <w:r w:rsidRPr="000E416D">
        <w:t xml:space="preserve"> subsp. </w:t>
      </w:r>
      <w:r w:rsidRPr="00157E6F">
        <w:rPr>
          <w:i/>
          <w:iCs/>
        </w:rPr>
        <w:t>indica</w:t>
      </w:r>
      <w:r w:rsidRPr="000E416D">
        <w:t xml:space="preserve"> was used as the outgroup and the branch length of the outgroup was shortened by </w:t>
      </w:r>
      <w:r w:rsidRPr="000E416D">
        <w:lastRenderedPageBreak/>
        <w:t xml:space="preserve">100. The Shimodaira-Hasegawa test with 1,000 resamples was used to assess the clustering confidence. The orange stars represent the most recent common ancestor of each </w:t>
      </w:r>
      <w:r w:rsidR="00362048">
        <w:t>Corvallis</w:t>
      </w:r>
      <w:r w:rsidR="00362048" w:rsidRPr="000E416D">
        <w:t xml:space="preserve"> </w:t>
      </w:r>
      <w:r w:rsidRPr="000E416D">
        <w:t>lineage with a bootstrap value higher than 0.7.</w:t>
      </w:r>
    </w:p>
    <w:p w14:paraId="6254B56D" w14:textId="0E01E5A0" w:rsidR="00810145" w:rsidRDefault="00E82167" w:rsidP="006B2B0C">
      <w:pPr>
        <w:pStyle w:val="ListParagraph"/>
        <w:numPr>
          <w:ilvl w:val="0"/>
          <w:numId w:val="2"/>
        </w:numPr>
        <w:rPr>
          <w:b/>
          <w:bCs/>
        </w:rPr>
      </w:pPr>
      <w:r>
        <w:rPr>
          <w:b/>
          <w:bCs/>
          <w:i/>
          <w:iCs/>
        </w:rPr>
        <w:t xml:space="preserve">S. </w:t>
      </w:r>
      <w:r w:rsidR="00810145">
        <w:rPr>
          <w:b/>
          <w:bCs/>
        </w:rPr>
        <w:t>Cotham</w:t>
      </w:r>
    </w:p>
    <w:p w14:paraId="4DFAD481" w14:textId="26EDA2E2" w:rsidR="001C64B1" w:rsidRPr="00956260" w:rsidRDefault="000B7310" w:rsidP="001C64B1">
      <w:r>
        <w:t xml:space="preserve">Maximum likelihood phylogenetic tree for </w:t>
      </w:r>
      <w:r w:rsidRPr="000B7310">
        <w:rPr>
          <w:i/>
          <w:iCs/>
        </w:rPr>
        <w:t>S.</w:t>
      </w:r>
      <w:r>
        <w:t xml:space="preserve"> </w:t>
      </w:r>
      <w:r w:rsidR="002619FE">
        <w:t>Cotham</w:t>
      </w:r>
      <w:r>
        <w:t xml:space="preserve">. </w:t>
      </w:r>
      <w:r w:rsidRPr="000B7310">
        <w:rPr>
          <w:i/>
          <w:iCs/>
        </w:rPr>
        <w:t>S.</w:t>
      </w:r>
      <w:r>
        <w:t xml:space="preserve"> </w:t>
      </w:r>
      <w:r w:rsidR="002619FE">
        <w:t xml:space="preserve">Cotham </w:t>
      </w:r>
      <w:r>
        <w:t xml:space="preserve">is a monophyletic serovar with </w:t>
      </w:r>
      <w:r w:rsidR="002619FE">
        <w:t>378</w:t>
      </w:r>
      <w:r>
        <w:t xml:space="preserve"> genomes representing </w:t>
      </w:r>
      <w:r w:rsidR="002619FE">
        <w:t>12</w:t>
      </w:r>
      <w:r>
        <w:t xml:space="preserve"> SNP clusters, and </w:t>
      </w:r>
      <w:r w:rsidR="002619FE">
        <w:t>17</w:t>
      </w:r>
      <w:r>
        <w:t xml:space="preserve"> singletons. The average pairwise number of nucleotide substitutions per site was used to report branch lengths. For rooting the tree, one genome belonging to </w:t>
      </w:r>
      <w:r w:rsidRPr="000B7310">
        <w:rPr>
          <w:i/>
          <w:iCs/>
        </w:rPr>
        <w:t>Salmonella enterica</w:t>
      </w:r>
      <w:r>
        <w:t xml:space="preserve"> subsp. </w:t>
      </w:r>
      <w:r w:rsidRPr="000B7310">
        <w:rPr>
          <w:i/>
          <w:iCs/>
        </w:rPr>
        <w:t>indica</w:t>
      </w:r>
      <w:r>
        <w:t xml:space="preserve"> was used as the outgroup</w:t>
      </w:r>
      <w:r w:rsidR="007E2F38">
        <w:t xml:space="preserve"> </w:t>
      </w:r>
      <w:r w:rsidR="007E2F38" w:rsidRPr="000E416D">
        <w:t>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956260">
        <w:t xml:space="preserve">Cotham </w:t>
      </w:r>
      <w:r>
        <w:t>lineage with a bootstrap value higher than 0.7.</w:t>
      </w:r>
    </w:p>
    <w:p w14:paraId="2D9B14F0" w14:textId="79D2EA36" w:rsidR="003D62AB" w:rsidRPr="00332D8A" w:rsidRDefault="00E82167" w:rsidP="00332D8A">
      <w:pPr>
        <w:pStyle w:val="ListParagraph"/>
        <w:numPr>
          <w:ilvl w:val="0"/>
          <w:numId w:val="2"/>
        </w:numPr>
        <w:rPr>
          <w:b/>
          <w:bCs/>
        </w:rPr>
      </w:pPr>
      <w:r>
        <w:rPr>
          <w:b/>
          <w:bCs/>
          <w:i/>
          <w:iCs/>
        </w:rPr>
        <w:t xml:space="preserve">S. </w:t>
      </w:r>
      <w:r w:rsidR="00332D8A" w:rsidRPr="00332D8A">
        <w:rPr>
          <w:b/>
          <w:bCs/>
        </w:rPr>
        <w:t xml:space="preserve">Cubana </w:t>
      </w:r>
    </w:p>
    <w:p w14:paraId="18310B3F" w14:textId="7DDE2537" w:rsidR="00332D8A" w:rsidRDefault="00332D8A" w:rsidP="00332D8A">
      <w:r>
        <w:t xml:space="preserve">Maximum likelihood phylogenetic tree for </w:t>
      </w:r>
      <w:r w:rsidRPr="00332D8A">
        <w:rPr>
          <w:i/>
          <w:iCs/>
        </w:rPr>
        <w:t>S.</w:t>
      </w:r>
      <w:r>
        <w:t xml:space="preserve"> Cubana. </w:t>
      </w:r>
      <w:r w:rsidRPr="00332D8A">
        <w:rPr>
          <w:i/>
          <w:iCs/>
        </w:rPr>
        <w:t>S.</w:t>
      </w:r>
      <w:r>
        <w:t xml:space="preserve"> </w:t>
      </w:r>
      <w:r w:rsidR="00BE3AA0">
        <w:t>Cubana</w:t>
      </w:r>
      <w:r>
        <w:t xml:space="preserve"> is a polyphyletic serovar that contains </w:t>
      </w:r>
      <w:r w:rsidR="00BE3AA0">
        <w:t>six</w:t>
      </w:r>
      <w:r>
        <w:t xml:space="preserve"> phylogenetic lineages (</w:t>
      </w:r>
      <w:r w:rsidR="00E607AA">
        <w:t xml:space="preserve">Cubana </w:t>
      </w:r>
      <w:r>
        <w:t>A, B, C</w:t>
      </w:r>
      <w:r w:rsidR="00BE3AA0">
        <w:t>, D, E, and F</w:t>
      </w:r>
      <w:r>
        <w:t>)</w:t>
      </w:r>
      <w:r w:rsidR="00BE3AA0">
        <w:t xml:space="preserve"> along with 3 stand-alone singletons</w:t>
      </w:r>
      <w:r w:rsidR="004732C0">
        <w:t xml:space="preserve"> (Cubana S1, S2, and S3</w:t>
      </w:r>
      <w:r w:rsidR="00747D3E">
        <w:t>)</w:t>
      </w:r>
      <w:r>
        <w:t xml:space="preserve">. </w:t>
      </w:r>
      <w:r w:rsidR="00BE3AA0">
        <w:t>Cubana</w:t>
      </w:r>
      <w:r>
        <w:t xml:space="preserve"> A is the largest lineage with </w:t>
      </w:r>
      <w:r w:rsidR="00BE3AA0">
        <w:t>460</w:t>
      </w:r>
      <w:r>
        <w:t xml:space="preserve"> genomes representing </w:t>
      </w:r>
      <w:r w:rsidR="00BE3AA0">
        <w:t>51</w:t>
      </w:r>
      <w:r>
        <w:t xml:space="preserve"> SNP clusters, and </w:t>
      </w:r>
      <w:r w:rsidR="00BE3AA0">
        <w:t>6</w:t>
      </w:r>
      <w:r>
        <w:t xml:space="preserve">8 singletons. </w:t>
      </w:r>
      <w:r w:rsidR="00BE3AA0">
        <w:t>Cubana</w:t>
      </w:r>
      <w:r>
        <w:t xml:space="preserve"> B contains 5</w:t>
      </w:r>
      <w:r w:rsidR="00BE3AA0">
        <w:t>3</w:t>
      </w:r>
      <w:r>
        <w:t xml:space="preserve"> genomes representing </w:t>
      </w:r>
      <w:r w:rsidR="00BE3AA0">
        <w:t>4</w:t>
      </w:r>
      <w:r>
        <w:t xml:space="preserve"> SNP clusters, and </w:t>
      </w:r>
      <w:r w:rsidR="00BE3AA0">
        <w:t>2</w:t>
      </w:r>
      <w:r>
        <w:t xml:space="preserve"> singleton</w:t>
      </w:r>
      <w:r w:rsidR="00BE3AA0">
        <w:t>s</w:t>
      </w:r>
      <w:r>
        <w:t xml:space="preserve">. </w:t>
      </w:r>
      <w:r w:rsidR="007F40FE">
        <w:t>Cubana</w:t>
      </w:r>
      <w:r>
        <w:t xml:space="preserve"> C contains </w:t>
      </w:r>
      <w:r w:rsidR="007F40FE">
        <w:t>3</w:t>
      </w:r>
      <w:r>
        <w:t xml:space="preserve">2 genomes representing </w:t>
      </w:r>
      <w:r w:rsidR="007F40FE">
        <w:t>5</w:t>
      </w:r>
      <w:r>
        <w:t xml:space="preserve"> SNP clusters</w:t>
      </w:r>
      <w:r w:rsidR="007F40FE">
        <w:t xml:space="preserve"> and 5 singletons</w:t>
      </w:r>
      <w:r>
        <w:t xml:space="preserve">. </w:t>
      </w:r>
      <w:r w:rsidR="00BA3F09">
        <w:t xml:space="preserve">Cubana D contains 4 genomes representing 1 SNP cluster and 1 singleton. Cubana E contains 3 genomes representing </w:t>
      </w:r>
      <w:r w:rsidR="00953D99">
        <w:t>1</w:t>
      </w:r>
      <w:r w:rsidR="00BA3F09">
        <w:t xml:space="preserve"> SNP cluste</w:t>
      </w:r>
      <w:r w:rsidR="00953D99">
        <w:t>r</w:t>
      </w:r>
      <w:r w:rsidR="00BA3F09">
        <w:t xml:space="preserve"> and </w:t>
      </w:r>
      <w:r w:rsidR="00953D99">
        <w:t>1</w:t>
      </w:r>
      <w:r w:rsidR="00BA3F09">
        <w:t xml:space="preserve"> singleton</w:t>
      </w:r>
      <w:r w:rsidR="00953D99">
        <w:t>. Cubana F contains 3 genomes representing only 3 singletons.</w:t>
      </w:r>
      <w:r w:rsidR="00BA3F09">
        <w:t xml:space="preserve"> </w:t>
      </w:r>
      <w:r w:rsidR="00F12877">
        <w:t>Cubana</w:t>
      </w:r>
      <w:r>
        <w:t xml:space="preserve"> A</w:t>
      </w:r>
      <w:r w:rsidR="00F12877">
        <w:t>, C and F</w:t>
      </w:r>
      <w:r>
        <w:t xml:space="preserve"> </w:t>
      </w:r>
      <w:r w:rsidR="00F12877">
        <w:t>are</w:t>
      </w:r>
      <w:r>
        <w:t xml:space="preserve"> paraphyletic </w:t>
      </w:r>
      <w:r w:rsidR="00F12877">
        <w:t xml:space="preserve">lineages </w:t>
      </w:r>
      <w:r>
        <w:t>since other non-</w:t>
      </w:r>
      <w:r w:rsidR="00F12877">
        <w:t>Cubana</w:t>
      </w:r>
      <w:r>
        <w:t xml:space="preserve"> serovars clusters within th</w:t>
      </w:r>
      <w:r w:rsidR="00F12877">
        <w:t>ese</w:t>
      </w:r>
      <w:r>
        <w:t xml:space="preserve"> lineage</w:t>
      </w:r>
      <w:r w:rsidR="00F12877">
        <w:t>s</w:t>
      </w:r>
      <w:r>
        <w:t xml:space="preserve">. For example, </w:t>
      </w:r>
      <w:r w:rsidRPr="00332D8A">
        <w:rPr>
          <w:i/>
          <w:iCs/>
        </w:rPr>
        <w:t>S.</w:t>
      </w:r>
      <w:r>
        <w:t xml:space="preserve"> </w:t>
      </w:r>
      <w:r w:rsidR="00AE2484">
        <w:t xml:space="preserve">Meleagridis, </w:t>
      </w:r>
      <w:r w:rsidR="00AE2484">
        <w:rPr>
          <w:i/>
          <w:iCs/>
        </w:rPr>
        <w:t xml:space="preserve">S. </w:t>
      </w:r>
      <w:r w:rsidR="00AE2484">
        <w:t xml:space="preserve">Lille and </w:t>
      </w:r>
      <w:r w:rsidR="00AE2484">
        <w:rPr>
          <w:i/>
          <w:iCs/>
        </w:rPr>
        <w:t xml:space="preserve">S. </w:t>
      </w:r>
      <w:r w:rsidR="00AE2484">
        <w:t>Rissen</w:t>
      </w:r>
      <w:r>
        <w:t xml:space="preserve"> cluster within </w:t>
      </w:r>
      <w:r w:rsidR="00AE2484">
        <w:t>Cubana</w:t>
      </w:r>
      <w:r>
        <w:t xml:space="preserve"> A. </w:t>
      </w:r>
      <w:r w:rsidR="007B3A10">
        <w:t>Cubana</w:t>
      </w:r>
      <w:r>
        <w:t xml:space="preserve"> B</w:t>
      </w:r>
      <w:r w:rsidR="007B3A10">
        <w:t>, D</w:t>
      </w:r>
      <w:r>
        <w:t xml:space="preserve"> and </w:t>
      </w:r>
      <w:r w:rsidR="007B3A10">
        <w:t>E</w:t>
      </w:r>
      <w:r>
        <w:t xml:space="preserve"> are monophyletic lineages. The average pairwise number of nucleotide substitutions per site was used to report branch lengths. For rooting the tree, one genome belonging to </w:t>
      </w:r>
      <w:r w:rsidRPr="00332D8A">
        <w:rPr>
          <w:i/>
          <w:iCs/>
        </w:rPr>
        <w:t>Salmonella</w:t>
      </w:r>
      <w:r>
        <w:t xml:space="preserve"> </w:t>
      </w:r>
      <w:r w:rsidRPr="00332D8A">
        <w:rPr>
          <w:i/>
          <w:iCs/>
        </w:rPr>
        <w:t>enterica</w:t>
      </w:r>
      <w:r>
        <w:t xml:space="preserve"> subsp. </w:t>
      </w:r>
      <w:r w:rsidRPr="00332D8A">
        <w:rPr>
          <w:i/>
          <w:iCs/>
        </w:rPr>
        <w:t>indica</w:t>
      </w:r>
      <w:r>
        <w:t xml:space="preserve"> was used as the outgroup</w:t>
      </w:r>
      <w:r w:rsidR="009C13A6">
        <w:t xml:space="preserve"> </w:t>
      </w:r>
      <w:r w:rsidR="009C13A6" w:rsidRPr="000E416D">
        <w:t>and the branch length of the outgroup was shortened by 10</w:t>
      </w:r>
      <w:r>
        <w:t xml:space="preserve">. The Shimodaira-Hasegawa test with 1,000 resamples was used to assess the clustering confidence. The orange stars represent the most recent common ancestor of each </w:t>
      </w:r>
      <w:r w:rsidR="00B0791F">
        <w:t>Cubana</w:t>
      </w:r>
      <w:r>
        <w:t xml:space="preserve"> lineage with a bootstrap value higher than 0.7.</w:t>
      </w:r>
    </w:p>
    <w:p w14:paraId="00169A60" w14:textId="1CD1EC07" w:rsidR="00810145" w:rsidRPr="00083BF6" w:rsidRDefault="00E82167" w:rsidP="00810145">
      <w:pPr>
        <w:pStyle w:val="ListParagraph"/>
        <w:numPr>
          <w:ilvl w:val="0"/>
          <w:numId w:val="2"/>
        </w:numPr>
      </w:pPr>
      <w:r>
        <w:rPr>
          <w:b/>
          <w:bCs/>
          <w:i/>
          <w:iCs/>
        </w:rPr>
        <w:t xml:space="preserve">S. </w:t>
      </w:r>
      <w:r w:rsidR="00810145">
        <w:rPr>
          <w:b/>
          <w:bCs/>
        </w:rPr>
        <w:t>Derby</w:t>
      </w:r>
    </w:p>
    <w:p w14:paraId="61C18517" w14:textId="6F6BD345" w:rsidR="00083BF6" w:rsidRPr="004B7B4D" w:rsidRDefault="00177637" w:rsidP="00083BF6">
      <w:pPr>
        <w:rPr>
          <w:color w:val="FF0000"/>
        </w:rPr>
      </w:pPr>
      <w:r>
        <w:t xml:space="preserve">Maximum likelihood phylogenetic tree for </w:t>
      </w:r>
      <w:r w:rsidRPr="00177637">
        <w:rPr>
          <w:i/>
          <w:iCs/>
        </w:rPr>
        <w:t>S.</w:t>
      </w:r>
      <w:r>
        <w:t xml:space="preserve"> Derby. </w:t>
      </w:r>
      <w:r w:rsidRPr="00177637">
        <w:rPr>
          <w:i/>
          <w:iCs/>
        </w:rPr>
        <w:t>S.</w:t>
      </w:r>
      <w:r>
        <w:t xml:space="preserve"> Derby is a polyphyletic serovar that contains seven phylogenetic lineages (Derby A, B, C, D, E, F and G) along with </w:t>
      </w:r>
      <w:r w:rsidR="00791C61">
        <w:t>two</w:t>
      </w:r>
      <w:r>
        <w:t xml:space="preserve"> stand-alone singletons (</w:t>
      </w:r>
      <w:r w:rsidR="0068726B">
        <w:t xml:space="preserve">Derby </w:t>
      </w:r>
      <w:r>
        <w:t xml:space="preserve">S1, </w:t>
      </w:r>
      <w:r w:rsidR="0068726B">
        <w:t xml:space="preserve">and </w:t>
      </w:r>
      <w:r>
        <w:t xml:space="preserve">S2). </w:t>
      </w:r>
      <w:r w:rsidR="00D90F31">
        <w:t xml:space="preserve">Derby </w:t>
      </w:r>
      <w:r>
        <w:t xml:space="preserve">A is the largest lineage with </w:t>
      </w:r>
      <w:r w:rsidR="00D90F31">
        <w:t>3,566</w:t>
      </w:r>
      <w:r>
        <w:t xml:space="preserve"> genomes representing </w:t>
      </w:r>
      <w:r w:rsidR="00D90F31">
        <w:t>261</w:t>
      </w:r>
      <w:r>
        <w:t xml:space="preserve"> SNP clusters, and </w:t>
      </w:r>
      <w:r w:rsidR="00D90F31">
        <w:t>41</w:t>
      </w:r>
      <w:r>
        <w:t xml:space="preserve">3 singletons. </w:t>
      </w:r>
      <w:r w:rsidR="00D90F31">
        <w:t xml:space="preserve">Derby </w:t>
      </w:r>
      <w:r>
        <w:t xml:space="preserve">B contains </w:t>
      </w:r>
      <w:r w:rsidR="00D90F31">
        <w:t>519</w:t>
      </w:r>
      <w:r>
        <w:t xml:space="preserve"> genomes representing </w:t>
      </w:r>
      <w:r w:rsidR="00D90F31">
        <w:t>27</w:t>
      </w:r>
      <w:r>
        <w:t xml:space="preserve"> SNP cluster</w:t>
      </w:r>
      <w:r w:rsidR="00D90F31">
        <w:t>s, and 66 singletons</w:t>
      </w:r>
      <w:r>
        <w:t xml:space="preserve">. </w:t>
      </w:r>
      <w:r w:rsidR="00D90F31">
        <w:t xml:space="preserve">Derby </w:t>
      </w:r>
      <w:r w:rsidRPr="000A145E">
        <w:t xml:space="preserve">C contains </w:t>
      </w:r>
      <w:r w:rsidR="00D90F31">
        <w:t>279</w:t>
      </w:r>
      <w:r w:rsidRPr="000A145E">
        <w:t xml:space="preserve"> genomes representing 6 SNP clusters, and 8</w:t>
      </w:r>
      <w:r w:rsidR="00D90F31">
        <w:t>6</w:t>
      </w:r>
      <w:r w:rsidRPr="000A145E">
        <w:t xml:space="preserve"> singletons. </w:t>
      </w:r>
      <w:r w:rsidR="00D90F31">
        <w:t xml:space="preserve">Derby </w:t>
      </w:r>
      <w:r w:rsidRPr="000A145E">
        <w:t xml:space="preserve">D contains </w:t>
      </w:r>
      <w:r w:rsidR="00D90F31">
        <w:t>14</w:t>
      </w:r>
      <w:r w:rsidRPr="000A145E">
        <w:t xml:space="preserve"> genomes representing </w:t>
      </w:r>
      <w:r w:rsidR="00D90F31">
        <w:t>3</w:t>
      </w:r>
      <w:r w:rsidRPr="000A145E">
        <w:t xml:space="preserve"> SNP clusters, and </w:t>
      </w:r>
      <w:r w:rsidR="00D90F31">
        <w:t>8</w:t>
      </w:r>
      <w:r w:rsidRPr="000A145E">
        <w:t xml:space="preserve"> singletons. </w:t>
      </w:r>
      <w:r w:rsidR="00A96A2C">
        <w:t xml:space="preserve">Derby </w:t>
      </w:r>
      <w:r w:rsidRPr="000A145E">
        <w:t xml:space="preserve">E contains </w:t>
      </w:r>
      <w:r w:rsidR="00A96A2C">
        <w:t>5</w:t>
      </w:r>
      <w:r w:rsidRPr="000A145E">
        <w:t xml:space="preserve"> genomes representing </w:t>
      </w:r>
      <w:r w:rsidR="00A96A2C">
        <w:t>only 5</w:t>
      </w:r>
      <w:r w:rsidRPr="000A145E">
        <w:t xml:space="preserve"> singleton</w:t>
      </w:r>
      <w:r w:rsidR="00A96A2C">
        <w:t>s</w:t>
      </w:r>
      <w:r w:rsidRPr="000A145E">
        <w:t xml:space="preserve">. </w:t>
      </w:r>
      <w:r w:rsidR="00A96A2C">
        <w:t xml:space="preserve">Derby </w:t>
      </w:r>
      <w:r w:rsidRPr="000E416D">
        <w:t xml:space="preserve">F contains </w:t>
      </w:r>
      <w:r w:rsidR="00A96A2C">
        <w:t xml:space="preserve">2 </w:t>
      </w:r>
      <w:r w:rsidRPr="000E416D">
        <w:t xml:space="preserve">genomes representing only </w:t>
      </w:r>
      <w:r w:rsidR="00A96A2C">
        <w:t>2</w:t>
      </w:r>
      <w:r w:rsidRPr="000E416D">
        <w:t xml:space="preserve"> singletons. </w:t>
      </w:r>
      <w:r w:rsidR="00CE2952">
        <w:t>Derby G</w:t>
      </w:r>
      <w:r w:rsidR="00CE2952" w:rsidRPr="000E416D">
        <w:t xml:space="preserve"> contains </w:t>
      </w:r>
      <w:r w:rsidR="00CE2952">
        <w:t xml:space="preserve">2 </w:t>
      </w:r>
      <w:r w:rsidR="00CE2952" w:rsidRPr="000E416D">
        <w:t xml:space="preserve">genomes representing only </w:t>
      </w:r>
      <w:r w:rsidR="00F57D1D">
        <w:t>1 SNP cluster.</w:t>
      </w:r>
      <w:r w:rsidR="00CE2952" w:rsidRPr="000E416D">
        <w:t xml:space="preserve"> </w:t>
      </w:r>
      <w:r w:rsidR="00787D48">
        <w:t>Derby B and D</w:t>
      </w:r>
      <w:r w:rsidRPr="000E416D">
        <w:t xml:space="preserve"> </w:t>
      </w:r>
      <w:r w:rsidR="00787D48">
        <w:lastRenderedPageBreak/>
        <w:t>are</w:t>
      </w:r>
      <w:r>
        <w:t xml:space="preserve"> </w:t>
      </w:r>
      <w:r w:rsidRPr="000E416D">
        <w:t>paraphyletic</w:t>
      </w:r>
      <w:r>
        <w:t xml:space="preserve"> lineage</w:t>
      </w:r>
      <w:r w:rsidR="00787D48">
        <w:t>s</w:t>
      </w:r>
      <w:r w:rsidRPr="000E416D">
        <w:t xml:space="preserve"> since other non-</w:t>
      </w:r>
      <w:r w:rsidR="00FC26AA">
        <w:t xml:space="preserve">Derby </w:t>
      </w:r>
      <w:r w:rsidRPr="000E416D">
        <w:t>serovar</w:t>
      </w:r>
      <w:r w:rsidR="00F5426F">
        <w:t>s</w:t>
      </w:r>
      <w:r w:rsidRPr="000E416D">
        <w:t xml:space="preserve"> cluster within th</w:t>
      </w:r>
      <w:r w:rsidR="00F25FC9">
        <w:t>ese</w:t>
      </w:r>
      <w:r w:rsidRPr="000E416D">
        <w:t xml:space="preserve"> lineage</w:t>
      </w:r>
      <w:r w:rsidR="00F25FC9">
        <w:t>s</w:t>
      </w:r>
      <w:r w:rsidR="00CF0E08">
        <w:t xml:space="preserve">. For example, </w:t>
      </w:r>
      <w:r w:rsidRPr="00177637">
        <w:rPr>
          <w:i/>
          <w:iCs/>
        </w:rPr>
        <w:t>S.</w:t>
      </w:r>
      <w:r w:rsidRPr="000E416D">
        <w:t xml:space="preserve"> </w:t>
      </w:r>
      <w:r w:rsidR="00CF0E08">
        <w:t>Hato</w:t>
      </w:r>
      <w:r w:rsidRPr="000E416D">
        <w:t xml:space="preserve"> clusters within </w:t>
      </w:r>
      <w:r w:rsidR="00005313">
        <w:t>Derby B</w:t>
      </w:r>
      <w:r w:rsidRPr="000E416D">
        <w:t xml:space="preserve">. </w:t>
      </w:r>
      <w:r w:rsidR="00993D2C">
        <w:t>Derby A, C, E, F, and G</w:t>
      </w:r>
      <w:r w:rsidRPr="000E416D">
        <w:t xml:space="preserve"> are monophyletic lineages. The average pairwise number of nucleotide substitutions per site was used to report branch lengths. For rooting the tree, one genome belonging to </w:t>
      </w:r>
      <w:r w:rsidRPr="00177637">
        <w:rPr>
          <w:i/>
          <w:iCs/>
        </w:rPr>
        <w:t>Salmonella</w:t>
      </w:r>
      <w:r w:rsidRPr="000E416D">
        <w:t xml:space="preserve"> </w:t>
      </w:r>
      <w:r w:rsidRPr="00177637">
        <w:rPr>
          <w:i/>
          <w:iCs/>
        </w:rPr>
        <w:t>enterica</w:t>
      </w:r>
      <w:r w:rsidRPr="000E416D">
        <w:t xml:space="preserve"> subsp. </w:t>
      </w:r>
      <w:r w:rsidRPr="00177637">
        <w:rPr>
          <w:i/>
          <w:iCs/>
        </w:rPr>
        <w:t>indica</w:t>
      </w:r>
      <w:r w:rsidRPr="000E416D">
        <w:t xml:space="preserve"> was used as the outgroup and the branch length of the outgroup was shortened by </w:t>
      </w:r>
      <w:r w:rsidR="00BB7F53">
        <w:t>9</w:t>
      </w:r>
      <w:r w:rsidRPr="000E416D">
        <w:t xml:space="preserve">. The Shimodaira-Hasegawa test with 1,000 resamples was used to assess the clustering confidence. The orange stars represent the most recent common ancestor of each </w:t>
      </w:r>
      <w:r w:rsidR="006336AA">
        <w:t>Derby</w:t>
      </w:r>
      <w:r w:rsidRPr="000E416D">
        <w:t xml:space="preserve"> lineage with a bootstrap value higher than 0.7.</w:t>
      </w:r>
    </w:p>
    <w:p w14:paraId="53543F0B" w14:textId="7446F60E" w:rsidR="00176B7D" w:rsidRPr="00AF334F" w:rsidRDefault="00E82167" w:rsidP="00176B7D">
      <w:pPr>
        <w:pStyle w:val="ListParagraph"/>
        <w:numPr>
          <w:ilvl w:val="0"/>
          <w:numId w:val="2"/>
        </w:numPr>
        <w:rPr>
          <w:b/>
          <w:bCs/>
        </w:rPr>
      </w:pPr>
      <w:r>
        <w:rPr>
          <w:b/>
          <w:bCs/>
          <w:i/>
          <w:iCs/>
        </w:rPr>
        <w:t xml:space="preserve">S. </w:t>
      </w:r>
      <w:r w:rsidR="00176B7D" w:rsidRPr="00AF334F">
        <w:rPr>
          <w:b/>
          <w:bCs/>
        </w:rPr>
        <w:t>Eastbourne</w:t>
      </w:r>
    </w:p>
    <w:p w14:paraId="3DB6EE3D" w14:textId="69E0AF68" w:rsidR="00D01880" w:rsidRDefault="00AF334F" w:rsidP="00D72DE4">
      <w:r>
        <w:t xml:space="preserve">Maximum likelihood phylogenetic tree for </w:t>
      </w:r>
      <w:r w:rsidRPr="001F5F9F">
        <w:rPr>
          <w:i/>
          <w:iCs/>
        </w:rPr>
        <w:t>S.</w:t>
      </w:r>
      <w:r>
        <w:t xml:space="preserve"> </w:t>
      </w:r>
      <w:r w:rsidR="001F5F9F">
        <w:t>Eastbourne</w:t>
      </w:r>
      <w:r>
        <w:t xml:space="preserve">. </w:t>
      </w:r>
      <w:r w:rsidRPr="001F5F9F">
        <w:rPr>
          <w:i/>
          <w:iCs/>
        </w:rPr>
        <w:t>S.</w:t>
      </w:r>
      <w:r>
        <w:t xml:space="preserve"> </w:t>
      </w:r>
      <w:r w:rsidR="001F5F9F">
        <w:t>Eastbourne</w:t>
      </w:r>
      <w:r>
        <w:t xml:space="preserve"> is a polyphyletic serovar that contains </w:t>
      </w:r>
      <w:r w:rsidR="001F5F9F">
        <w:t>three</w:t>
      </w:r>
      <w:r>
        <w:t xml:space="preserve"> phylogenetic lineages (</w:t>
      </w:r>
      <w:r w:rsidR="003F3056">
        <w:t>Eastborne</w:t>
      </w:r>
      <w:r>
        <w:t xml:space="preserve"> A, B, </w:t>
      </w:r>
      <w:r w:rsidR="001F5F9F">
        <w:t>and C</w:t>
      </w:r>
      <w:r>
        <w:t xml:space="preserve">). </w:t>
      </w:r>
      <w:r w:rsidR="001F5F9F">
        <w:t>Eastbourne</w:t>
      </w:r>
      <w:r>
        <w:t xml:space="preserve"> A is the largest lineage with </w:t>
      </w:r>
      <w:r w:rsidR="00221AC4">
        <w:t>340</w:t>
      </w:r>
      <w:r>
        <w:t xml:space="preserve"> genomes representing </w:t>
      </w:r>
      <w:r w:rsidR="00221AC4">
        <w:t>45</w:t>
      </w:r>
      <w:r>
        <w:t xml:space="preserve"> SNP clusters, and </w:t>
      </w:r>
      <w:r w:rsidR="00221AC4">
        <w:t>76</w:t>
      </w:r>
      <w:r>
        <w:t xml:space="preserve"> singletons. </w:t>
      </w:r>
      <w:r w:rsidR="006E3899">
        <w:t>Eastbourne</w:t>
      </w:r>
      <w:r>
        <w:t xml:space="preserve"> B contains </w:t>
      </w:r>
      <w:r w:rsidR="006E3899">
        <w:t>30</w:t>
      </w:r>
      <w:r>
        <w:t xml:space="preserve"> genomes representing </w:t>
      </w:r>
      <w:r w:rsidR="006E3899">
        <w:t>5</w:t>
      </w:r>
      <w:r>
        <w:t xml:space="preserve"> SNP clusters, and </w:t>
      </w:r>
      <w:r w:rsidR="006E3899">
        <w:t>8</w:t>
      </w:r>
      <w:r>
        <w:t xml:space="preserve"> singletons. </w:t>
      </w:r>
      <w:r w:rsidR="009D4706">
        <w:t>Eastbourne</w:t>
      </w:r>
      <w:r>
        <w:t xml:space="preserve"> C contains 3 genomes representing </w:t>
      </w:r>
      <w:r w:rsidR="009D4706">
        <w:t>only 3</w:t>
      </w:r>
      <w:r>
        <w:t xml:space="preserve"> singletons. </w:t>
      </w:r>
      <w:r w:rsidR="00B06687">
        <w:t>Eastbourne</w:t>
      </w:r>
      <w:r>
        <w:t xml:space="preserve"> </w:t>
      </w:r>
      <w:r w:rsidR="00B06687">
        <w:t>B</w:t>
      </w:r>
      <w:r>
        <w:t xml:space="preserve"> </w:t>
      </w:r>
      <w:r w:rsidR="00B06687">
        <w:t>is a</w:t>
      </w:r>
      <w:r>
        <w:t xml:space="preserve"> paraphyletic lineage since other non-</w:t>
      </w:r>
      <w:r w:rsidR="00CA0F44">
        <w:t>Eastbourne</w:t>
      </w:r>
      <w:r>
        <w:t xml:space="preserve"> serovar clusters within t</w:t>
      </w:r>
      <w:r w:rsidR="00943054">
        <w:t>his</w:t>
      </w:r>
      <w:r>
        <w:t xml:space="preserve"> lineage. For example, </w:t>
      </w:r>
      <w:r w:rsidRPr="001F5F9F">
        <w:rPr>
          <w:i/>
          <w:iCs/>
        </w:rPr>
        <w:t>S.</w:t>
      </w:r>
      <w:r>
        <w:t xml:space="preserve"> </w:t>
      </w:r>
      <w:r w:rsidR="00A552D3">
        <w:t xml:space="preserve">Javiana </w:t>
      </w:r>
      <w:r>
        <w:t>cluster</w:t>
      </w:r>
      <w:r w:rsidR="00A552D3">
        <w:t>s</w:t>
      </w:r>
      <w:r>
        <w:t xml:space="preserve"> within </w:t>
      </w:r>
      <w:r w:rsidR="00A552D3">
        <w:t>East</w:t>
      </w:r>
      <w:r w:rsidR="00F6043A">
        <w:t>b</w:t>
      </w:r>
      <w:r w:rsidR="00A552D3">
        <w:t>ourne</w:t>
      </w:r>
      <w:r>
        <w:t xml:space="preserve"> </w:t>
      </w:r>
      <w:r w:rsidR="00A552D3">
        <w:t>B</w:t>
      </w:r>
      <w:r>
        <w:t xml:space="preserve">. </w:t>
      </w:r>
      <w:r w:rsidR="008F6180">
        <w:t>Eastbourne</w:t>
      </w:r>
      <w:r>
        <w:t xml:space="preserve"> </w:t>
      </w:r>
      <w:r w:rsidR="008F6180">
        <w:t>A, and C</w:t>
      </w:r>
      <w:r>
        <w:t xml:space="preserve"> are monophyletic lineages. The average pairwise number of nucleotide substitutions per site was used to report branch lengths. For rooting the tree, one genome belonging to </w:t>
      </w:r>
      <w:r w:rsidRPr="001F5F9F">
        <w:rPr>
          <w:i/>
          <w:iCs/>
        </w:rPr>
        <w:t>Salmonella</w:t>
      </w:r>
      <w:r>
        <w:t xml:space="preserve"> </w:t>
      </w:r>
      <w:r w:rsidRPr="001F5F9F">
        <w:rPr>
          <w:i/>
          <w:iCs/>
        </w:rPr>
        <w:t>enterica</w:t>
      </w:r>
      <w:r>
        <w:t xml:space="preserve"> subsp. </w:t>
      </w:r>
      <w:r w:rsidRPr="001F5F9F">
        <w:rPr>
          <w:i/>
          <w:iCs/>
        </w:rPr>
        <w:t>indica</w:t>
      </w:r>
      <w:r>
        <w:t xml:space="preserve"> was used as the outgroup</w:t>
      </w:r>
      <w:r w:rsidR="00EA0DD6">
        <w:t xml:space="preserve"> </w:t>
      </w:r>
      <w:r w:rsidR="00EA0DD6" w:rsidRPr="000E416D">
        <w:t xml:space="preserve">and the branch length of the outgroup was shortened by </w:t>
      </w:r>
      <w:r w:rsidR="00EA0DD6">
        <w:t>10</w:t>
      </w:r>
      <w:r>
        <w:t xml:space="preserve">. The Shimodaira-Hasegawa test with 1,000 resamples was used to assess the clustering confidence. The orange stars represent the most recent common ancestor of each </w:t>
      </w:r>
      <w:r w:rsidR="00B0791F">
        <w:t>Eastbourne</w:t>
      </w:r>
      <w:r>
        <w:t xml:space="preserve"> lineage with a bootstrap value higher than 0.7.</w:t>
      </w:r>
    </w:p>
    <w:p w14:paraId="1A38DBC9" w14:textId="0DB6FF7E" w:rsidR="00810145" w:rsidRPr="00AD27B6" w:rsidRDefault="00E82167" w:rsidP="00810145">
      <w:pPr>
        <w:pStyle w:val="ListParagraph"/>
        <w:numPr>
          <w:ilvl w:val="0"/>
          <w:numId w:val="2"/>
        </w:numPr>
      </w:pPr>
      <w:r w:rsidRPr="00AD27B6">
        <w:rPr>
          <w:b/>
          <w:bCs/>
          <w:i/>
          <w:iCs/>
        </w:rPr>
        <w:t xml:space="preserve">S. </w:t>
      </w:r>
      <w:r w:rsidR="00810145" w:rsidRPr="00AD27B6">
        <w:rPr>
          <w:b/>
          <w:bCs/>
        </w:rPr>
        <w:t>Enteritidis</w:t>
      </w:r>
      <w:r w:rsidR="00493E4C">
        <w:rPr>
          <w:b/>
          <w:bCs/>
        </w:rPr>
        <w:t xml:space="preserve"> *</w:t>
      </w:r>
    </w:p>
    <w:p w14:paraId="306A6F73" w14:textId="6B2BC693" w:rsidR="00F35D93" w:rsidRDefault="00F35D93" w:rsidP="00F35D93">
      <w:r w:rsidRPr="00D93224">
        <w:t xml:space="preserve">Maximum likelihood phylogenetic tree for </w:t>
      </w:r>
      <w:r w:rsidRPr="00D93224">
        <w:rPr>
          <w:i/>
          <w:iCs/>
        </w:rPr>
        <w:t>S.</w:t>
      </w:r>
      <w:r w:rsidRPr="00D93224">
        <w:t xml:space="preserve"> </w:t>
      </w:r>
      <w:r w:rsidR="00203403" w:rsidRPr="00D93224">
        <w:t>Enteritidi</w:t>
      </w:r>
      <w:r w:rsidR="001E79AC" w:rsidRPr="00D93224">
        <w:t>s</w:t>
      </w:r>
      <w:r w:rsidRPr="00D93224">
        <w:t xml:space="preserve">. </w:t>
      </w:r>
      <w:r w:rsidRPr="00D93224">
        <w:rPr>
          <w:i/>
          <w:iCs/>
        </w:rPr>
        <w:t>S.</w:t>
      </w:r>
      <w:r w:rsidRPr="00D93224">
        <w:t xml:space="preserve"> </w:t>
      </w:r>
      <w:r w:rsidR="003050D8" w:rsidRPr="00D93224">
        <w:t xml:space="preserve">Enteritidis </w:t>
      </w:r>
      <w:r w:rsidRPr="00D93224">
        <w:t xml:space="preserve">is a polyphyletic serovar that contains </w:t>
      </w:r>
      <w:r w:rsidR="004D0256" w:rsidRPr="00D93224">
        <w:t>eight</w:t>
      </w:r>
      <w:r w:rsidRPr="00D93224">
        <w:t xml:space="preserve"> phylogenetic lineages (</w:t>
      </w:r>
      <w:r w:rsidR="00BB3577" w:rsidRPr="00D93224">
        <w:t xml:space="preserve">Enteritidis </w:t>
      </w:r>
      <w:r w:rsidRPr="00D93224">
        <w:t>A, B, C, D, E, F</w:t>
      </w:r>
      <w:r w:rsidR="00BB3577" w:rsidRPr="00D93224">
        <w:t>,</w:t>
      </w:r>
      <w:r w:rsidRPr="00D93224">
        <w:t xml:space="preserve"> </w:t>
      </w:r>
      <w:r w:rsidR="007B4F41" w:rsidRPr="00D93224">
        <w:t xml:space="preserve">G, </w:t>
      </w:r>
      <w:r w:rsidR="002A0C67" w:rsidRPr="00D93224">
        <w:rPr>
          <w:rFonts w:hint="eastAsia"/>
        </w:rPr>
        <w:t xml:space="preserve">and </w:t>
      </w:r>
      <w:r w:rsidR="007B4F41" w:rsidRPr="00D93224">
        <w:t>H</w:t>
      </w:r>
      <w:r w:rsidRPr="00D93224">
        <w:t>)</w:t>
      </w:r>
      <w:r w:rsidR="00BB3577" w:rsidRPr="00D93224">
        <w:t xml:space="preserve"> along with two stand-alone </w:t>
      </w:r>
      <w:r w:rsidR="00742AC5" w:rsidRPr="00D93224">
        <w:t>singletons</w:t>
      </w:r>
      <w:r w:rsidR="00BB3577" w:rsidRPr="00D93224">
        <w:t xml:space="preserve"> </w:t>
      </w:r>
      <w:r w:rsidR="00742AC5" w:rsidRPr="00D93224">
        <w:t>(Enteritidis S1, and S2)</w:t>
      </w:r>
      <w:r w:rsidRPr="00D93224">
        <w:t xml:space="preserve">. </w:t>
      </w:r>
      <w:r w:rsidR="00742AC5" w:rsidRPr="00D93224">
        <w:t xml:space="preserve">Enteritidis </w:t>
      </w:r>
      <w:r w:rsidRPr="00D93224">
        <w:t xml:space="preserve">A is the largest lineage with </w:t>
      </w:r>
      <w:r w:rsidR="0051008C" w:rsidRPr="00D93224">
        <w:t>65,761</w:t>
      </w:r>
      <w:r w:rsidRPr="00D93224">
        <w:t xml:space="preserve"> genomes representing </w:t>
      </w:r>
      <w:r w:rsidR="0051008C" w:rsidRPr="00D93224">
        <w:t>838</w:t>
      </w:r>
      <w:r w:rsidRPr="00D93224">
        <w:t xml:space="preserve"> SNP clusters, and </w:t>
      </w:r>
      <w:r w:rsidR="0051008C" w:rsidRPr="00D93224">
        <w:t>1,217</w:t>
      </w:r>
      <w:r w:rsidRPr="00D93224">
        <w:t xml:space="preserve"> singletons. </w:t>
      </w:r>
      <w:r w:rsidR="00694392" w:rsidRPr="00D93224">
        <w:t xml:space="preserve">Enteritidis </w:t>
      </w:r>
      <w:r w:rsidRPr="00D93224">
        <w:t xml:space="preserve">B contains </w:t>
      </w:r>
      <w:r w:rsidR="00CB3CC1" w:rsidRPr="00D93224">
        <w:t>178</w:t>
      </w:r>
      <w:r w:rsidRPr="00D93224">
        <w:t xml:space="preserve"> genomes representing </w:t>
      </w:r>
      <w:r w:rsidR="00CB3CC1" w:rsidRPr="00D93224">
        <w:t>17</w:t>
      </w:r>
      <w:r w:rsidRPr="00D93224">
        <w:t xml:space="preserve"> SNP clusters, and </w:t>
      </w:r>
      <w:r w:rsidR="00CB3CC1" w:rsidRPr="00D93224">
        <w:t>41</w:t>
      </w:r>
      <w:r w:rsidRPr="00D93224">
        <w:t xml:space="preserve"> singletons. </w:t>
      </w:r>
      <w:r w:rsidR="00694392" w:rsidRPr="00D93224">
        <w:t xml:space="preserve">Enteritidis </w:t>
      </w:r>
      <w:r w:rsidRPr="00D93224">
        <w:t xml:space="preserve">C contains </w:t>
      </w:r>
      <w:r w:rsidR="00694392" w:rsidRPr="00D93224">
        <w:t>81</w:t>
      </w:r>
      <w:r w:rsidRPr="00D93224">
        <w:t xml:space="preserve"> genomes representing </w:t>
      </w:r>
      <w:r w:rsidR="00694392" w:rsidRPr="00D93224">
        <w:t>19</w:t>
      </w:r>
      <w:r w:rsidRPr="00D93224">
        <w:t xml:space="preserve"> SNP clusters, and </w:t>
      </w:r>
      <w:r w:rsidR="00694392" w:rsidRPr="00D93224">
        <w:t>26</w:t>
      </w:r>
      <w:r w:rsidRPr="00D93224">
        <w:t xml:space="preserve"> singletons. </w:t>
      </w:r>
      <w:r w:rsidR="00694392" w:rsidRPr="00D93224">
        <w:t xml:space="preserve">Enteritidis </w:t>
      </w:r>
      <w:r w:rsidRPr="00D93224">
        <w:t xml:space="preserve">D contains </w:t>
      </w:r>
      <w:r w:rsidR="00694392" w:rsidRPr="00D93224">
        <w:t>60</w:t>
      </w:r>
      <w:r w:rsidRPr="00D93224">
        <w:t xml:space="preserve"> genomes representing </w:t>
      </w:r>
      <w:r w:rsidR="00694392" w:rsidRPr="00D93224">
        <w:t>11</w:t>
      </w:r>
      <w:r w:rsidRPr="00D93224">
        <w:t xml:space="preserve"> SNP clusters, and 3</w:t>
      </w:r>
      <w:r w:rsidR="00694392" w:rsidRPr="00D93224">
        <w:t>3</w:t>
      </w:r>
      <w:r w:rsidRPr="00D93224">
        <w:t xml:space="preserve"> singletons. </w:t>
      </w:r>
      <w:r w:rsidR="00694392" w:rsidRPr="00D93224">
        <w:t xml:space="preserve">Enteritidis </w:t>
      </w:r>
      <w:r w:rsidRPr="00D93224">
        <w:t xml:space="preserve">E contains </w:t>
      </w:r>
      <w:r w:rsidR="00694392" w:rsidRPr="00D93224">
        <w:t>4</w:t>
      </w:r>
      <w:r w:rsidR="005311A4" w:rsidRPr="00D93224">
        <w:rPr>
          <w:rFonts w:hint="eastAsia"/>
        </w:rPr>
        <w:t>6</w:t>
      </w:r>
      <w:r w:rsidRPr="00D93224">
        <w:t xml:space="preserve"> genomes representing </w:t>
      </w:r>
      <w:r w:rsidR="00084131" w:rsidRPr="00D93224">
        <w:rPr>
          <w:rFonts w:hint="eastAsia"/>
        </w:rPr>
        <w:t>6</w:t>
      </w:r>
      <w:r w:rsidRPr="00D93224">
        <w:t xml:space="preserve"> SNP clusters</w:t>
      </w:r>
      <w:r w:rsidR="00694392" w:rsidRPr="00D93224">
        <w:t xml:space="preserve">, and </w:t>
      </w:r>
      <w:r w:rsidR="00084131" w:rsidRPr="00D93224">
        <w:rPr>
          <w:rFonts w:hint="eastAsia"/>
        </w:rPr>
        <w:t>26</w:t>
      </w:r>
      <w:r w:rsidR="00694392" w:rsidRPr="00D93224">
        <w:t xml:space="preserve"> singletons.</w:t>
      </w:r>
      <w:r w:rsidRPr="00D93224">
        <w:t xml:space="preserve"> </w:t>
      </w:r>
      <w:r w:rsidR="00694392" w:rsidRPr="00D93224">
        <w:t xml:space="preserve">Enteritidis </w:t>
      </w:r>
      <w:r w:rsidRPr="00D93224">
        <w:t xml:space="preserve">F contains </w:t>
      </w:r>
      <w:r w:rsidR="00084131" w:rsidRPr="00D93224">
        <w:rPr>
          <w:rFonts w:hint="eastAsia"/>
        </w:rPr>
        <w:t>4</w:t>
      </w:r>
      <w:r w:rsidR="00694392" w:rsidRPr="00D93224">
        <w:t>1</w:t>
      </w:r>
      <w:r w:rsidRPr="00D93224">
        <w:t xml:space="preserve"> genomes representing </w:t>
      </w:r>
      <w:r w:rsidR="00084131" w:rsidRPr="00D93224">
        <w:rPr>
          <w:rFonts w:hint="eastAsia"/>
        </w:rPr>
        <w:t>5</w:t>
      </w:r>
      <w:r w:rsidRPr="00D93224">
        <w:t xml:space="preserve"> SNP clusters, and </w:t>
      </w:r>
      <w:r w:rsidR="00084131" w:rsidRPr="00D93224">
        <w:rPr>
          <w:rFonts w:hint="eastAsia"/>
        </w:rPr>
        <w:t>30</w:t>
      </w:r>
      <w:r w:rsidRPr="00D93224">
        <w:t xml:space="preserve"> singletons. </w:t>
      </w:r>
      <w:r w:rsidR="00CB3CC1" w:rsidRPr="00D93224">
        <w:t xml:space="preserve">Enteritidis G contains 38 genomes representing 8 SNP clusters, and 7 singletons. </w:t>
      </w:r>
      <w:r w:rsidR="00694392" w:rsidRPr="00D93224">
        <w:t xml:space="preserve">Enteritidis </w:t>
      </w:r>
      <w:r w:rsidR="00CB3CC1" w:rsidRPr="00D93224">
        <w:t>H</w:t>
      </w:r>
      <w:r w:rsidRPr="00D93224">
        <w:t xml:space="preserve"> contains </w:t>
      </w:r>
      <w:r w:rsidR="001D646C" w:rsidRPr="00D93224">
        <w:rPr>
          <w:rFonts w:hint="eastAsia"/>
        </w:rPr>
        <w:t>3</w:t>
      </w:r>
      <w:r w:rsidRPr="00D93224">
        <w:t xml:space="preserve"> genomes representing </w:t>
      </w:r>
      <w:r w:rsidR="00306348" w:rsidRPr="00D93224">
        <w:rPr>
          <w:rFonts w:hint="eastAsia"/>
        </w:rPr>
        <w:t xml:space="preserve">only </w:t>
      </w:r>
      <w:r w:rsidR="001D646C" w:rsidRPr="00D93224">
        <w:rPr>
          <w:rFonts w:hint="eastAsia"/>
        </w:rPr>
        <w:t>1</w:t>
      </w:r>
      <w:r w:rsidR="00184E81" w:rsidRPr="00D93224">
        <w:t xml:space="preserve"> SNP cluster</w:t>
      </w:r>
      <w:r w:rsidRPr="00D93224">
        <w:t>.</w:t>
      </w:r>
      <w:r w:rsidR="00FE26D0" w:rsidRPr="00D93224">
        <w:t xml:space="preserve"> </w:t>
      </w:r>
      <w:r w:rsidR="00CF095C" w:rsidRPr="00D93224">
        <w:t xml:space="preserve">Enteritidis </w:t>
      </w:r>
      <w:r w:rsidR="0043480E" w:rsidRPr="00D93224">
        <w:t>A</w:t>
      </w:r>
      <w:r w:rsidR="008B4ED3" w:rsidRPr="00D93224">
        <w:t xml:space="preserve"> is </w:t>
      </w:r>
      <w:r w:rsidR="00413A61" w:rsidRPr="00D93224">
        <w:t xml:space="preserve">a </w:t>
      </w:r>
      <w:r w:rsidRPr="00D93224">
        <w:t>paraphyletic lineage since other non-</w:t>
      </w:r>
      <w:r w:rsidR="00E03386" w:rsidRPr="00D93224">
        <w:t xml:space="preserve">Enteritidis </w:t>
      </w:r>
      <w:r w:rsidRPr="00D93224">
        <w:t xml:space="preserve">serovars cluster within these lineages. For example, </w:t>
      </w:r>
      <w:r w:rsidRPr="00D93224">
        <w:rPr>
          <w:i/>
          <w:iCs/>
        </w:rPr>
        <w:t>S.</w:t>
      </w:r>
      <w:r w:rsidRPr="00D93224">
        <w:t xml:space="preserve"> </w:t>
      </w:r>
      <w:r w:rsidR="00BE5077" w:rsidRPr="00D93224">
        <w:t>Gallinarum</w:t>
      </w:r>
      <w:r w:rsidRPr="00D93224">
        <w:t xml:space="preserve"> clusters within </w:t>
      </w:r>
      <w:r w:rsidR="00BB27DC" w:rsidRPr="00D93224">
        <w:t>Enteritidis A</w:t>
      </w:r>
      <w:r w:rsidRPr="00D93224">
        <w:t xml:space="preserve">. </w:t>
      </w:r>
      <w:r w:rsidR="00BB27DC" w:rsidRPr="00D93224">
        <w:t xml:space="preserve">Enteritidis </w:t>
      </w:r>
      <w:r w:rsidR="00A65F1C" w:rsidRPr="00D93224">
        <w:t xml:space="preserve">B, </w:t>
      </w:r>
      <w:r w:rsidRPr="00D93224">
        <w:t xml:space="preserve">C, </w:t>
      </w:r>
      <w:r w:rsidR="00BB27DC" w:rsidRPr="00D93224">
        <w:t>D</w:t>
      </w:r>
      <w:r w:rsidRPr="00D93224">
        <w:t xml:space="preserve">, </w:t>
      </w:r>
      <w:r w:rsidR="00A65F1C" w:rsidRPr="00D93224">
        <w:rPr>
          <w:color w:val="000000" w:themeColor="text1"/>
        </w:rPr>
        <w:t>E</w:t>
      </w:r>
      <w:r w:rsidR="00A65F1C" w:rsidRPr="00D93224">
        <w:t xml:space="preserve">, </w:t>
      </w:r>
      <w:r w:rsidRPr="00D93224">
        <w:t>F</w:t>
      </w:r>
      <w:r w:rsidR="00BB27DC" w:rsidRPr="00D93224">
        <w:t xml:space="preserve">, </w:t>
      </w:r>
      <w:r w:rsidR="00A65F1C" w:rsidRPr="00D93224">
        <w:t xml:space="preserve">G, </w:t>
      </w:r>
      <w:r w:rsidR="000320EC" w:rsidRPr="00D93224">
        <w:rPr>
          <w:rFonts w:hint="eastAsia"/>
        </w:rPr>
        <w:t xml:space="preserve">and </w:t>
      </w:r>
      <w:r w:rsidR="00A65F1C" w:rsidRPr="00D93224">
        <w:t>H</w:t>
      </w:r>
      <w:r w:rsidRPr="00D93224">
        <w:t xml:space="preserve"> are monophyletic lineages. The average pairwise number of nucleotide substitutions per site was used to report branch lengths. For rooting the tree, one genome belonging to </w:t>
      </w:r>
      <w:r w:rsidRPr="00D93224">
        <w:rPr>
          <w:i/>
          <w:iCs/>
        </w:rPr>
        <w:t>Salmonella</w:t>
      </w:r>
      <w:r w:rsidRPr="00D93224">
        <w:t xml:space="preserve"> </w:t>
      </w:r>
      <w:r w:rsidRPr="00D93224">
        <w:rPr>
          <w:i/>
          <w:iCs/>
        </w:rPr>
        <w:t>enterica</w:t>
      </w:r>
      <w:r w:rsidRPr="00D93224">
        <w:t xml:space="preserve"> subsp. </w:t>
      </w:r>
      <w:r w:rsidRPr="00D93224">
        <w:rPr>
          <w:i/>
          <w:iCs/>
        </w:rPr>
        <w:t>indica</w:t>
      </w:r>
      <w:r w:rsidRPr="00D93224">
        <w:t xml:space="preserve"> was used as the outgroup and the branch length of the outgroup was shortened by </w:t>
      </w:r>
      <w:r w:rsidR="00A30B13" w:rsidRPr="00D93224">
        <w:t>100</w:t>
      </w:r>
      <w:r w:rsidRPr="00D93224">
        <w:t xml:space="preserve">. The Shimodaira-Hasegawa test with 1,000 resamples was used to assess the clustering confidence. </w:t>
      </w:r>
      <w:r w:rsidRPr="00D93224">
        <w:lastRenderedPageBreak/>
        <w:t xml:space="preserve">The orange stars represent the most recent common ancestor of each </w:t>
      </w:r>
      <w:r w:rsidR="005160A4" w:rsidRPr="00D93224">
        <w:t xml:space="preserve">Enteritidis </w:t>
      </w:r>
      <w:r w:rsidRPr="00D93224">
        <w:t>lineage with a bootstrap value higher than 0.7.</w:t>
      </w:r>
      <w:r w:rsidR="00CF241B">
        <w:t xml:space="preserve"> </w:t>
      </w:r>
    </w:p>
    <w:p w14:paraId="57CACBA1" w14:textId="4CC2B8A1" w:rsidR="00CF241B" w:rsidRPr="00A54C0B" w:rsidRDefault="00E27EA7" w:rsidP="00F35D93">
      <w:pPr>
        <w:rPr>
          <w:rFonts w:eastAsia="Times New Roman"/>
        </w:rPr>
      </w:pPr>
      <w:r>
        <w:t xml:space="preserve">* </w:t>
      </w:r>
      <w:r w:rsidR="00576073">
        <w:t xml:space="preserve">To </w:t>
      </w:r>
      <w:r w:rsidR="00F97DBC">
        <w:t>i</w:t>
      </w:r>
      <w:r w:rsidR="00576073">
        <w:t>nfer the phylogen</w:t>
      </w:r>
      <w:r w:rsidR="005A5B7A">
        <w:t>etic grouping (i.e., mono-, para-, or polyphyly)</w:t>
      </w:r>
      <w:r w:rsidR="00F97DBC">
        <w:t xml:space="preserve"> of </w:t>
      </w:r>
      <w:r w:rsidR="00F97DBC">
        <w:rPr>
          <w:i/>
          <w:iCs/>
        </w:rPr>
        <w:t xml:space="preserve">S. </w:t>
      </w:r>
      <w:r w:rsidR="00F97DBC">
        <w:t>Enteritidis</w:t>
      </w:r>
      <w:r w:rsidR="00515582">
        <w:t xml:space="preserve">, </w:t>
      </w:r>
      <w:r w:rsidR="00576073">
        <w:t>maximum lik</w:t>
      </w:r>
      <w:r w:rsidR="004B12CC">
        <w:t xml:space="preserve">elihood </w:t>
      </w:r>
      <w:r w:rsidR="00165513">
        <w:t xml:space="preserve">phylogenetic </w:t>
      </w:r>
      <w:r w:rsidR="00DC115B">
        <w:t xml:space="preserve">reconstructed by </w:t>
      </w:r>
      <w:r w:rsidR="001F5832">
        <w:t xml:space="preserve">previous </w:t>
      </w:r>
      <w:r w:rsidR="00AF47F0">
        <w:t xml:space="preserve">studies from our group </w:t>
      </w:r>
      <w:r w:rsidR="00081889">
        <w:t>(</w:t>
      </w:r>
      <w:r w:rsidR="00081889">
        <w:rPr>
          <w:rFonts w:eastAsia="Times New Roman"/>
        </w:rPr>
        <w:fldChar w:fldCharType="begin">
          <w:fldData xml:space="preserve">PEVuZE5vdGU+PENpdGU+PEF1dGhvcj5DaGVuPC9BdXRob3I+PFllYXI+MjAyMjwvWWVhcj48UmVj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</w:fldData>
        </w:fldChar>
      </w:r>
      <w:r w:rsidR="00081889">
        <w:rPr>
          <w:rFonts w:eastAsia="Times New Roman"/>
        </w:rPr>
        <w:instrText xml:space="preserve"> ADDIN EN.CITE </w:instrText>
      </w:r>
      <w:r w:rsidR="00081889">
        <w:rPr>
          <w:rFonts w:eastAsia="Times New Roman"/>
        </w:rPr>
        <w:fldChar w:fldCharType="begin">
          <w:fldData xml:space="preserve">PEVuZE5vdGU+PENpdGU+PEF1dGhvcj5DaGVuPC9BdXRob3I+PFllYXI+MjAyMjwvWWVhcj48UmVj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</w:fldData>
        </w:fldChar>
      </w:r>
      <w:r w:rsidR="00081889">
        <w:rPr>
          <w:rFonts w:eastAsia="Times New Roman"/>
        </w:rPr>
        <w:instrText xml:space="preserve"> ADDIN EN.CITE.DATA </w:instrText>
      </w:r>
      <w:r w:rsidR="00081889">
        <w:rPr>
          <w:rFonts w:eastAsia="Times New Roman"/>
        </w:rPr>
      </w:r>
      <w:r w:rsidR="00081889">
        <w:rPr>
          <w:rFonts w:eastAsia="Times New Roman"/>
        </w:rPr>
        <w:fldChar w:fldCharType="end"/>
      </w:r>
      <w:r w:rsidR="00081889">
        <w:rPr>
          <w:rFonts w:eastAsia="Times New Roman"/>
        </w:rPr>
      </w:r>
      <w:r w:rsidR="00081889">
        <w:rPr>
          <w:rFonts w:eastAsia="Times New Roman"/>
        </w:rPr>
        <w:fldChar w:fldCharType="separate"/>
      </w:r>
      <w:hyperlink w:anchor="_ENREF_7" w:tooltip="Chen, 2022 #9" w:history="1">
        <w:r w:rsidR="00081889">
          <w:rPr>
            <w:rFonts w:eastAsia="Times New Roman"/>
            <w:noProof/>
          </w:rPr>
          <w:t>Chen et al., 2022</w:t>
        </w:r>
      </w:hyperlink>
      <w:r w:rsidR="00081889">
        <w:rPr>
          <w:rFonts w:eastAsia="Times New Roman"/>
          <w:noProof/>
        </w:rPr>
        <w:t xml:space="preserve">; </w:t>
      </w:r>
      <w:hyperlink w:anchor="_ENREF_8" w:tooltip="Chen, 2024 #74" w:history="1">
        <w:r w:rsidR="00081889">
          <w:rPr>
            <w:rFonts w:eastAsia="Times New Roman"/>
            <w:noProof/>
          </w:rPr>
          <w:t>Chen et al., 2024</w:t>
        </w:r>
      </w:hyperlink>
      <w:r w:rsidR="00081889">
        <w:rPr>
          <w:rFonts w:eastAsia="Times New Roman"/>
        </w:rPr>
        <w:fldChar w:fldCharType="end"/>
      </w:r>
      <w:r w:rsidR="00081889">
        <w:rPr>
          <w:rFonts w:eastAsia="Times New Roman"/>
        </w:rPr>
        <w:t>)</w:t>
      </w:r>
      <w:r w:rsidR="008656D4">
        <w:rPr>
          <w:rFonts w:eastAsia="Times New Roman"/>
        </w:rPr>
        <w:t xml:space="preserve"> was used to </w:t>
      </w:r>
      <w:r w:rsidR="0021752E">
        <w:rPr>
          <w:rFonts w:eastAsia="Times New Roman"/>
        </w:rPr>
        <w:t xml:space="preserve">infer the phylogenetic grouping of </w:t>
      </w:r>
      <w:r w:rsidR="0021752E">
        <w:rPr>
          <w:rFonts w:eastAsia="Times New Roman"/>
          <w:i/>
          <w:iCs/>
        </w:rPr>
        <w:t xml:space="preserve">S. </w:t>
      </w:r>
      <w:r w:rsidR="0021752E">
        <w:rPr>
          <w:rFonts w:eastAsia="Times New Roman"/>
        </w:rPr>
        <w:t xml:space="preserve">Enteritidis. </w:t>
      </w:r>
      <w:r w:rsidR="00BE3C87">
        <w:rPr>
          <w:rFonts w:eastAsia="Times New Roman"/>
        </w:rPr>
        <w:t>Th</w:t>
      </w:r>
      <w:r w:rsidR="00CF1F8A">
        <w:rPr>
          <w:rFonts w:eastAsia="Times New Roman"/>
        </w:rPr>
        <w:t xml:space="preserve">ese studies used </w:t>
      </w:r>
      <w:r w:rsidR="00CA65CD">
        <w:rPr>
          <w:rFonts w:eastAsia="Times New Roman"/>
        </w:rPr>
        <w:t xml:space="preserve">285 </w:t>
      </w:r>
      <w:r w:rsidR="00FE29B3">
        <w:rPr>
          <w:rFonts w:eastAsia="Times New Roman"/>
        </w:rPr>
        <w:t>reference serovars</w:t>
      </w:r>
      <w:r w:rsidR="000C220F">
        <w:rPr>
          <w:rFonts w:eastAsia="Times New Roman"/>
        </w:rPr>
        <w:t xml:space="preserve">. </w:t>
      </w:r>
      <w:r w:rsidR="007334F3">
        <w:rPr>
          <w:rFonts w:eastAsia="Times New Roman"/>
        </w:rPr>
        <w:t>A</w:t>
      </w:r>
      <w:r w:rsidR="0047414B">
        <w:rPr>
          <w:rFonts w:eastAsia="Times New Roman"/>
        </w:rPr>
        <w:t xml:space="preserve">s the maximum likelihood phylogenetic tree of </w:t>
      </w:r>
      <w:r w:rsidR="0047414B">
        <w:rPr>
          <w:rFonts w:eastAsia="Times New Roman"/>
          <w:i/>
          <w:iCs/>
        </w:rPr>
        <w:t xml:space="preserve">S. </w:t>
      </w:r>
      <w:r w:rsidR="0047414B">
        <w:rPr>
          <w:rFonts w:eastAsia="Times New Roman"/>
        </w:rPr>
        <w:t>Enteritidis to infer the antigenic formula diversification reconstructed in this study us</w:t>
      </w:r>
      <w:r w:rsidR="00A90E32">
        <w:rPr>
          <w:rFonts w:eastAsia="Times New Roman"/>
        </w:rPr>
        <w:t>ed</w:t>
      </w:r>
      <w:r w:rsidR="0047414B">
        <w:rPr>
          <w:rFonts w:eastAsia="Times New Roman"/>
        </w:rPr>
        <w:t xml:space="preserve"> 301 reference serovars, </w:t>
      </w:r>
      <w:r w:rsidR="007F64BC">
        <w:rPr>
          <w:rFonts w:eastAsia="Times New Roman"/>
        </w:rPr>
        <w:t xml:space="preserve">there are slight </w:t>
      </w:r>
      <w:r w:rsidR="00347172">
        <w:rPr>
          <w:rFonts w:eastAsia="Times New Roman"/>
        </w:rPr>
        <w:t>differences in</w:t>
      </w:r>
      <w:r w:rsidR="00204967">
        <w:rPr>
          <w:rFonts w:eastAsia="Times New Roman"/>
        </w:rPr>
        <w:t xml:space="preserve"> inference about phylogenetic grouping</w:t>
      </w:r>
      <w:r w:rsidR="00A54C0B">
        <w:rPr>
          <w:rFonts w:eastAsia="Times New Roman"/>
        </w:rPr>
        <w:t xml:space="preserve">. </w:t>
      </w:r>
      <w:r w:rsidR="00BA110D">
        <w:rPr>
          <w:rFonts w:eastAsia="Times New Roman"/>
        </w:rPr>
        <w:t xml:space="preserve">Accordingly, </w:t>
      </w:r>
      <w:r w:rsidR="00C24A0E">
        <w:rPr>
          <w:rFonts w:eastAsia="Times New Roman"/>
        </w:rPr>
        <w:t xml:space="preserve">here we report </w:t>
      </w:r>
      <w:r w:rsidR="000E2F25">
        <w:rPr>
          <w:rFonts w:eastAsia="Times New Roman"/>
        </w:rPr>
        <w:t xml:space="preserve">that </w:t>
      </w:r>
      <w:r w:rsidR="00BD04A9">
        <w:rPr>
          <w:rFonts w:eastAsia="Times New Roman"/>
        </w:rPr>
        <w:t xml:space="preserve">lineage Enteritidis E </w:t>
      </w:r>
      <w:r w:rsidR="00E61C67">
        <w:rPr>
          <w:rFonts w:eastAsia="Times New Roman"/>
        </w:rPr>
        <w:t xml:space="preserve">is monophyletic </w:t>
      </w:r>
      <w:r w:rsidR="009A44AD">
        <w:rPr>
          <w:rFonts w:eastAsia="Times New Roman"/>
        </w:rPr>
        <w:t xml:space="preserve">and there are two singletons </w:t>
      </w:r>
      <w:r w:rsidR="00914A60">
        <w:rPr>
          <w:rFonts w:eastAsia="Times New Roman"/>
        </w:rPr>
        <w:t xml:space="preserve">according to </w:t>
      </w:r>
      <w:r w:rsidR="00A5530B">
        <w:rPr>
          <w:rFonts w:eastAsia="Times New Roman"/>
        </w:rPr>
        <w:t xml:space="preserve">our inference of phylogenetic grouping </w:t>
      </w:r>
      <w:r w:rsidR="00A510B8">
        <w:rPr>
          <w:rFonts w:eastAsia="Times New Roman"/>
        </w:rPr>
        <w:t xml:space="preserve">based on </w:t>
      </w:r>
      <w:r w:rsidR="00D166D0">
        <w:rPr>
          <w:rFonts w:eastAsia="Times New Roman"/>
        </w:rPr>
        <w:t xml:space="preserve">the </w:t>
      </w:r>
      <w:r w:rsidR="00815192">
        <w:rPr>
          <w:rFonts w:eastAsia="Times New Roman"/>
        </w:rPr>
        <w:t xml:space="preserve">phylogenetic tree </w:t>
      </w:r>
      <w:r w:rsidR="00AE6F6B">
        <w:rPr>
          <w:rFonts w:eastAsia="Times New Roman"/>
        </w:rPr>
        <w:t xml:space="preserve">retrieved from </w:t>
      </w:r>
      <w:r w:rsidR="003258AF">
        <w:rPr>
          <w:rFonts w:eastAsia="Times New Roman"/>
        </w:rPr>
        <w:t>previous studies by our group</w:t>
      </w:r>
      <w:r w:rsidR="006A0887">
        <w:rPr>
          <w:rFonts w:eastAsia="Times New Roman"/>
        </w:rPr>
        <w:t xml:space="preserve">, while </w:t>
      </w:r>
      <w:r w:rsidR="001350D6">
        <w:rPr>
          <w:rFonts w:eastAsia="Times New Roman"/>
        </w:rPr>
        <w:t xml:space="preserve">Enteritidis S2 </w:t>
      </w:r>
      <w:r w:rsidR="00960C71">
        <w:rPr>
          <w:rFonts w:eastAsia="Times New Roman"/>
        </w:rPr>
        <w:t xml:space="preserve">clusters </w:t>
      </w:r>
      <w:r w:rsidR="0065705B">
        <w:rPr>
          <w:rFonts w:eastAsia="Times New Roman"/>
        </w:rPr>
        <w:t xml:space="preserve">within the </w:t>
      </w:r>
      <w:r w:rsidR="002457FA">
        <w:rPr>
          <w:rFonts w:eastAsia="Times New Roman"/>
        </w:rPr>
        <w:t>lineage Enteritidis E</w:t>
      </w:r>
      <w:r w:rsidR="003F7346">
        <w:rPr>
          <w:rFonts w:eastAsia="Times New Roman"/>
        </w:rPr>
        <w:t xml:space="preserve"> making it a paraphyletic lineage </w:t>
      </w:r>
      <w:r w:rsidR="006640E3">
        <w:rPr>
          <w:rFonts w:eastAsia="Times New Roman"/>
        </w:rPr>
        <w:t xml:space="preserve">in </w:t>
      </w:r>
      <w:r w:rsidR="00792551">
        <w:rPr>
          <w:rFonts w:eastAsia="Times New Roman"/>
        </w:rPr>
        <w:t xml:space="preserve">phylogenetic tree </w:t>
      </w:r>
      <w:r w:rsidR="00BF1B68">
        <w:rPr>
          <w:rFonts w:eastAsia="Times New Roman"/>
        </w:rPr>
        <w:t>for diversification events built in this study</w:t>
      </w:r>
      <w:r w:rsidR="0049358A">
        <w:rPr>
          <w:rFonts w:eastAsia="Times New Roman"/>
        </w:rPr>
        <w:t xml:space="preserve"> </w:t>
      </w:r>
      <w:r w:rsidR="00EC7794">
        <w:rPr>
          <w:rFonts w:eastAsia="Times New Roman"/>
        </w:rPr>
        <w:t>with a</w:t>
      </w:r>
      <w:r w:rsidR="00C16581">
        <w:rPr>
          <w:rFonts w:eastAsia="Times New Roman"/>
        </w:rPr>
        <w:t xml:space="preserve"> broadscale of reference </w:t>
      </w:r>
      <w:r w:rsidR="00107F48">
        <w:rPr>
          <w:rFonts w:eastAsia="Times New Roman"/>
        </w:rPr>
        <w:t xml:space="preserve">serovars </w:t>
      </w:r>
      <w:r w:rsidR="0049358A">
        <w:rPr>
          <w:rFonts w:eastAsia="Times New Roman"/>
        </w:rPr>
        <w:t>(see Supplementary Figure 96).</w:t>
      </w:r>
    </w:p>
    <w:p w14:paraId="26342875" w14:textId="62B6D0A2" w:rsidR="00810145" w:rsidRPr="00EB3C74" w:rsidRDefault="00E82167" w:rsidP="00810145">
      <w:pPr>
        <w:pStyle w:val="ListParagraph"/>
        <w:numPr>
          <w:ilvl w:val="0"/>
          <w:numId w:val="2"/>
        </w:numPr>
      </w:pPr>
      <w:r>
        <w:rPr>
          <w:b/>
          <w:bCs/>
          <w:i/>
          <w:iCs/>
        </w:rPr>
        <w:t xml:space="preserve">S. </w:t>
      </w:r>
      <w:r w:rsidR="00810145">
        <w:rPr>
          <w:b/>
          <w:bCs/>
        </w:rPr>
        <w:t>Gaminara</w:t>
      </w:r>
    </w:p>
    <w:p w14:paraId="202A6BAF" w14:textId="364C5784" w:rsidR="00EB3C74" w:rsidRPr="00810145" w:rsidRDefault="00D0277A" w:rsidP="00EB3C74">
      <w:r>
        <w:t xml:space="preserve">Maximum likelihood phylogenetic tree for </w:t>
      </w:r>
      <w:r w:rsidRPr="00D0277A">
        <w:rPr>
          <w:i/>
          <w:iCs/>
        </w:rPr>
        <w:t>S.</w:t>
      </w:r>
      <w:r>
        <w:t xml:space="preserve"> </w:t>
      </w:r>
      <w:r w:rsidR="00836FE7">
        <w:t>Gaminara</w:t>
      </w:r>
      <w:r>
        <w:t xml:space="preserve">. </w:t>
      </w:r>
      <w:r w:rsidRPr="00D0277A">
        <w:rPr>
          <w:i/>
          <w:iCs/>
        </w:rPr>
        <w:t>S.</w:t>
      </w:r>
      <w:r>
        <w:t xml:space="preserve"> </w:t>
      </w:r>
      <w:r w:rsidR="00836FE7">
        <w:t xml:space="preserve">Gaminara </w:t>
      </w:r>
      <w:r>
        <w:t>is a paraphyletic serovar that contains one phylogenetic lineage (</w:t>
      </w:r>
      <w:r w:rsidR="00760844">
        <w:t>Gaminara</w:t>
      </w:r>
      <w:r>
        <w:t xml:space="preserve">) with </w:t>
      </w:r>
      <w:r w:rsidR="00760844">
        <w:t>985</w:t>
      </w:r>
      <w:r>
        <w:t xml:space="preserve"> genomes representing </w:t>
      </w:r>
      <w:r w:rsidR="00760844">
        <w:t>93</w:t>
      </w:r>
      <w:r>
        <w:t xml:space="preserve"> SNP clusters and </w:t>
      </w:r>
      <w:r w:rsidR="00760844">
        <w:t>466</w:t>
      </w:r>
      <w:r>
        <w:t xml:space="preserve"> singletons. </w:t>
      </w:r>
      <w:r w:rsidRPr="00D0277A">
        <w:rPr>
          <w:i/>
          <w:iCs/>
        </w:rPr>
        <w:t>S.</w:t>
      </w:r>
      <w:r>
        <w:t xml:space="preserve"> </w:t>
      </w:r>
      <w:r w:rsidR="00683833">
        <w:t>Welikade</w:t>
      </w:r>
      <w:r>
        <w:t xml:space="preserve"> clusters within </w:t>
      </w:r>
      <w:r w:rsidR="00683833">
        <w:t>Gaminara</w:t>
      </w:r>
      <w:r>
        <w:t xml:space="preserve">. The average pairwise number of nucleotide substitutions per site was used to report branch lengths. For rooting the tree, one genome belonging to </w:t>
      </w:r>
      <w:r w:rsidRPr="00D0277A">
        <w:rPr>
          <w:i/>
          <w:iCs/>
        </w:rPr>
        <w:t>Salmonella</w:t>
      </w:r>
      <w:r>
        <w:t xml:space="preserve"> </w:t>
      </w:r>
      <w:r w:rsidRPr="00D0277A">
        <w:rPr>
          <w:i/>
          <w:iCs/>
        </w:rPr>
        <w:t>enterica</w:t>
      </w:r>
      <w:r>
        <w:t xml:space="preserve"> subsp. </w:t>
      </w:r>
      <w:r w:rsidRPr="00D0277A">
        <w:rPr>
          <w:i/>
          <w:iCs/>
        </w:rPr>
        <w:t>indica</w:t>
      </w:r>
      <w:r>
        <w:t xml:space="preserve"> was used as the outgroup</w:t>
      </w:r>
      <w:r w:rsidR="00B84A73">
        <w:t xml:space="preserve"> </w:t>
      </w:r>
      <w:r w:rsidR="00B84A73" w:rsidRPr="000E416D">
        <w:t xml:space="preserve">and the branch length of the outgroup was shortened by </w:t>
      </w:r>
      <w:r w:rsidR="00B84A73">
        <w:t>100</w:t>
      </w:r>
      <w:r>
        <w:t xml:space="preserve">. The Shimodaira-Hasegawa test with 1,000 resamples was used to assess the clustering confidence. The orange stars represent the most recent common ancestor of each </w:t>
      </w:r>
      <w:r w:rsidR="008040B7">
        <w:t>Gaminara</w:t>
      </w:r>
      <w:r>
        <w:t xml:space="preserve"> lineage with a bootstrap value higher than 0.7.</w:t>
      </w:r>
    </w:p>
    <w:p w14:paraId="4DB5DCBA" w14:textId="1A6EC5E6" w:rsidR="00810145" w:rsidRPr="00E54666" w:rsidRDefault="00E82167" w:rsidP="00810145">
      <w:pPr>
        <w:pStyle w:val="ListParagraph"/>
        <w:numPr>
          <w:ilvl w:val="0"/>
          <w:numId w:val="2"/>
        </w:numPr>
      </w:pPr>
      <w:r>
        <w:rPr>
          <w:b/>
          <w:bCs/>
          <w:i/>
          <w:iCs/>
        </w:rPr>
        <w:t xml:space="preserve">S. </w:t>
      </w:r>
      <w:r w:rsidR="00810145">
        <w:rPr>
          <w:b/>
          <w:bCs/>
        </w:rPr>
        <w:t>Give</w:t>
      </w:r>
    </w:p>
    <w:p w14:paraId="5C5D5C0B" w14:textId="671F9E33" w:rsidR="00E54666" w:rsidRPr="00810145" w:rsidRDefault="001458BD" w:rsidP="00E54666">
      <w:r>
        <w:t xml:space="preserve">Maximum likelihood phylogenetic tree for </w:t>
      </w:r>
      <w:r w:rsidRPr="001458BD">
        <w:rPr>
          <w:i/>
          <w:iCs/>
        </w:rPr>
        <w:t>S.</w:t>
      </w:r>
      <w:r>
        <w:t xml:space="preserve"> Give. </w:t>
      </w:r>
      <w:r w:rsidRPr="001458BD">
        <w:rPr>
          <w:i/>
          <w:iCs/>
        </w:rPr>
        <w:t>S.</w:t>
      </w:r>
      <w:r>
        <w:t xml:space="preserve"> Give is a polyphyletic serovar that contains two phylogenetic lineages (</w:t>
      </w:r>
      <w:r w:rsidR="00F431FD">
        <w:t>Give</w:t>
      </w:r>
      <w:r>
        <w:t xml:space="preserve"> A, and </w:t>
      </w:r>
      <w:r w:rsidR="00F431FD">
        <w:t>B</w:t>
      </w:r>
      <w:r>
        <w:t xml:space="preserve">). </w:t>
      </w:r>
      <w:r w:rsidR="00CE081B">
        <w:t xml:space="preserve">Give </w:t>
      </w:r>
      <w:r>
        <w:t xml:space="preserve">A is the largest lineage with </w:t>
      </w:r>
      <w:r w:rsidR="00CE081B">
        <w:t>1,533</w:t>
      </w:r>
      <w:r>
        <w:t xml:space="preserve"> genomes representing </w:t>
      </w:r>
      <w:r w:rsidR="00C2563D">
        <w:t>155</w:t>
      </w:r>
      <w:r>
        <w:t xml:space="preserve"> SNP clusters, and </w:t>
      </w:r>
      <w:r w:rsidR="00C2563D">
        <w:t>533</w:t>
      </w:r>
      <w:r>
        <w:t xml:space="preserve"> singletons. </w:t>
      </w:r>
      <w:r w:rsidR="002D7131">
        <w:t xml:space="preserve">Give </w:t>
      </w:r>
      <w:r>
        <w:t xml:space="preserve">B contains </w:t>
      </w:r>
      <w:r w:rsidR="002D7131">
        <w:t>563</w:t>
      </w:r>
      <w:r>
        <w:t xml:space="preserve"> genomes representing </w:t>
      </w:r>
      <w:r w:rsidR="002D7131">
        <w:t>90</w:t>
      </w:r>
      <w:r>
        <w:t xml:space="preserve"> SNP clusters, and </w:t>
      </w:r>
      <w:r w:rsidR="002D7131">
        <w:t>186</w:t>
      </w:r>
      <w:r>
        <w:t xml:space="preserve"> singletons. </w:t>
      </w:r>
      <w:r w:rsidR="00056895">
        <w:t>Both Give</w:t>
      </w:r>
      <w:r>
        <w:t xml:space="preserve"> A, and </w:t>
      </w:r>
      <w:r w:rsidR="00056895">
        <w:t>B</w:t>
      </w:r>
      <w:r>
        <w:t xml:space="preserve"> are monophyletic lineages. The average pairwise number of nucleotide substitutions per site was used to report branch lengths. For rooting the tree, one genome belonging to </w:t>
      </w:r>
      <w:r w:rsidRPr="001458BD">
        <w:rPr>
          <w:i/>
          <w:iCs/>
        </w:rPr>
        <w:t>Salmonella</w:t>
      </w:r>
      <w:r>
        <w:t xml:space="preserve"> </w:t>
      </w:r>
      <w:r w:rsidRPr="001458BD">
        <w:rPr>
          <w:i/>
          <w:iCs/>
        </w:rPr>
        <w:t>enterica</w:t>
      </w:r>
      <w:r>
        <w:t xml:space="preserve"> subsp. </w:t>
      </w:r>
      <w:r w:rsidRPr="001458BD">
        <w:rPr>
          <w:i/>
          <w:iCs/>
        </w:rPr>
        <w:t>indica</w:t>
      </w:r>
      <w:r>
        <w:t xml:space="preserve"> was used as the outgroup </w:t>
      </w:r>
      <w:r w:rsidRPr="000E416D">
        <w:t xml:space="preserve">and the branch length of the outgroup was shortened by </w:t>
      </w:r>
      <w:r>
        <w:t>10</w:t>
      </w:r>
      <w:r w:rsidR="00A0037A">
        <w:t>0</w:t>
      </w:r>
      <w:r>
        <w:t xml:space="preserve">. The Shimodaira-Hasegawa test with 1,000 resamples was used to assess the clustering confidence. The orange stars represent the most recent common ancestor of each </w:t>
      </w:r>
      <w:r w:rsidR="00822090">
        <w:t xml:space="preserve">Give </w:t>
      </w:r>
      <w:r>
        <w:t>lineage with a bootstrap value higher than 0.7.</w:t>
      </w:r>
    </w:p>
    <w:p w14:paraId="58610009" w14:textId="26AAC360" w:rsidR="00810145" w:rsidRPr="001D6CF0" w:rsidRDefault="00E82167" w:rsidP="00810145">
      <w:pPr>
        <w:pStyle w:val="ListParagraph"/>
        <w:numPr>
          <w:ilvl w:val="0"/>
          <w:numId w:val="2"/>
        </w:numPr>
      </w:pPr>
      <w:r>
        <w:rPr>
          <w:b/>
          <w:bCs/>
          <w:i/>
          <w:iCs/>
        </w:rPr>
        <w:t xml:space="preserve">S. </w:t>
      </w:r>
      <w:r w:rsidR="00810145">
        <w:rPr>
          <w:b/>
          <w:bCs/>
        </w:rPr>
        <w:t>Goldcoast</w:t>
      </w:r>
    </w:p>
    <w:p w14:paraId="12AC231B" w14:textId="3EE15A61" w:rsidR="001D6CF0" w:rsidRPr="00810145" w:rsidRDefault="00AF75F6" w:rsidP="001D6CF0">
      <w:r>
        <w:t xml:space="preserve">Maximum likelihood phylogenetic tree for </w:t>
      </w:r>
      <w:r w:rsidRPr="000164CD">
        <w:rPr>
          <w:i/>
          <w:iCs/>
        </w:rPr>
        <w:t>S.</w:t>
      </w:r>
      <w:r>
        <w:t xml:space="preserve"> </w:t>
      </w:r>
      <w:r w:rsidR="000164CD">
        <w:t>Goldcoast</w:t>
      </w:r>
      <w:r>
        <w:t xml:space="preserve">. </w:t>
      </w:r>
      <w:r w:rsidRPr="000164CD">
        <w:rPr>
          <w:i/>
          <w:iCs/>
        </w:rPr>
        <w:t>S.</w:t>
      </w:r>
      <w:r>
        <w:t xml:space="preserve"> </w:t>
      </w:r>
      <w:r w:rsidR="000164CD">
        <w:t xml:space="preserve">Goldcoast </w:t>
      </w:r>
      <w:r>
        <w:t>is a paraphyletic serovar that contains one phylogenetic lineage (</w:t>
      </w:r>
      <w:r w:rsidR="0059340A">
        <w:t>Goldcoast</w:t>
      </w:r>
      <w:r>
        <w:t xml:space="preserve">) with </w:t>
      </w:r>
      <w:r w:rsidR="0059340A">
        <w:t>625</w:t>
      </w:r>
      <w:r>
        <w:t xml:space="preserve"> genomes representing </w:t>
      </w:r>
      <w:r w:rsidR="0059340A">
        <w:t>21</w:t>
      </w:r>
      <w:r>
        <w:t xml:space="preserve"> SNP clusters and </w:t>
      </w:r>
      <w:r w:rsidR="0059340A">
        <w:t xml:space="preserve">21 </w:t>
      </w:r>
      <w:r>
        <w:t xml:space="preserve">singletons. </w:t>
      </w:r>
      <w:r w:rsidRPr="000164CD">
        <w:rPr>
          <w:i/>
          <w:iCs/>
        </w:rPr>
        <w:t>S.</w:t>
      </w:r>
      <w:r>
        <w:t xml:space="preserve"> </w:t>
      </w:r>
      <w:r w:rsidR="00676FB5">
        <w:t>Benue</w:t>
      </w:r>
      <w:r>
        <w:t xml:space="preserve"> clusters within </w:t>
      </w:r>
      <w:r w:rsidR="00933257">
        <w:t>Goldcoast</w:t>
      </w:r>
      <w:r>
        <w:t xml:space="preserve">. The average pairwise number of </w:t>
      </w:r>
      <w:r>
        <w:lastRenderedPageBreak/>
        <w:t xml:space="preserve">nucleotide substitutions per site was used to report branch lengths. For rooting the tree, one genome belonging to </w:t>
      </w:r>
      <w:r w:rsidRPr="000164CD">
        <w:rPr>
          <w:i/>
          <w:iCs/>
        </w:rPr>
        <w:t>Salmonella</w:t>
      </w:r>
      <w:r>
        <w:t xml:space="preserve"> </w:t>
      </w:r>
      <w:r w:rsidRPr="000164CD">
        <w:rPr>
          <w:i/>
          <w:iCs/>
        </w:rPr>
        <w:t>enterica</w:t>
      </w:r>
      <w:r>
        <w:t xml:space="preserve"> subsp. </w:t>
      </w:r>
      <w:r w:rsidRPr="000164CD">
        <w:rPr>
          <w:i/>
          <w:iCs/>
        </w:rPr>
        <w:t>indica</w:t>
      </w:r>
      <w:r>
        <w:t xml:space="preserve"> was used as the outgroup </w:t>
      </w:r>
      <w:r w:rsidRPr="000E416D">
        <w:t xml:space="preserve">and the branch length of the outgroup was shortened by </w:t>
      </w:r>
      <w:r w:rsidR="00FF3C36">
        <w:t>9</w:t>
      </w:r>
      <w:r>
        <w:t xml:space="preserve">. The Shimodaira-Hasegawa test with 1,000 resamples was used to assess the clustering confidence. The orange stars represent the most recent common ancestor of each </w:t>
      </w:r>
      <w:r w:rsidR="005A2C2B">
        <w:t xml:space="preserve">Goldcoast </w:t>
      </w:r>
      <w:r>
        <w:t>lineage with a bootstrap value higher than 0.7.</w:t>
      </w:r>
    </w:p>
    <w:p w14:paraId="6B4DC26D" w14:textId="001603E9" w:rsidR="00810145" w:rsidRPr="00425F49" w:rsidRDefault="00E82167" w:rsidP="00810145">
      <w:pPr>
        <w:pStyle w:val="ListParagraph"/>
        <w:numPr>
          <w:ilvl w:val="0"/>
          <w:numId w:val="2"/>
        </w:numPr>
      </w:pPr>
      <w:r>
        <w:rPr>
          <w:b/>
          <w:bCs/>
          <w:i/>
          <w:iCs/>
        </w:rPr>
        <w:t xml:space="preserve">S. </w:t>
      </w:r>
      <w:r w:rsidR="00810145">
        <w:rPr>
          <w:b/>
          <w:bCs/>
        </w:rPr>
        <w:t>Hadar</w:t>
      </w:r>
    </w:p>
    <w:p w14:paraId="6A838183" w14:textId="2BA11570" w:rsidR="00425F49" w:rsidRPr="00810145" w:rsidRDefault="00CB71CB" w:rsidP="00425F49">
      <w:r>
        <w:t xml:space="preserve">Maximum likelihood phylogenetic tree for </w:t>
      </w:r>
      <w:r w:rsidRPr="00CB71CB">
        <w:rPr>
          <w:i/>
          <w:iCs/>
        </w:rPr>
        <w:t>S.</w:t>
      </w:r>
      <w:r>
        <w:t xml:space="preserve"> </w:t>
      </w:r>
      <w:r w:rsidR="0092390B">
        <w:t>Hadar</w:t>
      </w:r>
      <w:r>
        <w:t xml:space="preserve">. </w:t>
      </w:r>
      <w:r w:rsidRPr="00CB71CB">
        <w:rPr>
          <w:i/>
          <w:iCs/>
        </w:rPr>
        <w:t>S.</w:t>
      </w:r>
      <w:r>
        <w:t xml:space="preserve"> </w:t>
      </w:r>
      <w:r w:rsidR="0092390B">
        <w:t xml:space="preserve">Hadar </w:t>
      </w:r>
      <w:r>
        <w:t xml:space="preserve">is a polyphyletic serovar that contains </w:t>
      </w:r>
      <w:r w:rsidR="00BE0647">
        <w:t>two</w:t>
      </w:r>
      <w:r>
        <w:t xml:space="preserve"> phylogenetic lineages (Concord A, and </w:t>
      </w:r>
      <w:r w:rsidR="00BE0647">
        <w:t>B</w:t>
      </w:r>
      <w:r>
        <w:t xml:space="preserve">) along with </w:t>
      </w:r>
      <w:r w:rsidR="00BE0647">
        <w:t>two</w:t>
      </w:r>
      <w:r>
        <w:t xml:space="preserve"> stand-alone singleton</w:t>
      </w:r>
      <w:r w:rsidR="00BE0647">
        <w:t>s</w:t>
      </w:r>
      <w:r>
        <w:t xml:space="preserve"> (</w:t>
      </w:r>
      <w:r w:rsidR="00BE0647">
        <w:t xml:space="preserve">Hadar </w:t>
      </w:r>
      <w:r>
        <w:t>S1</w:t>
      </w:r>
      <w:r w:rsidR="00BE0647">
        <w:t>, and S2</w:t>
      </w:r>
      <w:r>
        <w:t xml:space="preserve">). </w:t>
      </w:r>
      <w:r w:rsidR="00CE59CB">
        <w:t xml:space="preserve">Hadar </w:t>
      </w:r>
      <w:r>
        <w:t xml:space="preserve">A is the largest lineage with </w:t>
      </w:r>
      <w:r w:rsidR="00CE59CB">
        <w:t>4,893</w:t>
      </w:r>
      <w:r>
        <w:t xml:space="preserve"> genomes representing </w:t>
      </w:r>
      <w:r w:rsidR="008D4ACC">
        <w:t>53</w:t>
      </w:r>
      <w:r>
        <w:t xml:space="preserve"> SNP clusters, and </w:t>
      </w:r>
      <w:r w:rsidR="008D4ACC">
        <w:t>79</w:t>
      </w:r>
      <w:r>
        <w:t xml:space="preserve"> singletons. </w:t>
      </w:r>
      <w:r w:rsidR="00F31639">
        <w:t xml:space="preserve">Hadar </w:t>
      </w:r>
      <w:r>
        <w:t xml:space="preserve">B contains </w:t>
      </w:r>
      <w:r w:rsidR="00F31639">
        <w:t xml:space="preserve">14 </w:t>
      </w:r>
      <w:r>
        <w:t xml:space="preserve">genomes representing </w:t>
      </w:r>
      <w:r w:rsidR="00F31639">
        <w:t>2</w:t>
      </w:r>
      <w:r>
        <w:t xml:space="preserve"> SNP clusters, and </w:t>
      </w:r>
      <w:r w:rsidR="00F31639">
        <w:t>8</w:t>
      </w:r>
      <w:r>
        <w:t xml:space="preserve"> singletons</w:t>
      </w:r>
      <w:r w:rsidR="007771E3">
        <w:t>.</w:t>
      </w:r>
      <w:r w:rsidR="007771E3" w:rsidRPr="007771E3">
        <w:t xml:space="preserve"> </w:t>
      </w:r>
      <w:r w:rsidR="000A7627">
        <w:t>Hadar A</w:t>
      </w:r>
      <w:r w:rsidR="007771E3" w:rsidRPr="000E416D">
        <w:t xml:space="preserve"> is </w:t>
      </w:r>
      <w:r w:rsidR="007771E3">
        <w:t xml:space="preserve">a </w:t>
      </w:r>
      <w:r w:rsidR="007771E3" w:rsidRPr="000E416D">
        <w:t xml:space="preserve">paraphyletic </w:t>
      </w:r>
      <w:r w:rsidR="007771E3">
        <w:t xml:space="preserve">lineage </w:t>
      </w:r>
      <w:r w:rsidR="007771E3" w:rsidRPr="000E416D">
        <w:t>since other non-</w:t>
      </w:r>
      <w:r w:rsidR="00CD624E">
        <w:t>Hadar</w:t>
      </w:r>
      <w:r w:rsidR="00CD624E" w:rsidRPr="000E416D">
        <w:t xml:space="preserve"> </w:t>
      </w:r>
      <w:r w:rsidR="007771E3" w:rsidRPr="000E416D">
        <w:t>serovar clusters within this lineage</w:t>
      </w:r>
      <w:r w:rsidR="007771E3">
        <w:t xml:space="preserve"> (i.e. </w:t>
      </w:r>
      <w:r w:rsidR="007771E3" w:rsidRPr="002B7F25">
        <w:rPr>
          <w:i/>
          <w:iCs/>
        </w:rPr>
        <w:t>S.</w:t>
      </w:r>
      <w:r w:rsidR="007771E3" w:rsidRPr="000E416D">
        <w:t xml:space="preserve"> </w:t>
      </w:r>
      <w:r w:rsidR="007F3A3B">
        <w:t>Bonariensis</w:t>
      </w:r>
      <w:r w:rsidR="007771E3" w:rsidRPr="000E416D">
        <w:t xml:space="preserve"> clusters within </w:t>
      </w:r>
      <w:r w:rsidR="00E976B6">
        <w:t xml:space="preserve">Hadar </w:t>
      </w:r>
      <w:r w:rsidR="009A37FE">
        <w:t>A</w:t>
      </w:r>
      <w:r w:rsidR="007771E3">
        <w:t>)</w:t>
      </w:r>
      <w:r w:rsidR="007771E3" w:rsidRPr="000E416D">
        <w:t xml:space="preserve">. </w:t>
      </w:r>
      <w:r w:rsidR="009A37FE">
        <w:t>Hadar</w:t>
      </w:r>
      <w:r w:rsidR="009A37FE" w:rsidRPr="000E416D">
        <w:t xml:space="preserve"> </w:t>
      </w:r>
      <w:r w:rsidR="009A37FE">
        <w:t>B</w:t>
      </w:r>
      <w:r w:rsidR="007771E3" w:rsidRPr="000E416D">
        <w:t xml:space="preserve"> </w:t>
      </w:r>
      <w:r w:rsidR="007771E3">
        <w:t>is a</w:t>
      </w:r>
      <w:r w:rsidR="007771E3" w:rsidRPr="000E416D">
        <w:t xml:space="preserve"> monophyletic lineage.</w:t>
      </w:r>
      <w:r w:rsidRPr="000E416D">
        <w:t xml:space="preserve"> The average pairwise number of nucleotide substitutions per site was used to report branch lengths. For rooting the tree, one genome belonging to </w:t>
      </w:r>
      <w:r w:rsidRPr="00CB71CB">
        <w:rPr>
          <w:i/>
          <w:iCs/>
        </w:rPr>
        <w:t>Salmonella</w:t>
      </w:r>
      <w:r w:rsidRPr="000E416D">
        <w:t xml:space="preserve"> </w:t>
      </w:r>
      <w:r w:rsidRPr="00CB71CB">
        <w:rPr>
          <w:i/>
          <w:iCs/>
        </w:rPr>
        <w:t>enterica</w:t>
      </w:r>
      <w:r w:rsidRPr="000E416D">
        <w:t xml:space="preserve"> subsp. </w:t>
      </w:r>
      <w:r w:rsidRPr="00CB71CB">
        <w:rPr>
          <w:i/>
          <w:iCs/>
        </w:rPr>
        <w:t>indica</w:t>
      </w:r>
      <w:r w:rsidRPr="000E416D">
        <w:t xml:space="preserve"> was used as the outgroup and the branch length of the outgroup was shortened by </w:t>
      </w:r>
      <w:r w:rsidR="00701EB8">
        <w:t>8</w:t>
      </w:r>
      <w:r w:rsidRPr="000E416D">
        <w:t xml:space="preserve">. The Shimodaira-Hasegawa test with 1,000 resamples was used to assess the clustering confidence. The orange stars represent the most recent common ancestor of each </w:t>
      </w:r>
      <w:r w:rsidR="00E61ABA">
        <w:t>Hadar</w:t>
      </w:r>
      <w:r w:rsidR="00E61ABA" w:rsidRPr="000E416D">
        <w:t xml:space="preserve"> </w:t>
      </w:r>
      <w:r w:rsidRPr="000E416D">
        <w:t>lineage with a bootstrap value higher than 0.7.</w:t>
      </w:r>
    </w:p>
    <w:p w14:paraId="212D1267" w14:textId="67A0A070" w:rsidR="00810145" w:rsidRPr="004A06FE" w:rsidRDefault="00E82167" w:rsidP="00810145">
      <w:pPr>
        <w:pStyle w:val="ListParagraph"/>
        <w:numPr>
          <w:ilvl w:val="0"/>
          <w:numId w:val="2"/>
        </w:numPr>
      </w:pPr>
      <w:r>
        <w:rPr>
          <w:b/>
          <w:bCs/>
          <w:i/>
          <w:iCs/>
        </w:rPr>
        <w:t xml:space="preserve">S. </w:t>
      </w:r>
      <w:r w:rsidR="00810145">
        <w:rPr>
          <w:b/>
          <w:bCs/>
        </w:rPr>
        <w:t>Haifa</w:t>
      </w:r>
    </w:p>
    <w:p w14:paraId="4307E67D" w14:textId="5BD76E32" w:rsidR="004A06FE" w:rsidRPr="00810145" w:rsidRDefault="00C21DA2" w:rsidP="004A06FE">
      <w:r>
        <w:t xml:space="preserve">Maximum likelihood phylogenetic tree for </w:t>
      </w:r>
      <w:r w:rsidRPr="00731BFD">
        <w:rPr>
          <w:i/>
          <w:iCs/>
        </w:rPr>
        <w:t>S.</w:t>
      </w:r>
      <w:r>
        <w:t xml:space="preserve"> </w:t>
      </w:r>
      <w:r w:rsidR="00B47355">
        <w:t>Haifa</w:t>
      </w:r>
      <w:r>
        <w:t xml:space="preserve">. </w:t>
      </w:r>
      <w:r w:rsidRPr="00731BFD">
        <w:rPr>
          <w:i/>
          <w:iCs/>
        </w:rPr>
        <w:t>S.</w:t>
      </w:r>
      <w:r>
        <w:t xml:space="preserve"> </w:t>
      </w:r>
      <w:r w:rsidR="00B47355">
        <w:t xml:space="preserve">Haifa </w:t>
      </w:r>
      <w:r>
        <w:t xml:space="preserve">is a monophyletic serovar with </w:t>
      </w:r>
      <w:r w:rsidR="002C0C0F">
        <w:t>353</w:t>
      </w:r>
      <w:r>
        <w:t xml:space="preserve"> genomes representing </w:t>
      </w:r>
      <w:r w:rsidR="002C0C0F">
        <w:t>33</w:t>
      </w:r>
      <w:r>
        <w:t xml:space="preserve"> SNP clusters, and </w:t>
      </w:r>
      <w:r w:rsidR="002C0C0F">
        <w:t>30</w:t>
      </w:r>
      <w:r>
        <w:t xml:space="preserve"> singletons. The average pairwise number of nucleotide substitutions per site was used to report branch lengths. For rooting the tree, one genome belonging to </w:t>
      </w:r>
      <w:r w:rsidRPr="00731BFD">
        <w:rPr>
          <w:i/>
          <w:iCs/>
        </w:rPr>
        <w:t>Salmonella enterica</w:t>
      </w:r>
      <w:r>
        <w:t xml:space="preserve"> subsp. </w:t>
      </w:r>
      <w:r w:rsidRPr="00731BFD">
        <w:rPr>
          <w:i/>
          <w:iCs/>
        </w:rPr>
        <w:t>indica</w:t>
      </w:r>
      <w:r>
        <w:t xml:space="preserve"> was used as the outgroup </w:t>
      </w:r>
      <w:r w:rsidRPr="000E416D">
        <w:t>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2D5E79">
        <w:t xml:space="preserve">Haifa </w:t>
      </w:r>
      <w:r>
        <w:t>lineage with a bootstrap value higher than 0.7.</w:t>
      </w:r>
    </w:p>
    <w:p w14:paraId="722590AC" w14:textId="1837DBA2" w:rsidR="00810145" w:rsidRPr="00CF0402" w:rsidRDefault="00E82167" w:rsidP="00810145">
      <w:pPr>
        <w:pStyle w:val="ListParagraph"/>
        <w:numPr>
          <w:ilvl w:val="0"/>
          <w:numId w:val="2"/>
        </w:numPr>
      </w:pPr>
      <w:r>
        <w:rPr>
          <w:b/>
          <w:bCs/>
          <w:i/>
          <w:iCs/>
        </w:rPr>
        <w:t xml:space="preserve">S. </w:t>
      </w:r>
      <w:r w:rsidR="00810145">
        <w:rPr>
          <w:b/>
          <w:bCs/>
        </w:rPr>
        <w:t>Hartford</w:t>
      </w:r>
    </w:p>
    <w:p w14:paraId="3863EBA8" w14:textId="7548317D" w:rsidR="00CF0402" w:rsidRPr="00810145" w:rsidRDefault="00CF0402" w:rsidP="00CF0402">
      <w:r>
        <w:t xml:space="preserve">Maximum likelihood phylogenetic tree for </w:t>
      </w:r>
      <w:r w:rsidRPr="00CF0402">
        <w:rPr>
          <w:i/>
          <w:iCs/>
        </w:rPr>
        <w:t>S.</w:t>
      </w:r>
      <w:r>
        <w:t xml:space="preserve"> Hartford. </w:t>
      </w:r>
      <w:r w:rsidRPr="00CF0402">
        <w:rPr>
          <w:i/>
          <w:iCs/>
        </w:rPr>
        <w:t>S.</w:t>
      </w:r>
      <w:r>
        <w:t xml:space="preserve"> Hartford is a polyphyletic serovar that contains two phylogenetic lineages (</w:t>
      </w:r>
      <w:r w:rsidR="00D83BA2">
        <w:t xml:space="preserve">Hartford </w:t>
      </w:r>
      <w:r>
        <w:t xml:space="preserve">A, and B) along with </w:t>
      </w:r>
      <w:r w:rsidR="00B13AF1">
        <w:t>one</w:t>
      </w:r>
      <w:r>
        <w:t xml:space="preserve"> stand-alone singleton (</w:t>
      </w:r>
      <w:r w:rsidR="00B13AF1">
        <w:t xml:space="preserve">Hartford </w:t>
      </w:r>
      <w:r>
        <w:t xml:space="preserve">S1). </w:t>
      </w:r>
      <w:r w:rsidR="00B13AF1">
        <w:t xml:space="preserve">Hartford </w:t>
      </w:r>
      <w:r>
        <w:t xml:space="preserve">A is the largest lineage with </w:t>
      </w:r>
      <w:r w:rsidR="00B13AF1">
        <w:t>1,901</w:t>
      </w:r>
      <w:r>
        <w:t xml:space="preserve"> genomes representing </w:t>
      </w:r>
      <w:r w:rsidR="00B13AF1">
        <w:t>246</w:t>
      </w:r>
      <w:r>
        <w:t xml:space="preserve"> SNP clusters, and </w:t>
      </w:r>
      <w:r w:rsidR="00B13AF1">
        <w:t>661</w:t>
      </w:r>
      <w:r>
        <w:t xml:space="preserve"> singletons. </w:t>
      </w:r>
      <w:r w:rsidR="00B079DD">
        <w:t xml:space="preserve">Hartford </w:t>
      </w:r>
      <w:r>
        <w:t xml:space="preserve">B contains </w:t>
      </w:r>
      <w:r w:rsidR="00B079DD">
        <w:t>7</w:t>
      </w:r>
      <w:r>
        <w:t xml:space="preserve"> genomes representing </w:t>
      </w:r>
      <w:r w:rsidR="00B079DD">
        <w:t>1</w:t>
      </w:r>
      <w:r>
        <w:t xml:space="preserve"> SNP cluster, and </w:t>
      </w:r>
      <w:r w:rsidR="00B079DD">
        <w:t>2</w:t>
      </w:r>
      <w:r>
        <w:t xml:space="preserve"> singletons.</w:t>
      </w:r>
      <w:r w:rsidRPr="007771E3">
        <w:t xml:space="preserve"> </w:t>
      </w:r>
      <w:r w:rsidR="004A01BF">
        <w:t xml:space="preserve">Both Hartford </w:t>
      </w:r>
      <w:r>
        <w:t>A</w:t>
      </w:r>
      <w:r w:rsidR="004A01BF">
        <w:t xml:space="preserve"> and B are</w:t>
      </w:r>
      <w:r w:rsidRPr="000E416D">
        <w:t xml:space="preserve"> monophyletic lineage</w:t>
      </w:r>
      <w:r w:rsidR="004A01BF">
        <w:t>s</w:t>
      </w:r>
      <w:r w:rsidRPr="000E416D">
        <w:t xml:space="preserve">. The average pairwise number of nucleotide substitutions per site was used to report branch lengths. For rooting the tree, one genome belonging to </w:t>
      </w:r>
      <w:r w:rsidRPr="00CF0402">
        <w:rPr>
          <w:i/>
          <w:iCs/>
        </w:rPr>
        <w:t>Salmonella</w:t>
      </w:r>
      <w:r w:rsidRPr="000E416D">
        <w:t xml:space="preserve"> </w:t>
      </w:r>
      <w:r w:rsidRPr="00CF0402">
        <w:rPr>
          <w:i/>
          <w:iCs/>
        </w:rPr>
        <w:t>enterica</w:t>
      </w:r>
      <w:r w:rsidRPr="000E416D">
        <w:t xml:space="preserve"> subsp. </w:t>
      </w:r>
      <w:r w:rsidRPr="00CF0402">
        <w:rPr>
          <w:i/>
          <w:iCs/>
        </w:rPr>
        <w:t>indica</w:t>
      </w:r>
      <w:r w:rsidRPr="000E416D">
        <w:t xml:space="preserve"> was used as the outgroup and the branch length of the outgroup was shortened by </w:t>
      </w:r>
      <w:r w:rsidR="00DF44FA">
        <w:t>100</w:t>
      </w:r>
      <w:r w:rsidRPr="000E416D">
        <w:t xml:space="preserve">. The Shimodaira-Hasegawa test with 1,000 resamples was used to assess the clustering confidence. The orange stars represent the most recent common ancestor of each </w:t>
      </w:r>
      <w:r w:rsidR="0086672C">
        <w:t>Hartford</w:t>
      </w:r>
      <w:r w:rsidR="0086672C" w:rsidRPr="000E416D">
        <w:t xml:space="preserve"> </w:t>
      </w:r>
      <w:r w:rsidRPr="000E416D">
        <w:t>lineage with a bootstrap value higher than 0.7.</w:t>
      </w:r>
    </w:p>
    <w:p w14:paraId="2E5C5165" w14:textId="31F18907" w:rsidR="00810145" w:rsidRPr="00545D9B" w:rsidRDefault="00E82167" w:rsidP="00810145">
      <w:pPr>
        <w:pStyle w:val="ListParagraph"/>
        <w:numPr>
          <w:ilvl w:val="0"/>
          <w:numId w:val="2"/>
        </w:numPr>
      </w:pPr>
      <w:r>
        <w:rPr>
          <w:b/>
          <w:bCs/>
          <w:i/>
          <w:iCs/>
        </w:rPr>
        <w:lastRenderedPageBreak/>
        <w:t xml:space="preserve">S. </w:t>
      </w:r>
      <w:r w:rsidR="00810145">
        <w:rPr>
          <w:b/>
          <w:bCs/>
        </w:rPr>
        <w:t>Havana</w:t>
      </w:r>
    </w:p>
    <w:p w14:paraId="7EFB9E1B" w14:textId="2D311758" w:rsidR="00545D9B" w:rsidRPr="00212B6C" w:rsidRDefault="00D92A47" w:rsidP="00545D9B">
      <w:pPr>
        <w:rPr>
          <w:color w:val="FF0000"/>
        </w:rPr>
      </w:pPr>
      <w:r>
        <w:t xml:space="preserve">Maximum likelihood phylogenetic tree for </w:t>
      </w:r>
      <w:r w:rsidRPr="00130700">
        <w:rPr>
          <w:i/>
          <w:iCs/>
        </w:rPr>
        <w:t>S.</w:t>
      </w:r>
      <w:r>
        <w:t xml:space="preserve"> </w:t>
      </w:r>
      <w:r w:rsidR="00130700">
        <w:t>Havana</w:t>
      </w:r>
      <w:r>
        <w:t xml:space="preserve">. </w:t>
      </w:r>
      <w:r w:rsidRPr="00130700">
        <w:rPr>
          <w:i/>
          <w:iCs/>
        </w:rPr>
        <w:t>S.</w:t>
      </w:r>
      <w:r>
        <w:t xml:space="preserve"> </w:t>
      </w:r>
      <w:r w:rsidR="00492D68">
        <w:t xml:space="preserve">Havana </w:t>
      </w:r>
      <w:r>
        <w:t>is a polyphyletic serovar that contains seven phylogenetic lineages (</w:t>
      </w:r>
      <w:r w:rsidR="00492D68">
        <w:t xml:space="preserve">Havana </w:t>
      </w:r>
      <w:r>
        <w:t xml:space="preserve">A, B, C, D, E, F and G). </w:t>
      </w:r>
      <w:r w:rsidR="008A6F52">
        <w:t xml:space="preserve">Havana </w:t>
      </w:r>
      <w:r>
        <w:t xml:space="preserve">A is the largest lineage with </w:t>
      </w:r>
      <w:r w:rsidR="008A6F52">
        <w:t>402</w:t>
      </w:r>
      <w:r>
        <w:t xml:space="preserve"> genomes representing </w:t>
      </w:r>
      <w:r w:rsidR="008A6F52">
        <w:t>32</w:t>
      </w:r>
      <w:r>
        <w:t xml:space="preserve"> SNP clusters, and </w:t>
      </w:r>
      <w:r w:rsidR="008A6F52">
        <w:t>50</w:t>
      </w:r>
      <w:r>
        <w:t xml:space="preserve"> singletons. </w:t>
      </w:r>
      <w:r w:rsidR="0017676C">
        <w:t xml:space="preserve">Havana </w:t>
      </w:r>
      <w:r>
        <w:t xml:space="preserve">B contains </w:t>
      </w:r>
      <w:r w:rsidR="0017676C">
        <w:t>227</w:t>
      </w:r>
      <w:r>
        <w:t xml:space="preserve"> genomes representing </w:t>
      </w:r>
      <w:r w:rsidR="0017676C">
        <w:t>34</w:t>
      </w:r>
      <w:r>
        <w:t xml:space="preserve"> SNP clusters, and </w:t>
      </w:r>
      <w:r w:rsidR="0017676C">
        <w:t>51</w:t>
      </w:r>
      <w:r>
        <w:t xml:space="preserve"> singletons. </w:t>
      </w:r>
      <w:r w:rsidR="000E2F6B">
        <w:t>Havana</w:t>
      </w:r>
      <w:r w:rsidR="000E2F6B" w:rsidRPr="000A145E">
        <w:t xml:space="preserve"> </w:t>
      </w:r>
      <w:r w:rsidRPr="000A145E">
        <w:t xml:space="preserve">C contains </w:t>
      </w:r>
      <w:r w:rsidR="000E2F6B">
        <w:t>111</w:t>
      </w:r>
      <w:r w:rsidRPr="000A145E">
        <w:t xml:space="preserve"> genomes representing </w:t>
      </w:r>
      <w:r w:rsidR="000E2F6B">
        <w:t>1</w:t>
      </w:r>
      <w:r w:rsidRPr="000A145E">
        <w:t xml:space="preserve">6 SNP clusters, and </w:t>
      </w:r>
      <w:r w:rsidR="000E2F6B">
        <w:t>30</w:t>
      </w:r>
      <w:r w:rsidRPr="000A145E">
        <w:t xml:space="preserve"> singletons. </w:t>
      </w:r>
      <w:r w:rsidR="00E46E3B">
        <w:t>Havana</w:t>
      </w:r>
      <w:r w:rsidR="00E46E3B" w:rsidRPr="000A145E">
        <w:t xml:space="preserve"> </w:t>
      </w:r>
      <w:r w:rsidRPr="000A145E">
        <w:t xml:space="preserve">D contains </w:t>
      </w:r>
      <w:r w:rsidR="00E46E3B">
        <w:t>62</w:t>
      </w:r>
      <w:r w:rsidRPr="000A145E">
        <w:t xml:space="preserve"> genomes representing </w:t>
      </w:r>
      <w:r w:rsidR="00E46E3B">
        <w:t>5</w:t>
      </w:r>
      <w:r w:rsidRPr="000A145E">
        <w:t xml:space="preserve"> SNP clusters, and </w:t>
      </w:r>
      <w:r w:rsidR="00E46E3B">
        <w:t>3</w:t>
      </w:r>
      <w:r w:rsidRPr="000A145E">
        <w:t xml:space="preserve"> singletons. </w:t>
      </w:r>
      <w:r w:rsidR="008929E8">
        <w:t>Havana</w:t>
      </w:r>
      <w:r w:rsidR="008929E8" w:rsidRPr="000A145E">
        <w:t xml:space="preserve"> </w:t>
      </w:r>
      <w:r w:rsidRPr="000A145E">
        <w:t xml:space="preserve">E contains </w:t>
      </w:r>
      <w:r w:rsidR="008929E8">
        <w:t xml:space="preserve">13 </w:t>
      </w:r>
      <w:r w:rsidRPr="000A145E">
        <w:t xml:space="preserve">genomes representing </w:t>
      </w:r>
      <w:r>
        <w:t xml:space="preserve">only </w:t>
      </w:r>
      <w:r w:rsidR="008929E8">
        <w:t>4</w:t>
      </w:r>
      <w:r w:rsidRPr="000A145E">
        <w:t xml:space="preserve"> </w:t>
      </w:r>
      <w:r w:rsidR="008929E8">
        <w:t>SNP clusters</w:t>
      </w:r>
      <w:r w:rsidRPr="000A145E">
        <w:t xml:space="preserve">. </w:t>
      </w:r>
      <w:r w:rsidR="006F3B92">
        <w:t>Havana</w:t>
      </w:r>
      <w:r w:rsidR="006F3B92" w:rsidRPr="000E416D">
        <w:t xml:space="preserve"> </w:t>
      </w:r>
      <w:r w:rsidRPr="000E416D">
        <w:t xml:space="preserve">F contains </w:t>
      </w:r>
      <w:r w:rsidR="006F3B92">
        <w:t>1</w:t>
      </w:r>
      <w:r>
        <w:t xml:space="preserve">2 </w:t>
      </w:r>
      <w:r w:rsidRPr="000E416D">
        <w:t xml:space="preserve">genomes representing </w:t>
      </w:r>
      <w:r w:rsidR="006F3B92">
        <w:t>3 SNP clusters, and 4</w:t>
      </w:r>
      <w:r w:rsidRPr="000E416D">
        <w:t xml:space="preserve"> singletons. </w:t>
      </w:r>
      <w:r w:rsidR="00711C52">
        <w:t xml:space="preserve">Havana </w:t>
      </w:r>
      <w:r>
        <w:t>G</w:t>
      </w:r>
      <w:r w:rsidRPr="000E416D">
        <w:t xml:space="preserve"> contains </w:t>
      </w:r>
      <w:r>
        <w:t xml:space="preserve">2 </w:t>
      </w:r>
      <w:r w:rsidRPr="000E416D">
        <w:t xml:space="preserve">genomes representing only </w:t>
      </w:r>
      <w:r w:rsidR="00711C52">
        <w:t>2 singletons</w:t>
      </w:r>
      <w:r>
        <w:t>.</w:t>
      </w:r>
      <w:r w:rsidRPr="000E416D">
        <w:t xml:space="preserve"> </w:t>
      </w:r>
      <w:r w:rsidR="00AD280D">
        <w:t>Havana D</w:t>
      </w:r>
      <w:r>
        <w:t xml:space="preserve"> and </w:t>
      </w:r>
      <w:r w:rsidR="00AD280D">
        <w:t xml:space="preserve">G </w:t>
      </w:r>
      <w:r>
        <w:t xml:space="preserve">are </w:t>
      </w:r>
      <w:r w:rsidRPr="000E416D">
        <w:t>paraphyletic</w:t>
      </w:r>
      <w:r>
        <w:t xml:space="preserve"> lineages</w:t>
      </w:r>
      <w:r w:rsidRPr="000E416D">
        <w:t xml:space="preserve"> since other non-</w:t>
      </w:r>
      <w:r w:rsidR="004E55AF">
        <w:t>Havana</w:t>
      </w:r>
      <w:r w:rsidR="004E55AF" w:rsidRPr="000E416D">
        <w:t xml:space="preserve"> </w:t>
      </w:r>
      <w:r w:rsidRPr="000E416D">
        <w:t>serovar</w:t>
      </w:r>
      <w:r>
        <w:t>s</w:t>
      </w:r>
      <w:r w:rsidRPr="000E416D">
        <w:t xml:space="preserve"> cluster within th</w:t>
      </w:r>
      <w:r>
        <w:t>ese</w:t>
      </w:r>
      <w:r w:rsidRPr="000E416D">
        <w:t xml:space="preserve"> lineage</w:t>
      </w:r>
      <w:r>
        <w:t xml:space="preserve">s. For example, </w:t>
      </w:r>
      <w:r w:rsidRPr="00130700">
        <w:rPr>
          <w:i/>
          <w:iCs/>
        </w:rPr>
        <w:t>S.</w:t>
      </w:r>
      <w:r w:rsidRPr="000E416D">
        <w:t xml:space="preserve"> </w:t>
      </w:r>
      <w:r w:rsidR="00A47217">
        <w:t>Cubana</w:t>
      </w:r>
      <w:r w:rsidRPr="000E416D">
        <w:t xml:space="preserve"> clusters within </w:t>
      </w:r>
      <w:r w:rsidR="00F009D0">
        <w:t>Havana D</w:t>
      </w:r>
      <w:r w:rsidRPr="000E416D">
        <w:t xml:space="preserve">. </w:t>
      </w:r>
      <w:r w:rsidR="00FD4205">
        <w:t xml:space="preserve">Havana </w:t>
      </w:r>
      <w:r>
        <w:t xml:space="preserve">A, </w:t>
      </w:r>
      <w:r w:rsidR="00D01338">
        <w:t xml:space="preserve">B, </w:t>
      </w:r>
      <w:r>
        <w:t>C, E,</w:t>
      </w:r>
      <w:r w:rsidR="00B10A38">
        <w:t xml:space="preserve"> and</w:t>
      </w:r>
      <w:r>
        <w:t xml:space="preserve"> F </w:t>
      </w:r>
      <w:r w:rsidRPr="000E416D">
        <w:t xml:space="preserve">are monophyletic lineages. The average pairwise number of nucleotide substitutions per site was used to report branch lengths. For rooting the tree, one genome belonging to </w:t>
      </w:r>
      <w:r w:rsidRPr="00130700">
        <w:rPr>
          <w:i/>
          <w:iCs/>
        </w:rPr>
        <w:t>Salmonella</w:t>
      </w:r>
      <w:r w:rsidRPr="000E416D">
        <w:t xml:space="preserve"> </w:t>
      </w:r>
      <w:r w:rsidRPr="00130700">
        <w:rPr>
          <w:i/>
          <w:iCs/>
        </w:rPr>
        <w:t>enterica</w:t>
      </w:r>
      <w:r w:rsidRPr="000E416D">
        <w:t xml:space="preserve"> subsp. </w:t>
      </w:r>
      <w:r w:rsidRPr="00130700">
        <w:rPr>
          <w:i/>
          <w:iCs/>
        </w:rPr>
        <w:t>indica</w:t>
      </w:r>
      <w:r w:rsidRPr="000E416D">
        <w:t xml:space="preserve"> was used as the outgroup and the branch length of the outgroup was shortened by </w:t>
      </w:r>
      <w:r>
        <w:t>9</w:t>
      </w:r>
      <w:r w:rsidRPr="000E416D">
        <w:t xml:space="preserve">. The Shimodaira-Hasegawa test with 1,000 resamples was used to assess the clustering confidence. The orange stars represent the most recent common ancestor of each </w:t>
      </w:r>
      <w:r w:rsidR="00212B6C">
        <w:t>Havana</w:t>
      </w:r>
      <w:r w:rsidR="00212B6C" w:rsidRPr="000E416D">
        <w:t xml:space="preserve"> </w:t>
      </w:r>
      <w:r w:rsidRPr="000E416D">
        <w:t>lineage with a bootstrap value higher than 0.7.</w:t>
      </w:r>
    </w:p>
    <w:p w14:paraId="27339706" w14:textId="1A22ADB5" w:rsidR="00D72DE4" w:rsidRPr="00B0791F" w:rsidRDefault="00E82167" w:rsidP="00D72DE4">
      <w:pPr>
        <w:pStyle w:val="ListParagraph"/>
        <w:numPr>
          <w:ilvl w:val="0"/>
          <w:numId w:val="2"/>
        </w:numPr>
        <w:rPr>
          <w:b/>
          <w:bCs/>
        </w:rPr>
      </w:pPr>
      <w:r>
        <w:rPr>
          <w:b/>
          <w:bCs/>
          <w:i/>
          <w:iCs/>
        </w:rPr>
        <w:t xml:space="preserve">S. </w:t>
      </w:r>
      <w:r w:rsidR="00B0791F" w:rsidRPr="00B0791F">
        <w:rPr>
          <w:b/>
          <w:bCs/>
        </w:rPr>
        <w:t>Heidelberg</w:t>
      </w:r>
    </w:p>
    <w:p w14:paraId="4ACB373B" w14:textId="763C5A34" w:rsidR="006D2FBE" w:rsidRDefault="006D2FBE" w:rsidP="006D2FBE">
      <w:r>
        <w:t xml:space="preserve">Maximum likelihood phylogenetic tree for </w:t>
      </w:r>
      <w:r w:rsidRPr="006D2FBE">
        <w:rPr>
          <w:i/>
          <w:iCs/>
        </w:rPr>
        <w:t>S.</w:t>
      </w:r>
      <w:r>
        <w:t xml:space="preserve"> Heidelberg. </w:t>
      </w:r>
      <w:r w:rsidRPr="006D2FBE">
        <w:rPr>
          <w:i/>
          <w:iCs/>
        </w:rPr>
        <w:t>S.</w:t>
      </w:r>
      <w:r>
        <w:t xml:space="preserve"> Heidelberg is a monophyletic serovar with </w:t>
      </w:r>
      <w:r w:rsidR="00AC241B">
        <w:t>8,203</w:t>
      </w:r>
      <w:r>
        <w:t xml:space="preserve"> genomes representing </w:t>
      </w:r>
      <w:r w:rsidR="00AC241B">
        <w:t>159</w:t>
      </w:r>
      <w:r>
        <w:t xml:space="preserve"> SNP clusters, and </w:t>
      </w:r>
      <w:r w:rsidR="00AC241B">
        <w:t>332</w:t>
      </w:r>
      <w:r>
        <w:t xml:space="preserve"> singletons. The average pairwise number of nucleotide substitutions per site was used to report branch lengths. For rooting the tree, one genome belonging to </w:t>
      </w:r>
      <w:r w:rsidRPr="006D2FBE">
        <w:rPr>
          <w:i/>
          <w:iCs/>
        </w:rPr>
        <w:t>Salmonella enterica</w:t>
      </w:r>
      <w:r>
        <w:t xml:space="preserve"> subsp. </w:t>
      </w:r>
      <w:r w:rsidRPr="006D2FBE">
        <w:rPr>
          <w:i/>
          <w:iCs/>
        </w:rPr>
        <w:t>indica</w:t>
      </w:r>
      <w:r>
        <w:t xml:space="preserve"> was used as the outgroup</w:t>
      </w:r>
      <w:r w:rsidR="006904BB">
        <w:t xml:space="preserve"> 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0358EE">
        <w:t>Heidelberg</w:t>
      </w:r>
      <w:r>
        <w:t xml:space="preserve"> lineage with a bootstrap value higher than 0.7.</w:t>
      </w:r>
    </w:p>
    <w:p w14:paraId="54454970" w14:textId="3F6EBC44" w:rsidR="001B01B2" w:rsidRPr="00B810C6" w:rsidRDefault="00E82167" w:rsidP="001B01B2">
      <w:pPr>
        <w:pStyle w:val="ListParagraph"/>
        <w:numPr>
          <w:ilvl w:val="0"/>
          <w:numId w:val="2"/>
        </w:numPr>
        <w:rPr>
          <w:b/>
          <w:bCs/>
        </w:rPr>
      </w:pPr>
      <w:r>
        <w:rPr>
          <w:b/>
          <w:bCs/>
          <w:i/>
          <w:iCs/>
        </w:rPr>
        <w:t xml:space="preserve">S. </w:t>
      </w:r>
      <w:r w:rsidR="001B01B2" w:rsidRPr="001B01B2">
        <w:rPr>
          <w:b/>
          <w:bCs/>
        </w:rPr>
        <w:t>Hvittingfoss</w:t>
      </w:r>
    </w:p>
    <w:p w14:paraId="3B6D2950" w14:textId="0ADC6617" w:rsidR="00B810C6" w:rsidRDefault="00B810C6" w:rsidP="00267540">
      <w:r>
        <w:t xml:space="preserve">Maximum likelihood phylogenetic tree for </w:t>
      </w:r>
      <w:r w:rsidRPr="00267540">
        <w:rPr>
          <w:i/>
          <w:iCs/>
        </w:rPr>
        <w:t>S.</w:t>
      </w:r>
      <w:r>
        <w:t xml:space="preserve"> </w:t>
      </w:r>
      <w:r w:rsidRPr="00B810C6">
        <w:t>Hvittingfoss</w:t>
      </w:r>
      <w:r>
        <w:t xml:space="preserve">. </w:t>
      </w:r>
      <w:r w:rsidRPr="00267540">
        <w:rPr>
          <w:i/>
          <w:iCs/>
        </w:rPr>
        <w:t>S.</w:t>
      </w:r>
      <w:r>
        <w:t xml:space="preserve"> </w:t>
      </w:r>
      <w:r w:rsidR="00267540" w:rsidRPr="00B810C6">
        <w:t>Hvittingfoss</w:t>
      </w:r>
      <w:r w:rsidR="00267540">
        <w:t xml:space="preserve"> </w:t>
      </w:r>
      <w:r>
        <w:t xml:space="preserve">is a polyphyletic serovar that contains </w:t>
      </w:r>
      <w:r w:rsidR="005B2919">
        <w:t>four</w:t>
      </w:r>
      <w:r>
        <w:t xml:space="preserve"> phylogenetic lineages (</w:t>
      </w:r>
      <w:r w:rsidR="007C12D1" w:rsidRPr="00B810C6">
        <w:t>Hvittingfoss</w:t>
      </w:r>
      <w:r w:rsidR="007C12D1">
        <w:t xml:space="preserve"> </w:t>
      </w:r>
      <w:r>
        <w:t xml:space="preserve">A, B, </w:t>
      </w:r>
      <w:r w:rsidR="007C12D1">
        <w:t xml:space="preserve">C, </w:t>
      </w:r>
      <w:r>
        <w:t xml:space="preserve">and </w:t>
      </w:r>
      <w:r w:rsidR="007C12D1">
        <w:t>D</w:t>
      </w:r>
      <w:r>
        <w:t>)</w:t>
      </w:r>
      <w:r w:rsidR="00715A08">
        <w:t xml:space="preserve"> along with one stand-alone singleton</w:t>
      </w:r>
      <w:r w:rsidR="00EF191A">
        <w:t xml:space="preserve"> (</w:t>
      </w:r>
      <w:r w:rsidR="00EF191A" w:rsidRPr="00B810C6">
        <w:t>Hvittingfoss</w:t>
      </w:r>
      <w:r w:rsidR="00EF191A">
        <w:t xml:space="preserve"> S1)</w:t>
      </w:r>
      <w:r>
        <w:t xml:space="preserve">. </w:t>
      </w:r>
      <w:r w:rsidR="00B73888" w:rsidRPr="00B810C6">
        <w:t>Hvittingfoss</w:t>
      </w:r>
      <w:r w:rsidR="00B73888">
        <w:t xml:space="preserve"> </w:t>
      </w:r>
      <w:r>
        <w:t xml:space="preserve">A is the largest lineage with </w:t>
      </w:r>
      <w:r w:rsidR="00C20E6A">
        <w:t>644</w:t>
      </w:r>
      <w:r>
        <w:t xml:space="preserve"> genomes representing</w:t>
      </w:r>
      <w:r w:rsidR="00C20E6A">
        <w:t xml:space="preserve"> 30</w:t>
      </w:r>
      <w:r>
        <w:t xml:space="preserve"> SNP clusters, and </w:t>
      </w:r>
      <w:r w:rsidR="00C20E6A">
        <w:t>99</w:t>
      </w:r>
      <w:r>
        <w:t xml:space="preserve"> singletons. </w:t>
      </w:r>
      <w:r w:rsidR="004965B8" w:rsidRPr="00B810C6">
        <w:t>Hvittingfoss</w:t>
      </w:r>
      <w:r w:rsidR="004965B8">
        <w:t xml:space="preserve"> </w:t>
      </w:r>
      <w:r>
        <w:t>B contains 3</w:t>
      </w:r>
      <w:r w:rsidR="004965B8">
        <w:t>42</w:t>
      </w:r>
      <w:r>
        <w:t xml:space="preserve"> genomes representing 5</w:t>
      </w:r>
      <w:r w:rsidR="004965B8">
        <w:t xml:space="preserve">4 </w:t>
      </w:r>
      <w:r>
        <w:t xml:space="preserve">SNP clusters, and </w:t>
      </w:r>
      <w:r w:rsidR="004965B8">
        <w:t>172</w:t>
      </w:r>
      <w:r>
        <w:t xml:space="preserve"> singletons. </w:t>
      </w:r>
      <w:r w:rsidR="00965E2B" w:rsidRPr="00B810C6">
        <w:t>Hvittingfoss</w:t>
      </w:r>
      <w:r w:rsidR="00965E2B">
        <w:t xml:space="preserve"> </w:t>
      </w:r>
      <w:r>
        <w:t xml:space="preserve">C contains </w:t>
      </w:r>
      <w:r w:rsidR="00965E2B">
        <w:t>6</w:t>
      </w:r>
      <w:r>
        <w:t xml:space="preserve"> genomes representing only </w:t>
      </w:r>
      <w:r w:rsidR="00965E2B">
        <w:t>6</w:t>
      </w:r>
      <w:r>
        <w:t xml:space="preserve"> singletons. </w:t>
      </w:r>
      <w:r w:rsidR="00965E2B" w:rsidRPr="00B810C6">
        <w:t>Hvittingfoss</w:t>
      </w:r>
      <w:r w:rsidR="00965E2B">
        <w:t xml:space="preserve"> D contains 5 genomes representing only 5 singletons. </w:t>
      </w:r>
      <w:r w:rsidR="00A93B88">
        <w:t>All the</w:t>
      </w:r>
      <w:r w:rsidR="00ED5D56">
        <w:t xml:space="preserve"> four</w:t>
      </w:r>
      <w:r w:rsidR="00A93B88">
        <w:t xml:space="preserve"> </w:t>
      </w:r>
      <w:r w:rsidR="00A93B88" w:rsidRPr="00B810C6">
        <w:t>Hvittingfoss</w:t>
      </w:r>
      <w:r w:rsidR="00A93B88">
        <w:t xml:space="preserve"> lineages are monophyletic</w:t>
      </w:r>
      <w:r>
        <w:t xml:space="preserve">. The average pairwise number of nucleotide substitutions per site was used to report branch lengths. For rooting the tree, one genome belonging to </w:t>
      </w:r>
      <w:r w:rsidRPr="00267540">
        <w:rPr>
          <w:i/>
          <w:iCs/>
        </w:rPr>
        <w:t>Salmonella</w:t>
      </w:r>
      <w:r>
        <w:t xml:space="preserve"> </w:t>
      </w:r>
      <w:r w:rsidRPr="00267540">
        <w:rPr>
          <w:i/>
          <w:iCs/>
        </w:rPr>
        <w:t>enterica</w:t>
      </w:r>
      <w:r>
        <w:t xml:space="preserve"> subsp. </w:t>
      </w:r>
      <w:r w:rsidRPr="00267540">
        <w:rPr>
          <w:i/>
          <w:iCs/>
        </w:rPr>
        <w:t>indica</w:t>
      </w:r>
      <w:r>
        <w:t xml:space="preserve"> was used as the outgroup. The Shimodaira-Hasegawa test with 1,000 resamples was used to assess the clustering confidence. The orange stars represent the most recent common ancestor of each </w:t>
      </w:r>
      <w:r w:rsidR="008546EA" w:rsidRPr="00B810C6">
        <w:t>Hvittingfoss</w:t>
      </w:r>
      <w:r w:rsidR="008546EA">
        <w:t xml:space="preserve"> </w:t>
      </w:r>
      <w:r>
        <w:t>lineage with a bootstrap value higher than 0.7.</w:t>
      </w:r>
    </w:p>
    <w:p w14:paraId="3C58987D" w14:textId="77777777" w:rsidR="002A1871" w:rsidRDefault="002A1871" w:rsidP="002A1871">
      <w:pPr>
        <w:pStyle w:val="ListParagraph"/>
        <w:numPr>
          <w:ilvl w:val="0"/>
          <w:numId w:val="5"/>
        </w:numPr>
        <w:rPr>
          <w:b/>
          <w:bCs/>
        </w:rPr>
      </w:pPr>
      <w:r w:rsidRPr="00BD7CA6">
        <w:rPr>
          <w:b/>
          <w:bCs/>
          <w:i/>
          <w:iCs/>
        </w:rPr>
        <w:lastRenderedPageBreak/>
        <w:t xml:space="preserve">S. </w:t>
      </w:r>
      <w:r w:rsidRPr="00BD7CA6">
        <w:rPr>
          <w:b/>
          <w:bCs/>
        </w:rPr>
        <w:t>I 4,[5],12:b:-</w:t>
      </w:r>
    </w:p>
    <w:p w14:paraId="7D4CAA57" w14:textId="3B4C04E4" w:rsidR="00F704C1" w:rsidRPr="00F704C1" w:rsidRDefault="00F704C1" w:rsidP="00F704C1">
      <w:r>
        <w:t xml:space="preserve">Maximum likelihood phylogenetic tree for </w:t>
      </w:r>
      <w:r w:rsidRPr="00F704C1">
        <w:rPr>
          <w:i/>
          <w:iCs/>
        </w:rPr>
        <w:t>S</w:t>
      </w:r>
      <w:r w:rsidRPr="00BD7CA6">
        <w:t>. I 4,[5],12:b:-</w:t>
      </w:r>
      <w:r>
        <w:t xml:space="preserve">. </w:t>
      </w:r>
      <w:r w:rsidRPr="00F704C1">
        <w:rPr>
          <w:i/>
          <w:iCs/>
        </w:rPr>
        <w:t>S</w:t>
      </w:r>
      <w:r w:rsidRPr="00BD7CA6">
        <w:t>. I 4,[5],12:b:-</w:t>
      </w:r>
      <w:r>
        <w:rPr>
          <w:rFonts w:hint="eastAsia"/>
        </w:rPr>
        <w:t xml:space="preserve"> </w:t>
      </w:r>
      <w:r>
        <w:t>is a polyphyletic serovar that contains three phylogenetic lineages (</w:t>
      </w:r>
      <w:r w:rsidRPr="00BD7CA6">
        <w:t>I 4,[5],12:b:-</w:t>
      </w:r>
      <w:r>
        <w:rPr>
          <w:rFonts w:hint="eastAsia"/>
        </w:rPr>
        <w:t xml:space="preserve"> </w:t>
      </w:r>
      <w:r>
        <w:t>A, B, and C) along with one stand-alone singleton (</w:t>
      </w:r>
      <w:r w:rsidRPr="00BD7CA6">
        <w:t>I 4,[5],12:b:-</w:t>
      </w:r>
      <w:r>
        <w:rPr>
          <w:rFonts w:hint="eastAsia"/>
        </w:rPr>
        <w:t xml:space="preserve"> </w:t>
      </w:r>
      <w:r>
        <w:t xml:space="preserve">S1). </w:t>
      </w:r>
      <w:r w:rsidRPr="00F704C1">
        <w:rPr>
          <w:i/>
          <w:iCs/>
        </w:rPr>
        <w:t>S</w:t>
      </w:r>
      <w:r w:rsidRPr="00BD7CA6">
        <w:t>. I 4,[5],12:b:-</w:t>
      </w:r>
      <w:r>
        <w:rPr>
          <w:rFonts w:hint="eastAsia"/>
        </w:rPr>
        <w:t xml:space="preserve"> </w:t>
      </w:r>
      <w:r>
        <w:t xml:space="preserve">A is the largest lineage with 3,405 genomes representing 470 SNP clusters, and 1,291 singletons. </w:t>
      </w:r>
      <w:r w:rsidRPr="00F704C1">
        <w:rPr>
          <w:i/>
          <w:iCs/>
        </w:rPr>
        <w:t>S</w:t>
      </w:r>
      <w:r w:rsidRPr="00BD7CA6">
        <w:t>. I 4,[5],12:b:-</w:t>
      </w:r>
      <w:r>
        <w:rPr>
          <w:rFonts w:hint="eastAsia"/>
        </w:rPr>
        <w:t xml:space="preserve"> </w:t>
      </w:r>
      <w:r>
        <w:t xml:space="preserve">B contains 48 genomes representing 2 SNP clusters, and 1 singleton. </w:t>
      </w:r>
      <w:r w:rsidRPr="00F704C1">
        <w:rPr>
          <w:i/>
          <w:iCs/>
        </w:rPr>
        <w:t>S</w:t>
      </w:r>
      <w:r w:rsidRPr="00BD7CA6">
        <w:t>. I 4,[5],12:b:-</w:t>
      </w:r>
      <w:r>
        <w:rPr>
          <w:rFonts w:hint="eastAsia"/>
        </w:rPr>
        <w:t xml:space="preserve"> </w:t>
      </w:r>
      <w:r>
        <w:t xml:space="preserve">C contains 10 genomes representing only 1 SNP cluster. </w:t>
      </w:r>
      <w:r w:rsidRPr="00F704C1">
        <w:rPr>
          <w:i/>
          <w:iCs/>
        </w:rPr>
        <w:t>S</w:t>
      </w:r>
      <w:r w:rsidRPr="00BD7CA6">
        <w:t>. I 4,[5],12:b:-</w:t>
      </w:r>
      <w:r>
        <w:rPr>
          <w:rFonts w:hint="eastAsia"/>
        </w:rPr>
        <w:t xml:space="preserve"> </w:t>
      </w:r>
      <w:r>
        <w:t>A is a paraphyletic lineage since other non-</w:t>
      </w:r>
      <w:r w:rsidRPr="00F704C1">
        <w:rPr>
          <w:i/>
          <w:iCs/>
        </w:rPr>
        <w:t xml:space="preserve"> S</w:t>
      </w:r>
      <w:r w:rsidRPr="00BD7CA6">
        <w:t>. I 4,[5],12:b:-</w:t>
      </w:r>
      <w:r>
        <w:rPr>
          <w:rFonts w:hint="eastAsia"/>
        </w:rPr>
        <w:t xml:space="preserve"> </w:t>
      </w:r>
      <w:r>
        <w:t xml:space="preserve">serovars cluster within this lineage (i.e. </w:t>
      </w:r>
      <w:r w:rsidRPr="00F704C1">
        <w:rPr>
          <w:i/>
          <w:iCs/>
        </w:rPr>
        <w:t>S.</w:t>
      </w:r>
      <w:r>
        <w:t xml:space="preserve"> Paratyphi B and </w:t>
      </w:r>
      <w:r w:rsidRPr="00F704C1">
        <w:rPr>
          <w:i/>
          <w:iCs/>
        </w:rPr>
        <w:t xml:space="preserve">S. </w:t>
      </w:r>
      <w:r>
        <w:t xml:space="preserve">Schleissheim cluster within </w:t>
      </w:r>
      <w:r w:rsidRPr="00F704C1">
        <w:rPr>
          <w:i/>
          <w:iCs/>
        </w:rPr>
        <w:t>S</w:t>
      </w:r>
      <w:r w:rsidRPr="00BD7CA6">
        <w:t>. I 4,[5],12:b:-</w:t>
      </w:r>
      <w:r>
        <w:rPr>
          <w:rFonts w:hint="eastAsia"/>
        </w:rPr>
        <w:t xml:space="preserve"> </w:t>
      </w:r>
      <w:r>
        <w:t xml:space="preserve">A). </w:t>
      </w:r>
      <w:r w:rsidRPr="00F704C1">
        <w:rPr>
          <w:i/>
          <w:iCs/>
        </w:rPr>
        <w:t>S</w:t>
      </w:r>
      <w:r w:rsidRPr="00BD7CA6">
        <w:t>. I 4,[5],12:b:-</w:t>
      </w:r>
      <w:r>
        <w:rPr>
          <w:rFonts w:hint="eastAsia"/>
        </w:rPr>
        <w:t xml:space="preserve"> </w:t>
      </w:r>
      <w:r>
        <w:t xml:space="preserve">B and C are monophyletic lineages. The average pairwise number of nucleotide substitutions per site was used to report branch lengths. For rooting the tree, one genome belonging to </w:t>
      </w:r>
      <w:r w:rsidRPr="00F704C1">
        <w:rPr>
          <w:i/>
          <w:iCs/>
        </w:rPr>
        <w:t>Salmonella</w:t>
      </w:r>
      <w:r>
        <w:t xml:space="preserve"> </w:t>
      </w:r>
      <w:r w:rsidRPr="00F704C1">
        <w:rPr>
          <w:i/>
          <w:iCs/>
        </w:rPr>
        <w:t>enterica</w:t>
      </w:r>
      <w:r>
        <w:t xml:space="preserve"> subsp. </w:t>
      </w:r>
      <w:r w:rsidRPr="00F704C1">
        <w:rPr>
          <w:i/>
          <w:iCs/>
        </w:rPr>
        <w:t>indica</w:t>
      </w:r>
      <w:r>
        <w:t xml:space="preserve"> was used as the outgroup and the branch length of the outgroup was shortened by 100. The Shimodaira-Hasegawa test with 1,000 resamples was used to assess the clustering confidence. The orange stars represent the most recent common ancestor of each </w:t>
      </w:r>
      <w:r w:rsidRPr="00F704C1">
        <w:rPr>
          <w:i/>
          <w:iCs/>
        </w:rPr>
        <w:t>S</w:t>
      </w:r>
      <w:r w:rsidRPr="00BD7CA6">
        <w:t>. I 4,[5],12:b:-</w:t>
      </w:r>
      <w:r>
        <w:rPr>
          <w:rFonts w:hint="eastAsia"/>
        </w:rPr>
        <w:t xml:space="preserve"> </w:t>
      </w:r>
      <w:r>
        <w:t>lineage with a bootstrap value higher than 0.7.</w:t>
      </w:r>
    </w:p>
    <w:p w14:paraId="5A0C59A6" w14:textId="2526C183" w:rsidR="008F2176" w:rsidRPr="00F704C1" w:rsidRDefault="00686D77" w:rsidP="00F704C1">
      <w:pPr>
        <w:pStyle w:val="ListParagraph"/>
        <w:numPr>
          <w:ilvl w:val="0"/>
          <w:numId w:val="5"/>
        </w:numPr>
        <w:rPr>
          <w:b/>
          <w:bCs/>
        </w:rPr>
      </w:pPr>
      <w:r w:rsidRPr="00F704C1">
        <w:rPr>
          <w:b/>
          <w:bCs/>
          <w:i/>
          <w:iCs/>
        </w:rPr>
        <w:t xml:space="preserve">S. </w:t>
      </w:r>
      <w:r w:rsidRPr="00F704C1">
        <w:rPr>
          <w:b/>
          <w:bCs/>
        </w:rPr>
        <w:t>I 4,[5],12:i:-</w:t>
      </w:r>
    </w:p>
    <w:p w14:paraId="59DAAD7C" w14:textId="5DB72939" w:rsidR="008F2176" w:rsidRDefault="00134DEF" w:rsidP="00267540">
      <w:r>
        <w:t xml:space="preserve">Maximum likelihood phylogenetic tree for </w:t>
      </w:r>
      <w:r w:rsidRPr="4E82DA89">
        <w:rPr>
          <w:i/>
          <w:iCs/>
        </w:rPr>
        <w:t>S.</w:t>
      </w:r>
      <w:r>
        <w:t xml:space="preserve"> </w:t>
      </w:r>
      <w:r w:rsidRPr="00FA3728">
        <w:t>I 4,[5],12:i:-</w:t>
      </w:r>
      <w:r>
        <w:t xml:space="preserve"> (</w:t>
      </w:r>
      <w:r w:rsidR="00130B15">
        <w:t xml:space="preserve">often referred </w:t>
      </w:r>
      <w:r w:rsidR="0021717B">
        <w:t xml:space="preserve">to </w:t>
      </w:r>
      <w:r w:rsidR="00130B15">
        <w:t xml:space="preserve">as </w:t>
      </w:r>
      <w:r>
        <w:t xml:space="preserve">monophasic Typhimurium). </w:t>
      </w:r>
      <w:r w:rsidRPr="4E82DA89">
        <w:rPr>
          <w:i/>
          <w:iCs/>
        </w:rPr>
        <w:t>S.</w:t>
      </w:r>
      <w:r>
        <w:t xml:space="preserve"> </w:t>
      </w:r>
      <w:r w:rsidRPr="00FA3728">
        <w:t>I 4,[5],12:i:-</w:t>
      </w:r>
      <w:r>
        <w:t xml:space="preserve"> is a polyphyletic serovar that contains four phylogenetic lineages (</w:t>
      </w:r>
      <w:r w:rsidRPr="00FA3728">
        <w:t>I 4,[5],12:i:-</w:t>
      </w:r>
      <w:r>
        <w:t xml:space="preserve"> A, B, C, and D)</w:t>
      </w:r>
      <w:r>
        <w:rPr>
          <w:rFonts w:hint="eastAsia"/>
        </w:rPr>
        <w:t xml:space="preserve"> and one stand-alone singleton</w:t>
      </w:r>
      <w:r w:rsidR="00223DA8">
        <w:t xml:space="preserve"> (</w:t>
      </w:r>
      <w:r w:rsidR="00223DA8" w:rsidRPr="00FA3728">
        <w:t>I 4,[5],12:i:-</w:t>
      </w:r>
      <w:r w:rsidR="00223DA8">
        <w:t xml:space="preserve"> S1)</w:t>
      </w:r>
      <w:r>
        <w:t xml:space="preserve">. </w:t>
      </w:r>
      <w:r w:rsidRPr="00FA3728">
        <w:t>I 4,[5],12:i:-</w:t>
      </w:r>
      <w:r>
        <w:t xml:space="preserve">A is the largest lineage with 27,728 genomes which represent 268 SNP clusters, and 503 singletons. </w:t>
      </w:r>
      <w:r w:rsidRPr="00FA3728">
        <w:t>I 4,[5],12:i:-</w:t>
      </w:r>
      <w:r>
        <w:t xml:space="preserve"> B contains 485 genomes which represent 3 SNP clusters, and 12 singletons. </w:t>
      </w:r>
      <w:r w:rsidRPr="00FA3728">
        <w:t>I 4,[5],12:i:-</w:t>
      </w:r>
      <w:r>
        <w:t xml:space="preserve"> C contains 12 genomes which </w:t>
      </w:r>
      <w:r>
        <w:rPr>
          <w:rFonts w:hint="eastAsia"/>
        </w:rPr>
        <w:t xml:space="preserve">represent 2 SNP clusters, and 7 singletons. </w:t>
      </w:r>
      <w:r w:rsidRPr="00FA3728">
        <w:t>I 4,[5],12:i:-</w:t>
      </w:r>
      <w:r>
        <w:t xml:space="preserve"> D includes </w:t>
      </w:r>
      <w:r>
        <w:rPr>
          <w:rFonts w:hint="eastAsia"/>
        </w:rPr>
        <w:t>10</w:t>
      </w:r>
      <w:r>
        <w:t xml:space="preserve"> genomes, which are all singletons. </w:t>
      </w:r>
      <w:r>
        <w:rPr>
          <w:rFonts w:hint="eastAsia"/>
        </w:rPr>
        <w:t xml:space="preserve">There is one stand-alone singleton that does not cluster with any </w:t>
      </w:r>
      <w:r w:rsidRPr="00FA3728">
        <w:t>I 4,[5],12:i:-</w:t>
      </w:r>
      <w:r>
        <w:t xml:space="preserve"> </w:t>
      </w:r>
      <w:r>
        <w:rPr>
          <w:rFonts w:hint="eastAsia"/>
        </w:rPr>
        <w:t xml:space="preserve"> lineages and was labeled as </w:t>
      </w:r>
      <w:r w:rsidRPr="00FA3728">
        <w:t>I 4,[5],12:i:-</w:t>
      </w:r>
      <w:r>
        <w:t xml:space="preserve"> </w:t>
      </w:r>
      <w:r>
        <w:rPr>
          <w:rFonts w:hint="eastAsia"/>
        </w:rPr>
        <w:t xml:space="preserve">S1. </w:t>
      </w:r>
      <w:r w:rsidRPr="00FA3728">
        <w:t>I 4,[5],12:i:-</w:t>
      </w:r>
      <w:r>
        <w:t xml:space="preserve"> A,</w:t>
      </w:r>
      <w:r>
        <w:rPr>
          <w:rFonts w:hint="eastAsia"/>
        </w:rPr>
        <w:t xml:space="preserve"> and</w:t>
      </w:r>
      <w:r>
        <w:t xml:space="preserve"> C are paraphyletic since other non-</w:t>
      </w:r>
      <w:r w:rsidRPr="00FA3728">
        <w:t>I 4,[5],12:i:-</w:t>
      </w:r>
      <w:r>
        <w:rPr>
          <w:rFonts w:hint="eastAsia"/>
        </w:rPr>
        <w:t xml:space="preserve"> </w:t>
      </w:r>
      <w:r>
        <w:t xml:space="preserve">serovars cluster within these lineages. For example, </w:t>
      </w:r>
      <w:r w:rsidRPr="4E82DA89">
        <w:rPr>
          <w:i/>
          <w:iCs/>
        </w:rPr>
        <w:t>S</w:t>
      </w:r>
      <w:r>
        <w:t xml:space="preserve">. </w:t>
      </w:r>
      <w:r>
        <w:rPr>
          <w:rFonts w:hint="eastAsia"/>
        </w:rPr>
        <w:t>Agama</w:t>
      </w:r>
      <w:r>
        <w:t xml:space="preserve"> clusters within </w:t>
      </w:r>
      <w:r w:rsidRPr="00FA3728">
        <w:t>I 4,[5],12:i:-</w:t>
      </w:r>
      <w:r>
        <w:rPr>
          <w:rFonts w:hint="eastAsia"/>
        </w:rPr>
        <w:t xml:space="preserve"> C</w:t>
      </w:r>
      <w:r>
        <w:t xml:space="preserve">. Finally, </w:t>
      </w:r>
      <w:r w:rsidRPr="00FA3728">
        <w:t>I 4,[5],12:i:-</w:t>
      </w:r>
      <w:r>
        <w:rPr>
          <w:rFonts w:hint="eastAsia"/>
        </w:rPr>
        <w:t xml:space="preserve"> B and D</w:t>
      </w:r>
      <w:r>
        <w:t xml:space="preserve"> </w:t>
      </w:r>
      <w:r>
        <w:rPr>
          <w:rFonts w:hint="eastAsia"/>
        </w:rPr>
        <w:t>are</w:t>
      </w:r>
      <w:r>
        <w:t xml:space="preserve"> monophyletic. The average pairwise number of nucleotide substitutions per site was used to report branch lengths. For rooting the tree, one genome belonging to </w:t>
      </w:r>
      <w:r w:rsidRPr="4E82DA89">
        <w:rPr>
          <w:i/>
          <w:iCs/>
        </w:rPr>
        <w:t>Salmonella enterica</w:t>
      </w:r>
      <w:r>
        <w:t xml:space="preserve"> subsp. </w:t>
      </w:r>
      <w:r w:rsidRPr="4E82DA89">
        <w:rPr>
          <w:i/>
          <w:iCs/>
        </w:rPr>
        <w:t>indica</w:t>
      </w:r>
      <w:r>
        <w:t xml:space="preserve"> was used as the outgroup</w:t>
      </w:r>
      <w:r>
        <w:rPr>
          <w:rFonts w:hint="eastAsia"/>
        </w:rPr>
        <w:t xml:space="preserve"> </w:t>
      </w:r>
      <w:r w:rsidRPr="00750EF0">
        <w:t>and the branch length of the outgroup was shortened by 100</w:t>
      </w:r>
      <w:r>
        <w:t>. The Shimodaira-Hasegawa test with 1,000 resamples was used to assess the clustering confidence. The orange star</w:t>
      </w:r>
      <w:r>
        <w:rPr>
          <w:rFonts w:hint="eastAsia"/>
        </w:rPr>
        <w:t>s</w:t>
      </w:r>
      <w:r>
        <w:t xml:space="preserve"> represent the most recent common ancestor of each </w:t>
      </w:r>
      <w:r w:rsidRPr="00FA3728">
        <w:t>I 4,[5],12:i:-</w:t>
      </w:r>
      <w:r>
        <w:rPr>
          <w:rFonts w:hint="eastAsia"/>
        </w:rPr>
        <w:t xml:space="preserve"> </w:t>
      </w:r>
      <w:r>
        <w:t>lineage with a bootstrap value higher than 0.7.</w:t>
      </w:r>
      <w:r>
        <w:rPr>
          <w:rFonts w:hint="eastAsia"/>
        </w:rPr>
        <w:t xml:space="preserve"> </w:t>
      </w:r>
      <w:r w:rsidRPr="004B1B93">
        <w:rPr>
          <w:i/>
          <w:iCs/>
        </w:rPr>
        <w:t>S</w:t>
      </w:r>
      <w:r w:rsidRPr="004B1B93">
        <w:t xml:space="preserve">. Heidelberg and </w:t>
      </w:r>
      <w:r w:rsidRPr="004B1B93">
        <w:rPr>
          <w:i/>
          <w:iCs/>
        </w:rPr>
        <w:t>S</w:t>
      </w:r>
      <w:r w:rsidRPr="004B1B93">
        <w:t>. Kentucky (which paraphyletically cluster with</w:t>
      </w:r>
      <w:r>
        <w:rPr>
          <w:rFonts w:hint="eastAsia"/>
        </w:rPr>
        <w:t>in</w:t>
      </w:r>
      <w:r w:rsidRPr="004B1B93">
        <w:t xml:space="preserve"> Typhimurium B and C, respectively) were also highlighted </w:t>
      </w:r>
      <w:r>
        <w:rPr>
          <w:rFonts w:hint="eastAsia"/>
        </w:rPr>
        <w:t xml:space="preserve">in this figure </w:t>
      </w:r>
      <w:r w:rsidRPr="004B1B93">
        <w:t xml:space="preserve">to identify whether the I 4,[5],12:i:- lineages all diverged from </w:t>
      </w:r>
      <w:r w:rsidRPr="004B1B93">
        <w:rPr>
          <w:i/>
          <w:iCs/>
        </w:rPr>
        <w:t>S</w:t>
      </w:r>
      <w:r w:rsidRPr="004B1B93">
        <w:t>. Typhimurium.</w:t>
      </w:r>
    </w:p>
    <w:p w14:paraId="71E7A6A6" w14:textId="1724D623" w:rsidR="00810145" w:rsidRPr="003C13DB" w:rsidRDefault="00E82167" w:rsidP="00686D77">
      <w:pPr>
        <w:pStyle w:val="ListParagraph"/>
        <w:numPr>
          <w:ilvl w:val="0"/>
          <w:numId w:val="6"/>
        </w:numPr>
      </w:pPr>
      <w:r>
        <w:rPr>
          <w:b/>
          <w:bCs/>
          <w:i/>
          <w:iCs/>
        </w:rPr>
        <w:t xml:space="preserve">S. </w:t>
      </w:r>
      <w:r w:rsidR="00810145">
        <w:rPr>
          <w:b/>
          <w:bCs/>
        </w:rPr>
        <w:t>I 9:l,z</w:t>
      </w:r>
      <w:r w:rsidR="00810145">
        <w:rPr>
          <w:b/>
          <w:bCs/>
          <w:vertAlign w:val="subscript"/>
        </w:rPr>
        <w:t>28</w:t>
      </w:r>
      <w:r w:rsidR="00810145">
        <w:rPr>
          <w:b/>
          <w:bCs/>
        </w:rPr>
        <w:t>:-</w:t>
      </w:r>
    </w:p>
    <w:p w14:paraId="2F882E41" w14:textId="78AA061D" w:rsidR="003C13DB" w:rsidRDefault="003C13DB" w:rsidP="003C13DB">
      <w:r>
        <w:t xml:space="preserve">Maximum likelihood phylogenetic tree for </w:t>
      </w:r>
      <w:r w:rsidRPr="00793659">
        <w:rPr>
          <w:i/>
          <w:iCs/>
        </w:rPr>
        <w:t>S.</w:t>
      </w:r>
      <w:r w:rsidR="00E23EC5">
        <w:t xml:space="preserve"> I</w:t>
      </w:r>
      <w:r>
        <w:t xml:space="preserve"> </w:t>
      </w:r>
      <w:r w:rsidR="00793659" w:rsidRPr="00E23EC5">
        <w:t>9:l,z</w:t>
      </w:r>
      <w:r w:rsidR="00793659" w:rsidRPr="00E23EC5">
        <w:rPr>
          <w:vertAlign w:val="subscript"/>
        </w:rPr>
        <w:t>28</w:t>
      </w:r>
      <w:r w:rsidR="00793659" w:rsidRPr="00E23EC5">
        <w:t>:-</w:t>
      </w:r>
      <w:r w:rsidRPr="00E23EC5">
        <w:t>.</w:t>
      </w:r>
      <w:r>
        <w:t xml:space="preserve"> </w:t>
      </w:r>
      <w:r w:rsidRPr="00793659">
        <w:rPr>
          <w:i/>
          <w:iCs/>
        </w:rPr>
        <w:t>S.</w:t>
      </w:r>
      <w:r>
        <w:t xml:space="preserve"> </w:t>
      </w:r>
      <w:r w:rsidR="00E23EC5">
        <w:t xml:space="preserve">I </w:t>
      </w:r>
      <w:r w:rsidR="00E23EC5" w:rsidRPr="00E23EC5">
        <w:t>9:l,z</w:t>
      </w:r>
      <w:r w:rsidR="00E23EC5" w:rsidRPr="00E23EC5">
        <w:rPr>
          <w:vertAlign w:val="subscript"/>
        </w:rPr>
        <w:t>28</w:t>
      </w:r>
      <w:r w:rsidR="00E23EC5" w:rsidRPr="00E23EC5">
        <w:t>:-</w:t>
      </w:r>
      <w:r>
        <w:t xml:space="preserve">is a monophyletic serovar with </w:t>
      </w:r>
      <w:r w:rsidR="00A40AA6">
        <w:t xml:space="preserve">371 </w:t>
      </w:r>
      <w:r>
        <w:t xml:space="preserve">genomes representing </w:t>
      </w:r>
      <w:r w:rsidR="00A40AA6">
        <w:t>19</w:t>
      </w:r>
      <w:r>
        <w:t xml:space="preserve"> SNP clusters, and </w:t>
      </w:r>
      <w:r w:rsidR="00A40AA6">
        <w:t>10</w:t>
      </w:r>
      <w:r>
        <w:t xml:space="preserve"> singletons. The average pairwise number of nucleotide substitutions per site was used to report branch lengths. For rooting the tree, one </w:t>
      </w:r>
      <w:r>
        <w:lastRenderedPageBreak/>
        <w:t xml:space="preserve">genome belonging to </w:t>
      </w:r>
      <w:r w:rsidRPr="00793659">
        <w:rPr>
          <w:i/>
          <w:iCs/>
        </w:rPr>
        <w:t>Salmonella enterica</w:t>
      </w:r>
      <w:r>
        <w:t xml:space="preserve"> subsp. </w:t>
      </w:r>
      <w:r w:rsidRPr="00793659">
        <w:rPr>
          <w:i/>
          <w:iCs/>
        </w:rPr>
        <w:t>indica</w:t>
      </w:r>
      <w:r>
        <w:t xml:space="preserve"> was used as the outgroup and the branch length of the outgroup was shortened by 100. The Shimodaira-Hasegawa test with 1,000 resamples was used to assess the clustering confidence. The orange star</w:t>
      </w:r>
      <w:r>
        <w:rPr>
          <w:rFonts w:hint="eastAsia"/>
        </w:rPr>
        <w:t xml:space="preserve">s </w:t>
      </w:r>
      <w:r>
        <w:t xml:space="preserve">represent the most recent common ancestor of </w:t>
      </w:r>
      <w:r w:rsidR="00A40AA6">
        <w:t xml:space="preserve">I </w:t>
      </w:r>
      <w:r w:rsidR="00A40AA6" w:rsidRPr="00E23EC5">
        <w:t>9:l,z</w:t>
      </w:r>
      <w:r w:rsidR="00A40AA6" w:rsidRPr="00E23EC5">
        <w:rPr>
          <w:vertAlign w:val="subscript"/>
        </w:rPr>
        <w:t>28</w:t>
      </w:r>
      <w:r w:rsidR="00A40AA6" w:rsidRPr="00E23EC5">
        <w:t>:-</w:t>
      </w:r>
      <w:r>
        <w:t>lineage with a bootstrap value higher than 0.7.</w:t>
      </w:r>
    </w:p>
    <w:p w14:paraId="26219EE8" w14:textId="7B37CD1C" w:rsidR="00760F10" w:rsidRPr="00760F10" w:rsidRDefault="00E82167" w:rsidP="00686D77">
      <w:pPr>
        <w:pStyle w:val="ListParagraph"/>
        <w:numPr>
          <w:ilvl w:val="0"/>
          <w:numId w:val="6"/>
        </w:numPr>
        <w:rPr>
          <w:b/>
          <w:bCs/>
        </w:rPr>
      </w:pPr>
      <w:r>
        <w:rPr>
          <w:b/>
          <w:bCs/>
          <w:i/>
          <w:iCs/>
        </w:rPr>
        <w:t xml:space="preserve">S. </w:t>
      </w:r>
      <w:r w:rsidR="00760F10">
        <w:rPr>
          <w:b/>
          <w:bCs/>
        </w:rPr>
        <w:t>IIIa 41:z</w:t>
      </w:r>
      <w:r w:rsidR="00760F10">
        <w:rPr>
          <w:b/>
          <w:bCs/>
          <w:vertAlign w:val="subscript"/>
        </w:rPr>
        <w:t>4</w:t>
      </w:r>
      <w:r w:rsidR="00760F10">
        <w:rPr>
          <w:b/>
          <w:bCs/>
        </w:rPr>
        <w:t>,z</w:t>
      </w:r>
      <w:r w:rsidR="00760F10">
        <w:rPr>
          <w:b/>
          <w:bCs/>
          <w:vertAlign w:val="subscript"/>
        </w:rPr>
        <w:t>23</w:t>
      </w:r>
      <w:r w:rsidR="00760F10">
        <w:rPr>
          <w:b/>
          <w:bCs/>
        </w:rPr>
        <w:t>:-</w:t>
      </w:r>
    </w:p>
    <w:p w14:paraId="4BE115E2" w14:textId="42526B8D" w:rsidR="00760F10" w:rsidRPr="00F14FAC" w:rsidRDefault="00760F10" w:rsidP="00F14FAC">
      <w:pPr>
        <w:rPr>
          <w:b/>
          <w:bCs/>
        </w:rPr>
      </w:pPr>
      <w:r>
        <w:t xml:space="preserve">Maximum likelihood phylogenetic tree for </w:t>
      </w:r>
      <w:r w:rsidRPr="00F14FAC">
        <w:rPr>
          <w:i/>
          <w:iCs/>
        </w:rPr>
        <w:t>S.</w:t>
      </w:r>
      <w:r w:rsidR="005C6885" w:rsidRPr="00F14FAC">
        <w:rPr>
          <w:b/>
          <w:bCs/>
        </w:rPr>
        <w:t xml:space="preserve"> </w:t>
      </w:r>
      <w:r w:rsidR="005C6885" w:rsidRPr="005C6885">
        <w:t>IIIa 41:z</w:t>
      </w:r>
      <w:r w:rsidR="005C6885" w:rsidRPr="00F14FAC">
        <w:rPr>
          <w:vertAlign w:val="subscript"/>
        </w:rPr>
        <w:t>4</w:t>
      </w:r>
      <w:r w:rsidR="005C6885" w:rsidRPr="005C6885">
        <w:t>,z</w:t>
      </w:r>
      <w:r w:rsidR="005C6885" w:rsidRPr="00F14FAC">
        <w:rPr>
          <w:vertAlign w:val="subscript"/>
        </w:rPr>
        <w:t>23</w:t>
      </w:r>
      <w:r w:rsidR="005C6885" w:rsidRPr="005C6885">
        <w:t>:-</w:t>
      </w:r>
      <w:r w:rsidRPr="005C6885">
        <w:t>.</w:t>
      </w:r>
      <w:r>
        <w:t xml:space="preserve"> </w:t>
      </w:r>
      <w:r w:rsidRPr="00F14FAC">
        <w:rPr>
          <w:i/>
          <w:iCs/>
        </w:rPr>
        <w:t>S.</w:t>
      </w:r>
      <w:r>
        <w:t xml:space="preserve"> </w:t>
      </w:r>
      <w:r w:rsidR="00514FBC" w:rsidRPr="005C6885">
        <w:t>IIIa 41:z</w:t>
      </w:r>
      <w:r w:rsidR="00514FBC" w:rsidRPr="00F14FAC">
        <w:rPr>
          <w:vertAlign w:val="subscript"/>
        </w:rPr>
        <w:t>4</w:t>
      </w:r>
      <w:r w:rsidR="00514FBC" w:rsidRPr="005C6885">
        <w:t>,z</w:t>
      </w:r>
      <w:r w:rsidR="00514FBC" w:rsidRPr="00F14FAC">
        <w:rPr>
          <w:vertAlign w:val="subscript"/>
        </w:rPr>
        <w:t>23</w:t>
      </w:r>
      <w:r w:rsidR="00514FBC" w:rsidRPr="005C6885">
        <w:t>:-</w:t>
      </w:r>
      <w:r w:rsidR="00514FBC">
        <w:t xml:space="preserve"> </w:t>
      </w:r>
      <w:r>
        <w:t>is a polyphyletic serovar that contains four phylogenetic lineages (</w:t>
      </w:r>
      <w:r w:rsidR="00A87FA7" w:rsidRPr="005C6885">
        <w:t>IIIa 41:z</w:t>
      </w:r>
      <w:r w:rsidR="00A87FA7" w:rsidRPr="00F14FAC">
        <w:rPr>
          <w:vertAlign w:val="subscript"/>
        </w:rPr>
        <w:t>4</w:t>
      </w:r>
      <w:r w:rsidR="00A87FA7" w:rsidRPr="005C6885">
        <w:t>,z</w:t>
      </w:r>
      <w:r w:rsidR="00A87FA7" w:rsidRPr="00F14FAC">
        <w:rPr>
          <w:vertAlign w:val="subscript"/>
        </w:rPr>
        <w:t>23</w:t>
      </w:r>
      <w:r w:rsidR="00A87FA7" w:rsidRPr="005C6885">
        <w:t>:-</w:t>
      </w:r>
      <w:r w:rsidR="00A87FA7">
        <w:t xml:space="preserve"> </w:t>
      </w:r>
      <w:r>
        <w:t>A, B, C, and D)</w:t>
      </w:r>
      <w:r w:rsidR="00A87FA7">
        <w:t xml:space="preserve"> along with one stand-alone sin</w:t>
      </w:r>
      <w:r w:rsidR="001D1615">
        <w:t>gle</w:t>
      </w:r>
      <w:r w:rsidR="00A87FA7">
        <w:t>ton</w:t>
      </w:r>
      <w:r w:rsidR="000517F2">
        <w:t xml:space="preserve"> (</w:t>
      </w:r>
      <w:r w:rsidR="000517F2" w:rsidRPr="005C6885">
        <w:t>IIIa 41:z</w:t>
      </w:r>
      <w:r w:rsidR="000517F2" w:rsidRPr="00F14FAC">
        <w:rPr>
          <w:vertAlign w:val="subscript"/>
        </w:rPr>
        <w:t>4</w:t>
      </w:r>
      <w:r w:rsidR="000517F2" w:rsidRPr="005C6885">
        <w:t>,z</w:t>
      </w:r>
      <w:r w:rsidR="000517F2" w:rsidRPr="00F14FAC">
        <w:rPr>
          <w:vertAlign w:val="subscript"/>
        </w:rPr>
        <w:t>23</w:t>
      </w:r>
      <w:r w:rsidR="000517F2" w:rsidRPr="005C6885">
        <w:t>:-</w:t>
      </w:r>
      <w:r w:rsidR="000517F2">
        <w:t xml:space="preserve"> S1)</w:t>
      </w:r>
      <w:r>
        <w:t xml:space="preserve">. </w:t>
      </w:r>
      <w:r w:rsidR="00FA52CC" w:rsidRPr="005C6885">
        <w:t>IIIa 41:z</w:t>
      </w:r>
      <w:r w:rsidR="00FA52CC" w:rsidRPr="00F14FAC">
        <w:rPr>
          <w:vertAlign w:val="subscript"/>
        </w:rPr>
        <w:t>4</w:t>
      </w:r>
      <w:r w:rsidR="00FA52CC" w:rsidRPr="005C6885">
        <w:t>,z</w:t>
      </w:r>
      <w:r w:rsidR="00FA52CC" w:rsidRPr="00F14FAC">
        <w:rPr>
          <w:vertAlign w:val="subscript"/>
        </w:rPr>
        <w:t>23</w:t>
      </w:r>
      <w:r w:rsidR="00FA52CC" w:rsidRPr="005C6885">
        <w:t>:-</w:t>
      </w:r>
      <w:r w:rsidR="00FA52CC">
        <w:t xml:space="preserve"> </w:t>
      </w:r>
      <w:r>
        <w:t xml:space="preserve">A is the largest lineage with </w:t>
      </w:r>
      <w:r w:rsidR="004D696D">
        <w:t>242</w:t>
      </w:r>
      <w:r>
        <w:t xml:space="preserve"> genomes representing </w:t>
      </w:r>
      <w:r w:rsidR="004D696D">
        <w:t>7</w:t>
      </w:r>
      <w:r>
        <w:t xml:space="preserve"> SNP clusters, and </w:t>
      </w:r>
      <w:r w:rsidR="004D696D">
        <w:t>4</w:t>
      </w:r>
      <w:r>
        <w:t xml:space="preserve"> singletons. </w:t>
      </w:r>
      <w:r w:rsidR="00362C37" w:rsidRPr="005C6885">
        <w:t>IIIa 41:z</w:t>
      </w:r>
      <w:r w:rsidR="00362C37" w:rsidRPr="00F14FAC">
        <w:rPr>
          <w:vertAlign w:val="subscript"/>
        </w:rPr>
        <w:t>4</w:t>
      </w:r>
      <w:r w:rsidR="00362C37" w:rsidRPr="005C6885">
        <w:t>,z</w:t>
      </w:r>
      <w:r w:rsidR="00362C37" w:rsidRPr="00F14FAC">
        <w:rPr>
          <w:vertAlign w:val="subscript"/>
        </w:rPr>
        <w:t>23</w:t>
      </w:r>
      <w:r w:rsidR="00362C37" w:rsidRPr="005C6885">
        <w:t>:-</w:t>
      </w:r>
      <w:r w:rsidR="00362C37">
        <w:t xml:space="preserve"> </w:t>
      </w:r>
      <w:r>
        <w:t xml:space="preserve">B contains </w:t>
      </w:r>
      <w:r w:rsidR="00362C37">
        <w:t>44</w:t>
      </w:r>
      <w:r>
        <w:t xml:space="preserve"> genomes representing </w:t>
      </w:r>
      <w:r w:rsidR="00362C37">
        <w:t>8</w:t>
      </w:r>
      <w:r>
        <w:t xml:space="preserve"> SNP clusters, and </w:t>
      </w:r>
      <w:r w:rsidR="00362C37">
        <w:t>23</w:t>
      </w:r>
      <w:r>
        <w:t xml:space="preserve"> singletons. </w:t>
      </w:r>
      <w:r w:rsidR="00362C37" w:rsidRPr="005C6885">
        <w:t>IIIa 41:z</w:t>
      </w:r>
      <w:r w:rsidR="00362C37" w:rsidRPr="00F14FAC">
        <w:rPr>
          <w:vertAlign w:val="subscript"/>
        </w:rPr>
        <w:t>4</w:t>
      </w:r>
      <w:r w:rsidR="00362C37" w:rsidRPr="005C6885">
        <w:t>,z</w:t>
      </w:r>
      <w:r w:rsidR="00362C37" w:rsidRPr="00F14FAC">
        <w:rPr>
          <w:vertAlign w:val="subscript"/>
        </w:rPr>
        <w:t>23</w:t>
      </w:r>
      <w:r w:rsidR="00362C37" w:rsidRPr="005C6885">
        <w:t>:-</w:t>
      </w:r>
      <w:r w:rsidR="00362C37">
        <w:t xml:space="preserve"> </w:t>
      </w:r>
      <w:r>
        <w:t xml:space="preserve">C contains </w:t>
      </w:r>
      <w:r w:rsidR="00362C37">
        <w:t>39</w:t>
      </w:r>
      <w:r>
        <w:t xml:space="preserve"> genomes representing </w:t>
      </w:r>
      <w:r w:rsidR="00362C37">
        <w:t>4 SNP clusters and 22</w:t>
      </w:r>
      <w:r>
        <w:t xml:space="preserve"> singletons. </w:t>
      </w:r>
      <w:r w:rsidR="00362C37" w:rsidRPr="005C6885">
        <w:t>IIIa 41:z</w:t>
      </w:r>
      <w:r w:rsidR="00362C37" w:rsidRPr="00F14FAC">
        <w:rPr>
          <w:vertAlign w:val="subscript"/>
        </w:rPr>
        <w:t>4</w:t>
      </w:r>
      <w:r w:rsidR="00362C37" w:rsidRPr="005C6885">
        <w:t>,z</w:t>
      </w:r>
      <w:r w:rsidR="00362C37" w:rsidRPr="00F14FAC">
        <w:rPr>
          <w:vertAlign w:val="subscript"/>
        </w:rPr>
        <w:t>23</w:t>
      </w:r>
      <w:r w:rsidR="00362C37" w:rsidRPr="005C6885">
        <w:t>:-</w:t>
      </w:r>
      <w:r w:rsidR="00362C37">
        <w:t xml:space="preserve"> </w:t>
      </w:r>
      <w:r>
        <w:t xml:space="preserve">D contains </w:t>
      </w:r>
      <w:r w:rsidR="00362C37">
        <w:t>2</w:t>
      </w:r>
      <w:r>
        <w:t xml:space="preserve"> genomes representing only </w:t>
      </w:r>
      <w:r w:rsidR="00362C37">
        <w:t>2</w:t>
      </w:r>
      <w:r>
        <w:t xml:space="preserve"> singletons. </w:t>
      </w:r>
      <w:r w:rsidR="00BC3DCD" w:rsidRPr="005C6885">
        <w:t>IIIa 41:z</w:t>
      </w:r>
      <w:r w:rsidR="00BC3DCD" w:rsidRPr="00F14FAC">
        <w:rPr>
          <w:vertAlign w:val="subscript"/>
        </w:rPr>
        <w:t>4</w:t>
      </w:r>
      <w:r w:rsidR="00BC3DCD" w:rsidRPr="005C6885">
        <w:t>,z</w:t>
      </w:r>
      <w:r w:rsidR="00BC3DCD" w:rsidRPr="00F14FAC">
        <w:rPr>
          <w:vertAlign w:val="subscript"/>
        </w:rPr>
        <w:t>23</w:t>
      </w:r>
      <w:r w:rsidR="00BC3DCD" w:rsidRPr="005C6885">
        <w:t>:-</w:t>
      </w:r>
      <w:r w:rsidR="00BC3DCD">
        <w:t xml:space="preserve"> A and C are paraphyletic lineage</w:t>
      </w:r>
      <w:r w:rsidR="00C676AC">
        <w:t>s</w:t>
      </w:r>
      <w:r w:rsidR="00BC3DCD">
        <w:t xml:space="preserve"> since other non-</w:t>
      </w:r>
      <w:r w:rsidR="00C676AC" w:rsidRPr="005C6885">
        <w:t>IIIa 41:z</w:t>
      </w:r>
      <w:r w:rsidR="00C676AC" w:rsidRPr="00F14FAC">
        <w:rPr>
          <w:vertAlign w:val="subscript"/>
        </w:rPr>
        <w:t>4</w:t>
      </w:r>
      <w:r w:rsidR="00C676AC" w:rsidRPr="005C6885">
        <w:t>,z</w:t>
      </w:r>
      <w:r w:rsidR="00C676AC" w:rsidRPr="00F14FAC">
        <w:rPr>
          <w:vertAlign w:val="subscript"/>
        </w:rPr>
        <w:t>23</w:t>
      </w:r>
      <w:r w:rsidR="00C676AC" w:rsidRPr="005C6885">
        <w:t>:-</w:t>
      </w:r>
      <w:r w:rsidR="00C676AC">
        <w:t xml:space="preserve"> </w:t>
      </w:r>
      <w:r w:rsidR="00BC3DCD">
        <w:t>serovar clusters within th</w:t>
      </w:r>
      <w:r w:rsidR="009305FF">
        <w:t>ese</w:t>
      </w:r>
      <w:r w:rsidR="00BC3DCD">
        <w:t xml:space="preserve"> lineage</w:t>
      </w:r>
      <w:r w:rsidR="009305FF">
        <w:t>s</w:t>
      </w:r>
      <w:r w:rsidR="00BC3DCD">
        <w:t xml:space="preserve">. For example, </w:t>
      </w:r>
      <w:r w:rsidR="00BC3DCD" w:rsidRPr="001F5F9F">
        <w:rPr>
          <w:i/>
          <w:iCs/>
        </w:rPr>
        <w:t>S.</w:t>
      </w:r>
      <w:r w:rsidR="00BC3DCD">
        <w:t xml:space="preserve"> </w:t>
      </w:r>
      <w:r w:rsidR="00643A64" w:rsidRPr="005C6885">
        <w:t>IIIa 4</w:t>
      </w:r>
      <w:r w:rsidR="00643A64">
        <w:t>4</w:t>
      </w:r>
      <w:r w:rsidR="00643A64" w:rsidRPr="005C6885">
        <w:t>:z</w:t>
      </w:r>
      <w:r w:rsidR="00643A64" w:rsidRPr="00F14FAC">
        <w:rPr>
          <w:vertAlign w:val="subscript"/>
        </w:rPr>
        <w:t>4</w:t>
      </w:r>
      <w:r w:rsidR="00643A64" w:rsidRPr="005C6885">
        <w:t>,z</w:t>
      </w:r>
      <w:r w:rsidR="00643A64" w:rsidRPr="00F14FAC">
        <w:rPr>
          <w:vertAlign w:val="subscript"/>
        </w:rPr>
        <w:t>23</w:t>
      </w:r>
      <w:r w:rsidR="00643A64" w:rsidRPr="005C6885">
        <w:t>:-</w:t>
      </w:r>
      <w:r w:rsidR="00643A64">
        <w:t xml:space="preserve"> </w:t>
      </w:r>
      <w:r w:rsidR="00BC3DCD">
        <w:t xml:space="preserve">clusters within </w:t>
      </w:r>
      <w:r w:rsidR="002248A3" w:rsidRPr="005C6885">
        <w:t>IIIa 41:z</w:t>
      </w:r>
      <w:r w:rsidR="002248A3" w:rsidRPr="00F14FAC">
        <w:rPr>
          <w:vertAlign w:val="subscript"/>
        </w:rPr>
        <w:t>4</w:t>
      </w:r>
      <w:r w:rsidR="002248A3" w:rsidRPr="005C6885">
        <w:t>,z</w:t>
      </w:r>
      <w:r w:rsidR="002248A3" w:rsidRPr="00F14FAC">
        <w:rPr>
          <w:vertAlign w:val="subscript"/>
        </w:rPr>
        <w:t>23</w:t>
      </w:r>
      <w:r w:rsidR="002248A3" w:rsidRPr="005C6885">
        <w:t>:-</w:t>
      </w:r>
      <w:r w:rsidR="002248A3">
        <w:t xml:space="preserve"> A</w:t>
      </w:r>
      <w:r w:rsidR="00BC3DCD">
        <w:t xml:space="preserve">. </w:t>
      </w:r>
      <w:r w:rsidR="001639C3" w:rsidRPr="005C6885">
        <w:t>IIIa 41:z</w:t>
      </w:r>
      <w:r w:rsidR="001639C3" w:rsidRPr="00F14FAC">
        <w:rPr>
          <w:vertAlign w:val="subscript"/>
        </w:rPr>
        <w:t>4</w:t>
      </w:r>
      <w:r w:rsidR="001639C3" w:rsidRPr="005C6885">
        <w:t>,z</w:t>
      </w:r>
      <w:r w:rsidR="001639C3" w:rsidRPr="00F14FAC">
        <w:rPr>
          <w:vertAlign w:val="subscript"/>
        </w:rPr>
        <w:t>23</w:t>
      </w:r>
      <w:r w:rsidR="001639C3" w:rsidRPr="005C6885">
        <w:t>:-</w:t>
      </w:r>
      <w:r w:rsidR="001639C3">
        <w:t xml:space="preserve"> B</w:t>
      </w:r>
      <w:r w:rsidR="00BC3DCD">
        <w:t xml:space="preserve">, and </w:t>
      </w:r>
      <w:r w:rsidR="001639C3">
        <w:t>D</w:t>
      </w:r>
      <w:r w:rsidR="00BC3DCD">
        <w:t xml:space="preserve"> are monophyletic lineages.</w:t>
      </w:r>
      <w:r>
        <w:t xml:space="preserve"> The average pairwise number of nucleotide substitutions per site was used to report branch lengths. For rooting the tree, one genome belonging to </w:t>
      </w:r>
      <w:r w:rsidRPr="000517F2">
        <w:rPr>
          <w:i/>
          <w:iCs/>
        </w:rPr>
        <w:t>Salmonella</w:t>
      </w:r>
      <w:r w:rsidRPr="000517F2">
        <w:t xml:space="preserve"> </w:t>
      </w:r>
      <w:r w:rsidRPr="000517F2">
        <w:rPr>
          <w:i/>
          <w:iCs/>
        </w:rPr>
        <w:t>enterica</w:t>
      </w:r>
      <w:r w:rsidRPr="000517F2">
        <w:t xml:space="preserve"> subsp. </w:t>
      </w:r>
      <w:r w:rsidR="000517F2">
        <w:rPr>
          <w:i/>
          <w:iCs/>
        </w:rPr>
        <w:t>bongori</w:t>
      </w:r>
      <w:r>
        <w:t xml:space="preserve"> was used as the outgroup. The Shimodaira-Hasegawa test with 1,000 resamples was used to assess the clustering confidence. The orange stars represent the most recent common ancestor of each </w:t>
      </w:r>
      <w:r w:rsidR="007321CF" w:rsidRPr="005C6885">
        <w:t>IIIa 41:z</w:t>
      </w:r>
      <w:r w:rsidR="007321CF" w:rsidRPr="00F14FAC">
        <w:rPr>
          <w:vertAlign w:val="subscript"/>
        </w:rPr>
        <w:t>4</w:t>
      </w:r>
      <w:r w:rsidR="007321CF" w:rsidRPr="005C6885">
        <w:t>,z</w:t>
      </w:r>
      <w:r w:rsidR="007321CF" w:rsidRPr="00F14FAC">
        <w:rPr>
          <w:vertAlign w:val="subscript"/>
        </w:rPr>
        <w:t>23</w:t>
      </w:r>
      <w:r w:rsidR="007321CF" w:rsidRPr="005C6885">
        <w:t>:-</w:t>
      </w:r>
      <w:r w:rsidR="007321CF">
        <w:t xml:space="preserve"> </w:t>
      </w:r>
      <w:r>
        <w:t>lineage with a bootstrap value higher than 0.7.</w:t>
      </w:r>
    </w:p>
    <w:p w14:paraId="3B0750F0" w14:textId="26C4A78E" w:rsidR="00D72DE4" w:rsidRPr="00C208B7" w:rsidRDefault="00E82167" w:rsidP="00686D77">
      <w:pPr>
        <w:pStyle w:val="ListParagraph"/>
        <w:numPr>
          <w:ilvl w:val="0"/>
          <w:numId w:val="6"/>
        </w:numPr>
        <w:rPr>
          <w:b/>
          <w:bCs/>
        </w:rPr>
      </w:pPr>
      <w:r>
        <w:rPr>
          <w:b/>
          <w:bCs/>
          <w:i/>
          <w:iCs/>
        </w:rPr>
        <w:t xml:space="preserve">S. </w:t>
      </w:r>
      <w:r w:rsidR="005A1080" w:rsidRPr="005A1080">
        <w:rPr>
          <w:b/>
          <w:bCs/>
        </w:rPr>
        <w:t>III</w:t>
      </w:r>
      <w:r w:rsidR="00C208B7">
        <w:rPr>
          <w:b/>
          <w:bCs/>
        </w:rPr>
        <w:t>b</w:t>
      </w:r>
      <w:r w:rsidR="005A1080" w:rsidRPr="00C208B7">
        <w:rPr>
          <w:b/>
          <w:bCs/>
        </w:rPr>
        <w:t xml:space="preserve"> </w:t>
      </w:r>
      <w:r w:rsidR="00C208B7" w:rsidRPr="00C208B7">
        <w:rPr>
          <w:b/>
          <w:bCs/>
        </w:rPr>
        <w:t>61:k:1,5,(7)</w:t>
      </w:r>
    </w:p>
    <w:p w14:paraId="082115F3" w14:textId="3545A0E6" w:rsidR="00332D8A" w:rsidRDefault="005A1080" w:rsidP="00332D8A">
      <w:r>
        <w:t xml:space="preserve">Maximum likelihood phylogenetic tree for </w:t>
      </w:r>
      <w:r w:rsidRPr="00C208B7">
        <w:rPr>
          <w:i/>
          <w:iCs/>
        </w:rPr>
        <w:t>S.</w:t>
      </w:r>
      <w:r w:rsidRPr="00C208B7">
        <w:rPr>
          <w:b/>
          <w:bCs/>
        </w:rPr>
        <w:t xml:space="preserve"> </w:t>
      </w:r>
      <w:r w:rsidR="00C208B7" w:rsidRPr="00C208B7">
        <w:t xml:space="preserve">IIIb 61:k:1,5,(7). </w:t>
      </w:r>
      <w:r w:rsidRPr="00C208B7">
        <w:rPr>
          <w:i/>
          <w:iCs/>
        </w:rPr>
        <w:t>S.</w:t>
      </w:r>
      <w:r>
        <w:t xml:space="preserve"> </w:t>
      </w:r>
      <w:r w:rsidR="00C208B7" w:rsidRPr="00C208B7">
        <w:t xml:space="preserve">IIIb 61:k:1,5,(7) </w:t>
      </w:r>
      <w:r>
        <w:t xml:space="preserve">is a polyphyletic serovar that contains </w:t>
      </w:r>
      <w:r w:rsidR="00B316E4">
        <w:t>two</w:t>
      </w:r>
      <w:r>
        <w:t xml:space="preserve"> phylogenetic lineages (</w:t>
      </w:r>
      <w:r w:rsidR="00B316E4" w:rsidRPr="00C208B7">
        <w:t xml:space="preserve">IIIb 61:k:1,5,(7) </w:t>
      </w:r>
      <w:r>
        <w:t xml:space="preserve">A, </w:t>
      </w:r>
      <w:r w:rsidR="00B316E4">
        <w:t>and B</w:t>
      </w:r>
      <w:r>
        <w:t>) along with one stand-alone singleton</w:t>
      </w:r>
      <w:r w:rsidR="006158CD">
        <w:t xml:space="preserve"> (</w:t>
      </w:r>
      <w:r w:rsidR="006158CD" w:rsidRPr="00C208B7">
        <w:t>IIIb 61:k:1,5,(7)</w:t>
      </w:r>
      <w:r w:rsidR="006158CD">
        <w:t xml:space="preserve"> S1)</w:t>
      </w:r>
      <w:r>
        <w:t xml:space="preserve">. </w:t>
      </w:r>
      <w:r w:rsidR="001E2EAF" w:rsidRPr="00C208B7">
        <w:t xml:space="preserve">IIIb 61:k:1,5,(7) </w:t>
      </w:r>
      <w:r>
        <w:t xml:space="preserve">A is the largest lineage with </w:t>
      </w:r>
      <w:r w:rsidR="001E2EAF">
        <w:t>474</w:t>
      </w:r>
      <w:r>
        <w:t xml:space="preserve"> genomes representing </w:t>
      </w:r>
      <w:r w:rsidR="001E2EAF">
        <w:t xml:space="preserve">30 </w:t>
      </w:r>
      <w:r>
        <w:t xml:space="preserve">SNP clusters, and </w:t>
      </w:r>
      <w:r w:rsidR="001E2EAF">
        <w:t>7</w:t>
      </w:r>
      <w:r>
        <w:t xml:space="preserve">4 singletons. </w:t>
      </w:r>
      <w:r w:rsidR="001E2EAF" w:rsidRPr="00C208B7">
        <w:t>IIIb 61:k:1,5,(7)</w:t>
      </w:r>
      <w:r>
        <w:t xml:space="preserve"> B contains </w:t>
      </w:r>
      <w:r w:rsidR="001E2EAF">
        <w:t>2</w:t>
      </w:r>
      <w:r>
        <w:t xml:space="preserve"> genomes representing </w:t>
      </w:r>
      <w:r w:rsidR="001E2EAF">
        <w:t>only 1 S</w:t>
      </w:r>
      <w:r>
        <w:t xml:space="preserve">NP cluster. </w:t>
      </w:r>
      <w:r w:rsidR="00256D1F">
        <w:t xml:space="preserve">All the </w:t>
      </w:r>
      <w:r w:rsidR="00722177" w:rsidRPr="00C208B7">
        <w:t>IIIb 61:k:1,5,(7)</w:t>
      </w:r>
      <w:r w:rsidR="006D18CE">
        <w:t xml:space="preserve"> </w:t>
      </w:r>
      <w:r w:rsidR="00256D1F">
        <w:t>lineages</w:t>
      </w:r>
      <w:r>
        <w:t xml:space="preserve"> are monophyletic. The average pairwise number of nucleotide substitutions per site was used to report branch lengths. For rooting the tree, one genome belonging </w:t>
      </w:r>
      <w:r w:rsidRPr="0028422B">
        <w:t xml:space="preserve">to </w:t>
      </w:r>
      <w:r w:rsidRPr="0028422B">
        <w:rPr>
          <w:i/>
          <w:iCs/>
        </w:rPr>
        <w:t>Salmonella</w:t>
      </w:r>
      <w:r w:rsidRPr="0028422B">
        <w:t xml:space="preserve"> </w:t>
      </w:r>
      <w:r w:rsidRPr="0028422B">
        <w:rPr>
          <w:i/>
          <w:iCs/>
        </w:rPr>
        <w:t>enterica</w:t>
      </w:r>
      <w:r w:rsidRPr="0028422B">
        <w:t xml:space="preserve"> subsp. </w:t>
      </w:r>
      <w:r w:rsidR="00FD2ED7" w:rsidRPr="00FD2ED7">
        <w:rPr>
          <w:i/>
          <w:iCs/>
        </w:rPr>
        <w:t>arizonae</w:t>
      </w:r>
      <w:r w:rsidR="00FD2ED7">
        <w:rPr>
          <w:i/>
          <w:iCs/>
        </w:rPr>
        <w:t xml:space="preserve"> </w:t>
      </w:r>
      <w:r>
        <w:t xml:space="preserve">was used as the outgroup. The Shimodaira-Hasegawa test with 1,000 resamples was used to assess the clustering confidence. The orange stars represent the most recent common ancestor of each </w:t>
      </w:r>
      <w:r w:rsidR="00EC7161" w:rsidRPr="00C208B7">
        <w:t>IIIb 61:k:1,5,(7)</w:t>
      </w:r>
      <w:r w:rsidR="00EC7161">
        <w:t xml:space="preserve"> </w:t>
      </w:r>
      <w:r>
        <w:t>lineage with a bootstrap value higher than 0.7.</w:t>
      </w:r>
    </w:p>
    <w:p w14:paraId="25265100" w14:textId="615CBA24" w:rsidR="00810145" w:rsidRDefault="00E82167" w:rsidP="00686D77">
      <w:pPr>
        <w:pStyle w:val="ListParagraph"/>
        <w:numPr>
          <w:ilvl w:val="0"/>
          <w:numId w:val="6"/>
        </w:numPr>
        <w:rPr>
          <w:b/>
          <w:bCs/>
        </w:rPr>
      </w:pPr>
      <w:r>
        <w:rPr>
          <w:b/>
          <w:bCs/>
          <w:i/>
          <w:iCs/>
        </w:rPr>
        <w:t xml:space="preserve">S. </w:t>
      </w:r>
      <w:r w:rsidR="00810145">
        <w:rPr>
          <w:b/>
          <w:bCs/>
        </w:rPr>
        <w:t>Indiana</w:t>
      </w:r>
    </w:p>
    <w:p w14:paraId="1C1F6E29" w14:textId="04544781" w:rsidR="0082287E" w:rsidRPr="00D52876" w:rsidRDefault="00757EA5" w:rsidP="0082287E">
      <w:r>
        <w:t xml:space="preserve">Maximum likelihood phylogenetic tree for </w:t>
      </w:r>
      <w:r w:rsidRPr="00757EA5">
        <w:rPr>
          <w:i/>
          <w:iCs/>
        </w:rPr>
        <w:t>S.</w:t>
      </w:r>
      <w:r>
        <w:t xml:space="preserve"> Indiana. </w:t>
      </w:r>
      <w:r w:rsidRPr="00757EA5">
        <w:rPr>
          <w:i/>
          <w:iCs/>
        </w:rPr>
        <w:t>S.</w:t>
      </w:r>
      <w:r>
        <w:t xml:space="preserve"> </w:t>
      </w:r>
      <w:r w:rsidR="00B557DB">
        <w:t xml:space="preserve">Indiana </w:t>
      </w:r>
      <w:r>
        <w:t>is a polyphyletic serovar that contains one phylogenetic lineage (</w:t>
      </w:r>
      <w:r w:rsidR="00375607">
        <w:t>Indiana</w:t>
      </w:r>
      <w:r>
        <w:t xml:space="preserve">) along with one stand-alone singleton (shown as </w:t>
      </w:r>
      <w:r w:rsidR="00375607">
        <w:t xml:space="preserve">Indiana </w:t>
      </w:r>
      <w:r>
        <w:t xml:space="preserve">S1). </w:t>
      </w:r>
      <w:r w:rsidR="005B0211">
        <w:t xml:space="preserve">Indiana </w:t>
      </w:r>
      <w:r>
        <w:t xml:space="preserve">lineage has </w:t>
      </w:r>
      <w:r w:rsidR="005B0211">
        <w:t>1,751</w:t>
      </w:r>
      <w:r>
        <w:t xml:space="preserve"> genomes representing </w:t>
      </w:r>
      <w:r w:rsidR="005B0211">
        <w:t>57</w:t>
      </w:r>
      <w:r>
        <w:t xml:space="preserve"> SNP clusters, and </w:t>
      </w:r>
      <w:r w:rsidR="005B0211">
        <w:t>71</w:t>
      </w:r>
      <w:r>
        <w:t xml:space="preserve"> singletons. The average pairwise number of nucleotide substitutions per site was used to report branch lengths. For rooting the tree, one genome belonging to </w:t>
      </w:r>
      <w:r w:rsidRPr="00757EA5">
        <w:rPr>
          <w:i/>
          <w:iCs/>
        </w:rPr>
        <w:t>Salmonella enterica</w:t>
      </w:r>
      <w:r>
        <w:t xml:space="preserve"> subsp. </w:t>
      </w:r>
      <w:r w:rsidRPr="00757EA5">
        <w:rPr>
          <w:i/>
          <w:iCs/>
        </w:rPr>
        <w:t>indica</w:t>
      </w:r>
      <w:r>
        <w:t xml:space="preserve"> was used as the </w:t>
      </w:r>
      <w:r w:rsidR="004E1EC4">
        <w:t>outgroup and the branch length of the outgroup was shortened by 100</w:t>
      </w:r>
      <w:r>
        <w:t xml:space="preserve">. The </w:t>
      </w:r>
      <w:r>
        <w:lastRenderedPageBreak/>
        <w:t>Shimodaira-Hasegawa test with 1,000 resamples was used to assess the clustering confidence. The orange star</w:t>
      </w:r>
      <w:r>
        <w:rPr>
          <w:rFonts w:hint="eastAsia"/>
        </w:rPr>
        <w:t xml:space="preserve">s </w:t>
      </w:r>
      <w:r>
        <w:t xml:space="preserve">represent the most recent common ancestor of </w:t>
      </w:r>
      <w:r w:rsidR="00AC32A7">
        <w:t>Indiana</w:t>
      </w:r>
      <w:r>
        <w:t xml:space="preserve"> lineage with a bootstrap value higher than 0.7.</w:t>
      </w:r>
    </w:p>
    <w:p w14:paraId="39429274" w14:textId="55D39A22" w:rsidR="004C00C6" w:rsidRDefault="00E82167" w:rsidP="00686D77">
      <w:pPr>
        <w:pStyle w:val="ListParagraph"/>
        <w:numPr>
          <w:ilvl w:val="0"/>
          <w:numId w:val="6"/>
        </w:numPr>
        <w:rPr>
          <w:b/>
          <w:bCs/>
        </w:rPr>
      </w:pPr>
      <w:r>
        <w:rPr>
          <w:b/>
          <w:bCs/>
          <w:i/>
          <w:iCs/>
        </w:rPr>
        <w:t xml:space="preserve">S. </w:t>
      </w:r>
      <w:r w:rsidR="008F6EF6">
        <w:rPr>
          <w:b/>
          <w:bCs/>
        </w:rPr>
        <w:t>Inverness</w:t>
      </w:r>
    </w:p>
    <w:p w14:paraId="031F7F45" w14:textId="77E97EAD" w:rsidR="008F6EF6" w:rsidRDefault="008F6EF6" w:rsidP="008F6EF6">
      <w:r>
        <w:t xml:space="preserve">Maximum likelihood phylogenetic tree for </w:t>
      </w:r>
      <w:r w:rsidRPr="008F6EF6">
        <w:rPr>
          <w:i/>
          <w:iCs/>
        </w:rPr>
        <w:t>S.</w:t>
      </w:r>
      <w:r>
        <w:t xml:space="preserve"> </w:t>
      </w:r>
      <w:r w:rsidR="00BA7AD6">
        <w:t>Inverness</w:t>
      </w:r>
      <w:r>
        <w:t xml:space="preserve">. </w:t>
      </w:r>
      <w:r w:rsidRPr="008F6EF6">
        <w:rPr>
          <w:i/>
          <w:iCs/>
        </w:rPr>
        <w:t>S.</w:t>
      </w:r>
      <w:r>
        <w:t xml:space="preserve"> </w:t>
      </w:r>
      <w:r w:rsidR="00720760">
        <w:t xml:space="preserve">Inverness </w:t>
      </w:r>
      <w:r>
        <w:t xml:space="preserve">is a monophyletic serovar with </w:t>
      </w:r>
      <w:r w:rsidR="00720760">
        <w:t>577</w:t>
      </w:r>
      <w:r>
        <w:t xml:space="preserve"> genomes representing </w:t>
      </w:r>
      <w:r w:rsidR="00720760">
        <w:t>78</w:t>
      </w:r>
      <w:r>
        <w:t xml:space="preserve"> SNP clusters, and </w:t>
      </w:r>
      <w:r w:rsidR="00720760">
        <w:t>190</w:t>
      </w:r>
      <w:r>
        <w:t xml:space="preserve"> singletons. The average pairwise number of nucleotide substitutions per site was used to report branch lengths. For rooting the tree, one genome belonging to </w:t>
      </w:r>
      <w:r w:rsidRPr="008F6EF6">
        <w:rPr>
          <w:i/>
          <w:iCs/>
        </w:rPr>
        <w:t>Salmonella enterica</w:t>
      </w:r>
      <w:r>
        <w:t xml:space="preserve"> subsp. </w:t>
      </w:r>
      <w:r w:rsidRPr="008F6EF6">
        <w:rPr>
          <w:i/>
          <w:iCs/>
        </w:rPr>
        <w:t>indica</w:t>
      </w:r>
      <w:r>
        <w:t xml:space="preserve"> was used as the outgroup. The Shimodaira-Hasegawa test with 1,000 resamples was used to assess the clustering confidence. The orange star</w:t>
      </w:r>
      <w:r>
        <w:rPr>
          <w:rFonts w:hint="eastAsia"/>
        </w:rPr>
        <w:t xml:space="preserve">s </w:t>
      </w:r>
      <w:r>
        <w:t xml:space="preserve">represent the most recent common ancestor of </w:t>
      </w:r>
      <w:r w:rsidR="00E5556F">
        <w:t>Inverne</w:t>
      </w:r>
      <w:r w:rsidR="00F065D7">
        <w:t>ss</w:t>
      </w:r>
      <w:r>
        <w:t xml:space="preserve"> lineage with a bootstrap value higher than 0.7.</w:t>
      </w:r>
    </w:p>
    <w:p w14:paraId="5A43C76F" w14:textId="31CCF041" w:rsidR="00FD6A31" w:rsidRDefault="00E82167" w:rsidP="00686D77">
      <w:pPr>
        <w:pStyle w:val="ListParagraph"/>
        <w:numPr>
          <w:ilvl w:val="0"/>
          <w:numId w:val="6"/>
        </w:numPr>
        <w:rPr>
          <w:b/>
          <w:bCs/>
        </w:rPr>
      </w:pPr>
      <w:r>
        <w:rPr>
          <w:b/>
          <w:bCs/>
          <w:i/>
          <w:iCs/>
        </w:rPr>
        <w:t xml:space="preserve">S. </w:t>
      </w:r>
      <w:r w:rsidR="00FD6A31" w:rsidRPr="00392001">
        <w:rPr>
          <w:b/>
          <w:bCs/>
        </w:rPr>
        <w:t>IV</w:t>
      </w:r>
      <w:r w:rsidR="00722177">
        <w:rPr>
          <w:b/>
          <w:bCs/>
        </w:rPr>
        <w:t xml:space="preserve"> </w:t>
      </w:r>
      <w:r w:rsidR="00FD6A31" w:rsidRPr="00392001">
        <w:rPr>
          <w:b/>
          <w:bCs/>
        </w:rPr>
        <w:t>48:g,z</w:t>
      </w:r>
      <w:r w:rsidR="00FD6A31" w:rsidRPr="00055608">
        <w:rPr>
          <w:b/>
          <w:bCs/>
          <w:vertAlign w:val="subscript"/>
        </w:rPr>
        <w:t>51</w:t>
      </w:r>
      <w:r w:rsidR="00FD6A31" w:rsidRPr="00392001">
        <w:rPr>
          <w:b/>
          <w:bCs/>
        </w:rPr>
        <w:t>:-</w:t>
      </w:r>
    </w:p>
    <w:p w14:paraId="650138DA" w14:textId="20B2ED19" w:rsidR="002B572F" w:rsidRPr="00A500CB" w:rsidRDefault="00C105F4" w:rsidP="00ED7659">
      <w:r>
        <w:t xml:space="preserve">Maximum likelihood phylogenetic tree for </w:t>
      </w:r>
      <w:r w:rsidRPr="00ED7659">
        <w:rPr>
          <w:i/>
          <w:iCs/>
        </w:rPr>
        <w:t>S</w:t>
      </w:r>
      <w:r w:rsidRPr="001D1973">
        <w:rPr>
          <w:i/>
          <w:iCs/>
        </w:rPr>
        <w:t>.</w:t>
      </w:r>
      <w:r w:rsidRPr="001D1973">
        <w:t xml:space="preserve"> </w:t>
      </w:r>
      <w:r w:rsidR="00ED7659" w:rsidRPr="001D1973">
        <w:t>IV</w:t>
      </w:r>
      <w:r w:rsidR="00722177">
        <w:t xml:space="preserve"> </w:t>
      </w:r>
      <w:r w:rsidR="00ED7659" w:rsidRPr="001D1973">
        <w:t>48:g,z</w:t>
      </w:r>
      <w:r w:rsidR="00ED7659" w:rsidRPr="00055608">
        <w:rPr>
          <w:vertAlign w:val="subscript"/>
        </w:rPr>
        <w:t>51</w:t>
      </w:r>
      <w:r w:rsidR="00ED7659" w:rsidRPr="001D1973">
        <w:t>:-</w:t>
      </w:r>
      <w:r w:rsidRPr="001D1973">
        <w:t>.</w:t>
      </w:r>
      <w:r w:rsidRPr="00C208B7">
        <w:t xml:space="preserve"> </w:t>
      </w:r>
      <w:r w:rsidRPr="00ED7659">
        <w:rPr>
          <w:i/>
          <w:iCs/>
        </w:rPr>
        <w:t>S.</w:t>
      </w:r>
      <w:r>
        <w:t xml:space="preserve"> </w:t>
      </w:r>
      <w:r w:rsidR="007258BE" w:rsidRPr="001D1973">
        <w:t>IV</w:t>
      </w:r>
      <w:r w:rsidR="00722177">
        <w:t xml:space="preserve"> </w:t>
      </w:r>
      <w:r w:rsidR="007258BE" w:rsidRPr="001D1973">
        <w:t>48:g,z</w:t>
      </w:r>
      <w:r w:rsidR="007258BE" w:rsidRPr="00055608">
        <w:rPr>
          <w:vertAlign w:val="subscript"/>
        </w:rPr>
        <w:t>51</w:t>
      </w:r>
      <w:r w:rsidR="007258BE" w:rsidRPr="001D1973">
        <w:t>:-</w:t>
      </w:r>
      <w:r w:rsidR="007258BE">
        <w:t xml:space="preserve"> </w:t>
      </w:r>
      <w:r>
        <w:t xml:space="preserve">is a polyphyletic serovar that contains </w:t>
      </w:r>
      <w:r w:rsidR="007258BE">
        <w:t>four</w:t>
      </w:r>
      <w:r>
        <w:t xml:space="preserve"> phylogenetic lineages (</w:t>
      </w:r>
      <w:r w:rsidR="00A500CB" w:rsidRPr="001D1973">
        <w:t>IV</w:t>
      </w:r>
      <w:r w:rsidR="00722177">
        <w:t xml:space="preserve"> </w:t>
      </w:r>
      <w:r w:rsidR="00A500CB" w:rsidRPr="001D1973">
        <w:t>48:g,z</w:t>
      </w:r>
      <w:r w:rsidR="00A500CB" w:rsidRPr="00055608">
        <w:rPr>
          <w:vertAlign w:val="subscript"/>
        </w:rPr>
        <w:t>51</w:t>
      </w:r>
      <w:r w:rsidR="00A500CB" w:rsidRPr="001D1973">
        <w:t>:-</w:t>
      </w:r>
      <w:r w:rsidR="00A500CB">
        <w:t xml:space="preserve"> </w:t>
      </w:r>
      <w:r>
        <w:t>A,</w:t>
      </w:r>
      <w:r w:rsidR="00A500CB">
        <w:t xml:space="preserve"> </w:t>
      </w:r>
      <w:r>
        <w:t>B</w:t>
      </w:r>
      <w:r w:rsidR="00A500CB">
        <w:t>, C, and D</w:t>
      </w:r>
      <w:r>
        <w:t>) along with one stand-alone singleton</w:t>
      </w:r>
      <w:r w:rsidR="006A1970">
        <w:t xml:space="preserve"> (</w:t>
      </w:r>
      <w:r w:rsidR="006A1970" w:rsidRPr="001D1973">
        <w:t>IV</w:t>
      </w:r>
      <w:r w:rsidR="006A1970">
        <w:t xml:space="preserve"> </w:t>
      </w:r>
      <w:r w:rsidR="006A1970" w:rsidRPr="001D1973">
        <w:t>48:g,z</w:t>
      </w:r>
      <w:r w:rsidR="006A1970" w:rsidRPr="00055608">
        <w:rPr>
          <w:vertAlign w:val="subscript"/>
        </w:rPr>
        <w:t>51</w:t>
      </w:r>
      <w:r w:rsidR="006A1970" w:rsidRPr="001D1973">
        <w:t>:-</w:t>
      </w:r>
      <w:r w:rsidR="006A1970">
        <w:t xml:space="preserve"> S1)</w:t>
      </w:r>
      <w:r>
        <w:t xml:space="preserve">. </w:t>
      </w:r>
      <w:r w:rsidR="007258BE" w:rsidRPr="001D1973">
        <w:t>IV</w:t>
      </w:r>
      <w:r w:rsidR="00722177">
        <w:t xml:space="preserve"> </w:t>
      </w:r>
      <w:r w:rsidR="007258BE" w:rsidRPr="001D1973">
        <w:t>48:g,z</w:t>
      </w:r>
      <w:r w:rsidR="007258BE" w:rsidRPr="00055608">
        <w:rPr>
          <w:vertAlign w:val="subscript"/>
        </w:rPr>
        <w:t>51</w:t>
      </w:r>
      <w:r w:rsidR="007258BE" w:rsidRPr="001D1973">
        <w:t>:-</w:t>
      </w:r>
      <w:r w:rsidR="007258BE">
        <w:t xml:space="preserve"> </w:t>
      </w:r>
      <w:r>
        <w:t xml:space="preserve">A is the largest lineage with </w:t>
      </w:r>
      <w:r w:rsidR="007258BE">
        <w:t>524</w:t>
      </w:r>
      <w:r>
        <w:t xml:space="preserve"> genomes representing </w:t>
      </w:r>
      <w:r w:rsidR="007258BE">
        <w:t>21</w:t>
      </w:r>
      <w:r>
        <w:t xml:space="preserve"> SNP clusters, and </w:t>
      </w:r>
      <w:r w:rsidR="007258BE">
        <w:t>25</w:t>
      </w:r>
      <w:r>
        <w:t xml:space="preserve"> singletons. </w:t>
      </w:r>
      <w:r w:rsidR="00055608" w:rsidRPr="001D1973">
        <w:t>IV</w:t>
      </w:r>
      <w:r w:rsidR="00722177">
        <w:t xml:space="preserve"> </w:t>
      </w:r>
      <w:r w:rsidR="00055608" w:rsidRPr="001D1973">
        <w:t>48:g,z</w:t>
      </w:r>
      <w:r w:rsidR="00055608" w:rsidRPr="00055608">
        <w:rPr>
          <w:vertAlign w:val="subscript"/>
        </w:rPr>
        <w:t>51</w:t>
      </w:r>
      <w:r w:rsidR="00055608" w:rsidRPr="001D1973">
        <w:t>:-</w:t>
      </w:r>
      <w:r>
        <w:t xml:space="preserve"> B contains </w:t>
      </w:r>
      <w:r w:rsidR="00055608">
        <w:t>100</w:t>
      </w:r>
      <w:r>
        <w:t xml:space="preserve"> genomes representing 1</w:t>
      </w:r>
      <w:r w:rsidR="00055608">
        <w:t>1</w:t>
      </w:r>
      <w:r>
        <w:t xml:space="preserve"> SNP cluster</w:t>
      </w:r>
      <w:r w:rsidR="00055608">
        <w:t>s and 16 singletons</w:t>
      </w:r>
      <w:r>
        <w:t xml:space="preserve">. </w:t>
      </w:r>
      <w:r w:rsidR="00055608" w:rsidRPr="001D1973">
        <w:t>IV</w:t>
      </w:r>
      <w:r w:rsidR="00722177">
        <w:t xml:space="preserve"> 4</w:t>
      </w:r>
      <w:r w:rsidR="00055608" w:rsidRPr="001D1973">
        <w:t>8:g,z</w:t>
      </w:r>
      <w:r w:rsidR="00055608" w:rsidRPr="00055608">
        <w:rPr>
          <w:vertAlign w:val="subscript"/>
        </w:rPr>
        <w:t>51</w:t>
      </w:r>
      <w:r w:rsidR="00055608" w:rsidRPr="001D1973">
        <w:t>:-</w:t>
      </w:r>
      <w:r w:rsidR="00055608">
        <w:t xml:space="preserve"> C contains 43 genomes representing 4 SNP clusters, and 14 singletons. </w:t>
      </w:r>
      <w:r w:rsidR="00055608" w:rsidRPr="001D1973">
        <w:t>IV</w:t>
      </w:r>
      <w:r w:rsidR="00722177">
        <w:t xml:space="preserve"> </w:t>
      </w:r>
      <w:r w:rsidR="00055608" w:rsidRPr="001D1973">
        <w:t>48:g,z</w:t>
      </w:r>
      <w:r w:rsidR="00055608" w:rsidRPr="00055608">
        <w:rPr>
          <w:vertAlign w:val="subscript"/>
        </w:rPr>
        <w:t>51</w:t>
      </w:r>
      <w:r w:rsidR="00055608" w:rsidRPr="001D1973">
        <w:t>:-</w:t>
      </w:r>
      <w:r w:rsidR="00055608">
        <w:t xml:space="preserve"> D contains </w:t>
      </w:r>
      <w:r w:rsidR="000421D5">
        <w:t>4</w:t>
      </w:r>
      <w:r w:rsidR="00055608">
        <w:t xml:space="preserve"> genomes representing </w:t>
      </w:r>
      <w:r w:rsidR="000421D5">
        <w:t>only</w:t>
      </w:r>
      <w:r w:rsidR="00055608">
        <w:t xml:space="preserve"> </w:t>
      </w:r>
      <w:r w:rsidR="000421D5">
        <w:t>4</w:t>
      </w:r>
      <w:r w:rsidR="00055608">
        <w:t xml:space="preserve"> singletons. </w:t>
      </w:r>
      <w:r>
        <w:t xml:space="preserve">All the </w:t>
      </w:r>
      <w:r w:rsidR="000421D5" w:rsidRPr="001D1973">
        <w:t>IV</w:t>
      </w:r>
      <w:r w:rsidR="00722177">
        <w:t xml:space="preserve"> </w:t>
      </w:r>
      <w:r w:rsidR="000421D5" w:rsidRPr="001D1973">
        <w:t>48:g,z</w:t>
      </w:r>
      <w:r w:rsidR="000421D5" w:rsidRPr="00055608">
        <w:rPr>
          <w:vertAlign w:val="subscript"/>
        </w:rPr>
        <w:t>51</w:t>
      </w:r>
      <w:r w:rsidR="000421D5" w:rsidRPr="001D1973">
        <w:t>:-</w:t>
      </w:r>
      <w:r>
        <w:t xml:space="preserve"> lineages are monophyletic. The average pairwise number of nucleotide substitutions per site was used to report branch lengths. For rooting the tree, one genome belonging to </w:t>
      </w:r>
      <w:r w:rsidRPr="0064609C">
        <w:rPr>
          <w:i/>
          <w:iCs/>
        </w:rPr>
        <w:t>Salmonella</w:t>
      </w:r>
      <w:r w:rsidRPr="0064609C">
        <w:t xml:space="preserve"> </w:t>
      </w:r>
      <w:r w:rsidRPr="0064609C">
        <w:rPr>
          <w:i/>
          <w:iCs/>
        </w:rPr>
        <w:t>enterica</w:t>
      </w:r>
      <w:r w:rsidRPr="0064609C">
        <w:t xml:space="preserve"> subsp. </w:t>
      </w:r>
      <w:r w:rsidR="0064609C" w:rsidRPr="0064609C">
        <w:rPr>
          <w:i/>
          <w:iCs/>
        </w:rPr>
        <w:t>diarizonae</w:t>
      </w:r>
      <w:r w:rsidR="0064609C">
        <w:rPr>
          <w:i/>
          <w:iCs/>
        </w:rPr>
        <w:t xml:space="preserve"> </w:t>
      </w:r>
      <w:r>
        <w:t xml:space="preserve">was used as the outgroup. The Shimodaira-Hasegawa test with 1,000 resamples was used to assess the clustering confidence. The orange stars represent the most recent common ancestor of each </w:t>
      </w:r>
      <w:r w:rsidR="005A5638" w:rsidRPr="001D1973">
        <w:t>IV</w:t>
      </w:r>
      <w:r w:rsidR="00722177">
        <w:t xml:space="preserve"> </w:t>
      </w:r>
      <w:r w:rsidR="005A5638" w:rsidRPr="001D1973">
        <w:t>48:g,z</w:t>
      </w:r>
      <w:r w:rsidR="005A5638" w:rsidRPr="00055608">
        <w:rPr>
          <w:vertAlign w:val="subscript"/>
        </w:rPr>
        <w:t>51</w:t>
      </w:r>
      <w:r w:rsidR="005A5638" w:rsidRPr="001D1973">
        <w:t>:-</w:t>
      </w:r>
      <w:r w:rsidR="009C0AB7">
        <w:t xml:space="preserve"> </w:t>
      </w:r>
      <w:r>
        <w:t>lineage with a bootstrap value higher than 0.7.</w:t>
      </w:r>
    </w:p>
    <w:p w14:paraId="7091648F" w14:textId="1E29C8A7" w:rsidR="0052535C" w:rsidRPr="0052535C" w:rsidRDefault="00E82167" w:rsidP="00686D77">
      <w:pPr>
        <w:pStyle w:val="ListParagraph"/>
        <w:numPr>
          <w:ilvl w:val="0"/>
          <w:numId w:val="6"/>
        </w:numPr>
        <w:rPr>
          <w:b/>
          <w:bCs/>
        </w:rPr>
      </w:pPr>
      <w:r>
        <w:rPr>
          <w:b/>
          <w:bCs/>
          <w:i/>
          <w:iCs/>
        </w:rPr>
        <w:t xml:space="preserve">S. </w:t>
      </w:r>
      <w:r w:rsidR="0052535C" w:rsidRPr="0052535C">
        <w:rPr>
          <w:b/>
          <w:bCs/>
        </w:rPr>
        <w:t>IV</w:t>
      </w:r>
      <w:r w:rsidR="0052535C">
        <w:rPr>
          <w:b/>
          <w:bCs/>
        </w:rPr>
        <w:t xml:space="preserve"> 50</w:t>
      </w:r>
      <w:r w:rsidR="0052535C" w:rsidRPr="0052535C">
        <w:rPr>
          <w:b/>
          <w:bCs/>
        </w:rPr>
        <w:t>:</w:t>
      </w:r>
      <w:r w:rsidR="00F567C0">
        <w:rPr>
          <w:b/>
          <w:bCs/>
        </w:rPr>
        <w:t>z</w:t>
      </w:r>
      <w:r w:rsidR="00F567C0">
        <w:rPr>
          <w:b/>
          <w:bCs/>
          <w:vertAlign w:val="subscript"/>
        </w:rPr>
        <w:t>4</w:t>
      </w:r>
      <w:r w:rsidR="0052535C" w:rsidRPr="0052535C">
        <w:rPr>
          <w:b/>
          <w:bCs/>
        </w:rPr>
        <w:t>,z</w:t>
      </w:r>
      <w:r w:rsidR="00F567C0">
        <w:rPr>
          <w:b/>
          <w:bCs/>
          <w:vertAlign w:val="subscript"/>
        </w:rPr>
        <w:t>23</w:t>
      </w:r>
      <w:r w:rsidR="0052535C" w:rsidRPr="0052535C">
        <w:rPr>
          <w:b/>
          <w:bCs/>
        </w:rPr>
        <w:t>:-</w:t>
      </w:r>
    </w:p>
    <w:p w14:paraId="29AA041C" w14:textId="3B3F8422" w:rsidR="00020347" w:rsidRPr="00F82E6E" w:rsidRDefault="00020347" w:rsidP="00F82E6E">
      <w:pPr>
        <w:rPr>
          <w:b/>
          <w:bCs/>
        </w:rPr>
      </w:pPr>
      <w:r>
        <w:t xml:space="preserve">Maximum likelihood phylogenetic tree for </w:t>
      </w:r>
      <w:r w:rsidRPr="00F82E6E">
        <w:rPr>
          <w:i/>
          <w:iCs/>
        </w:rPr>
        <w:t>S.</w:t>
      </w:r>
      <w:r w:rsidRPr="001D1973">
        <w:t xml:space="preserve"> </w:t>
      </w:r>
      <w:r w:rsidR="00353234" w:rsidRPr="00353234">
        <w:t>IV 50:</w:t>
      </w:r>
      <w:r w:rsidR="00F567C0" w:rsidRPr="00F567C0">
        <w:t>z</w:t>
      </w:r>
      <w:r w:rsidR="00F567C0" w:rsidRPr="00F567C0">
        <w:rPr>
          <w:vertAlign w:val="subscript"/>
        </w:rPr>
        <w:t>4</w:t>
      </w:r>
      <w:r w:rsidR="00F567C0" w:rsidRPr="00F567C0">
        <w:t>,z</w:t>
      </w:r>
      <w:r w:rsidR="00F567C0" w:rsidRPr="00F567C0">
        <w:rPr>
          <w:vertAlign w:val="subscript"/>
        </w:rPr>
        <w:t>23</w:t>
      </w:r>
      <w:r w:rsidR="00F567C0" w:rsidRPr="00F567C0">
        <w:t>:-</w:t>
      </w:r>
      <w:r w:rsidR="00F567C0">
        <w:t xml:space="preserve">. </w:t>
      </w:r>
      <w:r w:rsidRPr="00F82E6E">
        <w:rPr>
          <w:i/>
          <w:iCs/>
        </w:rPr>
        <w:t>S.</w:t>
      </w:r>
      <w:r>
        <w:t xml:space="preserve"> </w:t>
      </w:r>
      <w:r w:rsidR="00F82E6E" w:rsidRPr="00353234">
        <w:t xml:space="preserve">IV </w:t>
      </w:r>
      <w:r w:rsidR="00F567C0" w:rsidRPr="00353234">
        <w:t>50:</w:t>
      </w:r>
      <w:r w:rsidR="00F567C0" w:rsidRPr="00F567C0">
        <w:t>z</w:t>
      </w:r>
      <w:r w:rsidR="00F567C0" w:rsidRPr="00F567C0">
        <w:rPr>
          <w:vertAlign w:val="subscript"/>
        </w:rPr>
        <w:t>4</w:t>
      </w:r>
      <w:r w:rsidR="00F567C0" w:rsidRPr="00F567C0">
        <w:t>,z</w:t>
      </w:r>
      <w:r w:rsidR="00F567C0" w:rsidRPr="00F567C0">
        <w:rPr>
          <w:vertAlign w:val="subscript"/>
        </w:rPr>
        <w:t>23</w:t>
      </w:r>
      <w:r w:rsidR="00F567C0" w:rsidRPr="00F567C0">
        <w:t>:-</w:t>
      </w:r>
      <w:r w:rsidR="00F82E6E">
        <w:t xml:space="preserve"> </w:t>
      </w:r>
      <w:r>
        <w:t>is a polyphyletic serovar that contains four phylogenetic lineages (</w:t>
      </w:r>
      <w:r w:rsidR="00BF1760" w:rsidRPr="00353234">
        <w:t xml:space="preserve">IV </w:t>
      </w:r>
      <w:r w:rsidR="00F567C0" w:rsidRPr="00353234">
        <w:t>50:</w:t>
      </w:r>
      <w:r w:rsidR="00F567C0" w:rsidRPr="00F567C0">
        <w:t>z</w:t>
      </w:r>
      <w:r w:rsidR="00F567C0" w:rsidRPr="00F567C0">
        <w:rPr>
          <w:vertAlign w:val="subscript"/>
        </w:rPr>
        <w:t>4</w:t>
      </w:r>
      <w:r w:rsidR="00F567C0" w:rsidRPr="00F567C0">
        <w:t>,z</w:t>
      </w:r>
      <w:r w:rsidR="00F567C0" w:rsidRPr="00F567C0">
        <w:rPr>
          <w:vertAlign w:val="subscript"/>
        </w:rPr>
        <w:t>23</w:t>
      </w:r>
      <w:r w:rsidR="00F567C0" w:rsidRPr="00F567C0">
        <w:t>:-</w:t>
      </w:r>
      <w:r w:rsidR="00F567C0">
        <w:t xml:space="preserve"> </w:t>
      </w:r>
      <w:r>
        <w:t>A, B, C, and D) along with one stand-alone singleton</w:t>
      </w:r>
      <w:r w:rsidR="00881339">
        <w:t xml:space="preserve"> (</w:t>
      </w:r>
      <w:r w:rsidR="00881339" w:rsidRPr="00353234">
        <w:t>IV 50:</w:t>
      </w:r>
      <w:r w:rsidR="00881339" w:rsidRPr="00F567C0">
        <w:t>z</w:t>
      </w:r>
      <w:r w:rsidR="00881339" w:rsidRPr="00F567C0">
        <w:rPr>
          <w:vertAlign w:val="subscript"/>
        </w:rPr>
        <w:t>4</w:t>
      </w:r>
      <w:r w:rsidR="00881339" w:rsidRPr="00F567C0">
        <w:t>,z</w:t>
      </w:r>
      <w:r w:rsidR="00881339" w:rsidRPr="00F567C0">
        <w:rPr>
          <w:vertAlign w:val="subscript"/>
        </w:rPr>
        <w:t>23</w:t>
      </w:r>
      <w:r w:rsidR="00881339" w:rsidRPr="00F567C0">
        <w:t>:-</w:t>
      </w:r>
      <w:r w:rsidR="00881339">
        <w:t xml:space="preserve"> S1)</w:t>
      </w:r>
      <w:r>
        <w:t xml:space="preserve">. </w:t>
      </w:r>
      <w:r w:rsidR="00BF1760" w:rsidRPr="00353234">
        <w:t xml:space="preserve">IV </w:t>
      </w:r>
      <w:r w:rsidR="00F567C0" w:rsidRPr="00353234">
        <w:t>50:</w:t>
      </w:r>
      <w:r w:rsidR="00F567C0" w:rsidRPr="00F567C0">
        <w:t>z</w:t>
      </w:r>
      <w:r w:rsidR="00F567C0" w:rsidRPr="00F567C0">
        <w:rPr>
          <w:vertAlign w:val="subscript"/>
        </w:rPr>
        <w:t>4</w:t>
      </w:r>
      <w:r w:rsidR="00F567C0" w:rsidRPr="00F567C0">
        <w:t>,z</w:t>
      </w:r>
      <w:r w:rsidR="00F567C0" w:rsidRPr="00F567C0">
        <w:rPr>
          <w:vertAlign w:val="subscript"/>
        </w:rPr>
        <w:t>23</w:t>
      </w:r>
      <w:r w:rsidR="00F567C0" w:rsidRPr="00F567C0">
        <w:t>:-</w:t>
      </w:r>
      <w:r w:rsidR="00F567C0">
        <w:t xml:space="preserve"> </w:t>
      </w:r>
      <w:r>
        <w:t xml:space="preserve">A is the largest lineage with </w:t>
      </w:r>
      <w:r w:rsidR="00BF1760">
        <w:t>1,114</w:t>
      </w:r>
      <w:r>
        <w:t xml:space="preserve"> genomes representing </w:t>
      </w:r>
      <w:r w:rsidR="00BF1760">
        <w:t>16</w:t>
      </w:r>
      <w:r>
        <w:t xml:space="preserve"> SNP clusters, and </w:t>
      </w:r>
      <w:r w:rsidR="00BF1760">
        <w:t>37</w:t>
      </w:r>
      <w:r>
        <w:t xml:space="preserve"> singletons. </w:t>
      </w:r>
      <w:r w:rsidR="0001667D" w:rsidRPr="00353234">
        <w:t xml:space="preserve">IV </w:t>
      </w:r>
      <w:r w:rsidR="00472E80" w:rsidRPr="00353234">
        <w:t>50:</w:t>
      </w:r>
      <w:r w:rsidR="00472E80" w:rsidRPr="00F567C0">
        <w:t>z</w:t>
      </w:r>
      <w:r w:rsidR="00472E80" w:rsidRPr="00F567C0">
        <w:rPr>
          <w:vertAlign w:val="subscript"/>
        </w:rPr>
        <w:t>4</w:t>
      </w:r>
      <w:r w:rsidR="00472E80" w:rsidRPr="00F567C0">
        <w:t>,z</w:t>
      </w:r>
      <w:r w:rsidR="00472E80" w:rsidRPr="00F567C0">
        <w:rPr>
          <w:vertAlign w:val="subscript"/>
        </w:rPr>
        <w:t>23</w:t>
      </w:r>
      <w:r w:rsidR="00472E80" w:rsidRPr="00F567C0">
        <w:t>:-</w:t>
      </w:r>
      <w:r w:rsidR="0001667D">
        <w:t xml:space="preserve"> </w:t>
      </w:r>
      <w:r>
        <w:t xml:space="preserve">B contains </w:t>
      </w:r>
      <w:r w:rsidR="0001667D">
        <w:t>5</w:t>
      </w:r>
      <w:r>
        <w:t xml:space="preserve"> genomes representing </w:t>
      </w:r>
      <w:r w:rsidR="0001667D">
        <w:t>only</w:t>
      </w:r>
      <w:r>
        <w:t xml:space="preserve"> </w:t>
      </w:r>
      <w:r w:rsidR="0001667D">
        <w:t xml:space="preserve">5 </w:t>
      </w:r>
      <w:r>
        <w:t xml:space="preserve">singletons. </w:t>
      </w:r>
      <w:r w:rsidR="004E2605" w:rsidRPr="00353234">
        <w:t xml:space="preserve">IV </w:t>
      </w:r>
      <w:r w:rsidR="00472E80" w:rsidRPr="00353234">
        <w:t>50:</w:t>
      </w:r>
      <w:r w:rsidR="00472E80" w:rsidRPr="00F567C0">
        <w:t>z</w:t>
      </w:r>
      <w:r w:rsidR="00472E80" w:rsidRPr="00F567C0">
        <w:rPr>
          <w:vertAlign w:val="subscript"/>
        </w:rPr>
        <w:t>4</w:t>
      </w:r>
      <w:r w:rsidR="00472E80" w:rsidRPr="00F567C0">
        <w:t>,z</w:t>
      </w:r>
      <w:r w:rsidR="00472E80" w:rsidRPr="00F567C0">
        <w:rPr>
          <w:vertAlign w:val="subscript"/>
        </w:rPr>
        <w:t>23</w:t>
      </w:r>
      <w:r w:rsidR="00472E80" w:rsidRPr="00F567C0">
        <w:t>:-</w:t>
      </w:r>
      <w:r w:rsidR="00472E80">
        <w:t xml:space="preserve"> </w:t>
      </w:r>
      <w:r>
        <w:t xml:space="preserve">C contains </w:t>
      </w:r>
      <w:r w:rsidR="004E2605">
        <w:t>4</w:t>
      </w:r>
      <w:r>
        <w:t xml:space="preserve"> genomes representing </w:t>
      </w:r>
      <w:r w:rsidR="004E2605">
        <w:t xml:space="preserve">only </w:t>
      </w:r>
      <w:r>
        <w:t xml:space="preserve">4 singletons. </w:t>
      </w:r>
      <w:r w:rsidR="004E2605" w:rsidRPr="00353234">
        <w:t xml:space="preserve">IV </w:t>
      </w:r>
      <w:r w:rsidR="00472E80" w:rsidRPr="00353234">
        <w:t>50:</w:t>
      </w:r>
      <w:r w:rsidR="00472E80" w:rsidRPr="00F567C0">
        <w:t>z</w:t>
      </w:r>
      <w:r w:rsidR="00472E80" w:rsidRPr="00F567C0">
        <w:rPr>
          <w:vertAlign w:val="subscript"/>
        </w:rPr>
        <w:t>4</w:t>
      </w:r>
      <w:r w:rsidR="00472E80" w:rsidRPr="00F567C0">
        <w:t>,z</w:t>
      </w:r>
      <w:r w:rsidR="00472E80" w:rsidRPr="00F567C0">
        <w:rPr>
          <w:vertAlign w:val="subscript"/>
        </w:rPr>
        <w:t>23</w:t>
      </w:r>
      <w:r w:rsidR="00472E80" w:rsidRPr="00F567C0">
        <w:t>:-</w:t>
      </w:r>
      <w:r w:rsidR="00472E80">
        <w:t xml:space="preserve"> </w:t>
      </w:r>
      <w:r>
        <w:t xml:space="preserve">D contains </w:t>
      </w:r>
      <w:r w:rsidR="004E2605">
        <w:t>3</w:t>
      </w:r>
      <w:r>
        <w:t xml:space="preserve"> genomes representing only </w:t>
      </w:r>
      <w:r w:rsidR="004E2605">
        <w:t>3</w:t>
      </w:r>
      <w:r>
        <w:t xml:space="preserve"> singletons. All the </w:t>
      </w:r>
      <w:r w:rsidR="0058006F" w:rsidRPr="00353234">
        <w:t xml:space="preserve">IV </w:t>
      </w:r>
      <w:r w:rsidR="00472E80" w:rsidRPr="00353234">
        <w:t>50:</w:t>
      </w:r>
      <w:r w:rsidR="00472E80" w:rsidRPr="00F567C0">
        <w:t>z</w:t>
      </w:r>
      <w:r w:rsidR="00472E80" w:rsidRPr="00F567C0">
        <w:rPr>
          <w:vertAlign w:val="subscript"/>
        </w:rPr>
        <w:t>4</w:t>
      </w:r>
      <w:r w:rsidR="00472E80" w:rsidRPr="00F567C0">
        <w:t>,z</w:t>
      </w:r>
      <w:r w:rsidR="00472E80" w:rsidRPr="00F567C0">
        <w:rPr>
          <w:vertAlign w:val="subscript"/>
        </w:rPr>
        <w:t>23</w:t>
      </w:r>
      <w:r w:rsidR="00472E80" w:rsidRPr="00F567C0">
        <w:t>:-</w:t>
      </w:r>
      <w:r w:rsidR="00472E80">
        <w:t xml:space="preserve"> </w:t>
      </w:r>
      <w:r>
        <w:t xml:space="preserve">lineages are monophyletic. The average pairwise number of nucleotide substitutions per site was used to report branch lengths. For rooting the tree, one genome belonging to </w:t>
      </w:r>
      <w:r w:rsidR="00A92FD5" w:rsidRPr="0064609C">
        <w:rPr>
          <w:i/>
          <w:iCs/>
        </w:rPr>
        <w:t>Salmonella</w:t>
      </w:r>
      <w:r w:rsidR="00A92FD5" w:rsidRPr="0064609C">
        <w:t xml:space="preserve"> </w:t>
      </w:r>
      <w:r w:rsidR="00A92FD5" w:rsidRPr="0064609C">
        <w:rPr>
          <w:i/>
          <w:iCs/>
        </w:rPr>
        <w:t>enterica</w:t>
      </w:r>
      <w:r w:rsidR="00A92FD5" w:rsidRPr="0064609C">
        <w:t xml:space="preserve"> subsp. </w:t>
      </w:r>
      <w:r w:rsidR="00A92FD5" w:rsidRPr="0064609C">
        <w:rPr>
          <w:i/>
          <w:iCs/>
        </w:rPr>
        <w:t>diarizonae</w:t>
      </w:r>
      <w:r w:rsidR="00A92FD5">
        <w:rPr>
          <w:i/>
          <w:iCs/>
        </w:rPr>
        <w:t xml:space="preserve"> </w:t>
      </w:r>
      <w:r>
        <w:t xml:space="preserve">was used as the outgroup. The Shimodaira-Hasegawa test with 1,000 resamples was used to assess the clustering confidence. The orange stars represent the most recent common ancestor of each </w:t>
      </w:r>
      <w:r w:rsidR="00FC3B04" w:rsidRPr="00353234">
        <w:t xml:space="preserve">IV </w:t>
      </w:r>
      <w:r w:rsidR="00472E80" w:rsidRPr="00353234">
        <w:t>50:</w:t>
      </w:r>
      <w:r w:rsidR="00472E80" w:rsidRPr="00F567C0">
        <w:t>z</w:t>
      </w:r>
      <w:r w:rsidR="00472E80" w:rsidRPr="00F567C0">
        <w:rPr>
          <w:vertAlign w:val="subscript"/>
        </w:rPr>
        <w:t>4</w:t>
      </w:r>
      <w:r w:rsidR="00472E80" w:rsidRPr="00F567C0">
        <w:t>,z</w:t>
      </w:r>
      <w:r w:rsidR="00472E80" w:rsidRPr="00F567C0">
        <w:rPr>
          <w:vertAlign w:val="subscript"/>
        </w:rPr>
        <w:t>23</w:t>
      </w:r>
      <w:r w:rsidR="00472E80" w:rsidRPr="00F567C0">
        <w:t>:-</w:t>
      </w:r>
      <w:r w:rsidR="00472E80">
        <w:t xml:space="preserve"> </w:t>
      </w:r>
      <w:r>
        <w:t>lineage with a bootstrap value higher than 0.7.</w:t>
      </w:r>
    </w:p>
    <w:p w14:paraId="046B1BE2" w14:textId="44037CBE" w:rsidR="008F6EF6" w:rsidRDefault="00E82167" w:rsidP="00686D77">
      <w:pPr>
        <w:pStyle w:val="ListParagraph"/>
        <w:numPr>
          <w:ilvl w:val="0"/>
          <w:numId w:val="6"/>
        </w:numPr>
        <w:rPr>
          <w:b/>
          <w:bCs/>
        </w:rPr>
      </w:pPr>
      <w:r>
        <w:rPr>
          <w:b/>
          <w:bCs/>
          <w:i/>
          <w:iCs/>
        </w:rPr>
        <w:lastRenderedPageBreak/>
        <w:t xml:space="preserve">S. </w:t>
      </w:r>
      <w:r w:rsidR="00571256">
        <w:rPr>
          <w:b/>
          <w:bCs/>
        </w:rPr>
        <w:t xml:space="preserve">Javiana </w:t>
      </w:r>
    </w:p>
    <w:p w14:paraId="1A388997" w14:textId="291D3C25" w:rsidR="0068196E" w:rsidRPr="00D3603F" w:rsidRDefault="003429B9" w:rsidP="0068196E">
      <w:r>
        <w:t xml:space="preserve">Maximum likelihood phylogenetic tree for </w:t>
      </w:r>
      <w:r w:rsidRPr="003429B9">
        <w:rPr>
          <w:i/>
          <w:iCs/>
        </w:rPr>
        <w:t>S.</w:t>
      </w:r>
      <w:r>
        <w:t xml:space="preserve"> </w:t>
      </w:r>
      <w:r w:rsidR="004A0E72">
        <w:t>Javiana</w:t>
      </w:r>
      <w:r>
        <w:t xml:space="preserve">. </w:t>
      </w:r>
      <w:r w:rsidRPr="003429B9">
        <w:rPr>
          <w:i/>
          <w:iCs/>
        </w:rPr>
        <w:t>S.</w:t>
      </w:r>
      <w:r>
        <w:t xml:space="preserve"> </w:t>
      </w:r>
      <w:r w:rsidR="004A0E72">
        <w:t xml:space="preserve">Javiana </w:t>
      </w:r>
      <w:r>
        <w:t xml:space="preserve">is a monophyletic serovar with </w:t>
      </w:r>
      <w:r w:rsidR="004A0E72">
        <w:t>16,637</w:t>
      </w:r>
      <w:r>
        <w:t xml:space="preserve"> genomes representing </w:t>
      </w:r>
      <w:r w:rsidR="004A0E72">
        <w:t>634</w:t>
      </w:r>
      <w:r>
        <w:t xml:space="preserve"> SNP clusters, and </w:t>
      </w:r>
      <w:r w:rsidR="004A0E72">
        <w:t>1,051</w:t>
      </w:r>
      <w:r>
        <w:t xml:space="preserve"> singletons. The average pairwise number of nucleotide substitutions per site was used to report branch lengths. For rooting the tree, one genome belonging to </w:t>
      </w:r>
      <w:r w:rsidRPr="003429B9">
        <w:rPr>
          <w:i/>
          <w:iCs/>
        </w:rPr>
        <w:t>Salmonella enterica</w:t>
      </w:r>
      <w:r>
        <w:t xml:space="preserve"> subsp. </w:t>
      </w:r>
      <w:r w:rsidRPr="003429B9">
        <w:rPr>
          <w:i/>
          <w:iCs/>
        </w:rPr>
        <w:t>indica</w:t>
      </w:r>
      <w:r>
        <w:t xml:space="preserve"> was used as the outgroup. The Shimodaira-Hasegawa test with 1,000 resamples was used to assess the clustering confidence. The orange star</w:t>
      </w:r>
      <w:r>
        <w:rPr>
          <w:rFonts w:hint="eastAsia"/>
        </w:rPr>
        <w:t xml:space="preserve">s </w:t>
      </w:r>
      <w:r>
        <w:t xml:space="preserve">represent the most recent common ancestor of </w:t>
      </w:r>
      <w:r w:rsidR="00C1253E">
        <w:t xml:space="preserve">Javiana </w:t>
      </w:r>
      <w:r>
        <w:t>lineage with a bootstrap value higher than 0.7.</w:t>
      </w:r>
    </w:p>
    <w:p w14:paraId="6E969D9B" w14:textId="54D56934" w:rsidR="00725F69" w:rsidRDefault="00E82167" w:rsidP="00686D77">
      <w:pPr>
        <w:pStyle w:val="ListParagraph"/>
        <w:numPr>
          <w:ilvl w:val="0"/>
          <w:numId w:val="6"/>
        </w:numPr>
        <w:rPr>
          <w:b/>
          <w:bCs/>
        </w:rPr>
      </w:pPr>
      <w:r>
        <w:rPr>
          <w:b/>
          <w:bCs/>
          <w:i/>
          <w:iCs/>
        </w:rPr>
        <w:t xml:space="preserve">S. </w:t>
      </w:r>
      <w:r w:rsidR="00725F69">
        <w:rPr>
          <w:b/>
          <w:bCs/>
        </w:rPr>
        <w:t>Johannesburg</w:t>
      </w:r>
    </w:p>
    <w:p w14:paraId="02DBE972" w14:textId="46D34EBF" w:rsidR="00A123C2" w:rsidRPr="00D6352D" w:rsidRDefault="00495DE6" w:rsidP="00A123C2">
      <w:r>
        <w:t xml:space="preserve">Maximum likelihood phylogenetic tree for </w:t>
      </w:r>
      <w:r w:rsidRPr="00495DE6">
        <w:rPr>
          <w:i/>
          <w:iCs/>
        </w:rPr>
        <w:t>S.</w:t>
      </w:r>
      <w:r>
        <w:t xml:space="preserve"> Johannesburg. </w:t>
      </w:r>
      <w:r w:rsidRPr="00495DE6">
        <w:rPr>
          <w:i/>
          <w:iCs/>
        </w:rPr>
        <w:t>S.</w:t>
      </w:r>
      <w:r>
        <w:t xml:space="preserve"> Johannesburg is a paraphyletic serovar that contains one phylogenetic lineage (</w:t>
      </w:r>
      <w:r w:rsidR="00705E39">
        <w:t>Johannesburg</w:t>
      </w:r>
      <w:r>
        <w:t xml:space="preserve">) with </w:t>
      </w:r>
      <w:r w:rsidR="00705E39">
        <w:t>1,730</w:t>
      </w:r>
      <w:r>
        <w:t xml:space="preserve"> genomes representing </w:t>
      </w:r>
      <w:r w:rsidR="00705E39">
        <w:t>38</w:t>
      </w:r>
      <w:r>
        <w:t xml:space="preserve"> SNP clusters and </w:t>
      </w:r>
      <w:r w:rsidR="00705E39">
        <w:t>70</w:t>
      </w:r>
      <w:r>
        <w:t xml:space="preserve"> singletons. </w:t>
      </w:r>
      <w:r w:rsidRPr="00495DE6">
        <w:rPr>
          <w:i/>
          <w:iCs/>
        </w:rPr>
        <w:t>S.</w:t>
      </w:r>
      <w:r>
        <w:t xml:space="preserve"> </w:t>
      </w:r>
      <w:r w:rsidR="00455439">
        <w:t>Urbana</w:t>
      </w:r>
      <w:r>
        <w:t xml:space="preserve"> clusters within </w:t>
      </w:r>
      <w:r w:rsidR="001633E8">
        <w:t>Johannesburg</w:t>
      </w:r>
      <w:r>
        <w:t xml:space="preserve">. The average pairwise number of nucleotide substitutions per site was used to report branch lengths. For rooting the tree, one genome belonging to </w:t>
      </w:r>
      <w:r w:rsidRPr="00495DE6">
        <w:rPr>
          <w:i/>
          <w:iCs/>
        </w:rPr>
        <w:t>Salmonella</w:t>
      </w:r>
      <w:r>
        <w:t xml:space="preserve"> </w:t>
      </w:r>
      <w:r w:rsidRPr="00495DE6">
        <w:rPr>
          <w:i/>
          <w:iCs/>
        </w:rPr>
        <w:t>enterica</w:t>
      </w:r>
      <w:r>
        <w:t xml:space="preserve"> subsp. </w:t>
      </w:r>
      <w:r w:rsidRPr="00495DE6">
        <w:rPr>
          <w:i/>
          <w:iCs/>
        </w:rPr>
        <w:t>indica</w:t>
      </w:r>
      <w:r>
        <w:t xml:space="preserve"> was used as the outgroup </w:t>
      </w:r>
      <w:r w:rsidRPr="000E416D">
        <w:t xml:space="preserve">and the branch length of the outgroup was shortened by </w:t>
      </w:r>
      <w:r w:rsidR="00D85F25">
        <w:t>100</w:t>
      </w:r>
      <w:r>
        <w:t xml:space="preserve">. The Shimodaira-Hasegawa test with 1,000 resamples was used to assess the clustering confidence. The orange stars represent the most recent common ancestor of each </w:t>
      </w:r>
      <w:r w:rsidR="00204D9A">
        <w:t xml:space="preserve">Johannesburg </w:t>
      </w:r>
      <w:r>
        <w:t>lineage with a bootstrap value higher than 0.7.</w:t>
      </w:r>
    </w:p>
    <w:p w14:paraId="666104DB" w14:textId="1A31C41D" w:rsidR="00725F69" w:rsidRDefault="00E82167" w:rsidP="00686D77">
      <w:pPr>
        <w:pStyle w:val="ListParagraph"/>
        <w:numPr>
          <w:ilvl w:val="0"/>
          <w:numId w:val="6"/>
        </w:numPr>
        <w:rPr>
          <w:b/>
          <w:bCs/>
        </w:rPr>
      </w:pPr>
      <w:r>
        <w:rPr>
          <w:b/>
          <w:bCs/>
          <w:i/>
          <w:iCs/>
        </w:rPr>
        <w:t xml:space="preserve">S. </w:t>
      </w:r>
      <w:r w:rsidR="00725F69">
        <w:rPr>
          <w:b/>
          <w:bCs/>
        </w:rPr>
        <w:t>Kedougou</w:t>
      </w:r>
    </w:p>
    <w:p w14:paraId="5C0B3799" w14:textId="4022A846" w:rsidR="00132E9E" w:rsidRPr="00395B1A" w:rsidRDefault="004C37A2" w:rsidP="00132E9E">
      <w:r>
        <w:t xml:space="preserve">Maximum likelihood phylogenetic tree for </w:t>
      </w:r>
      <w:r w:rsidRPr="004C37A2">
        <w:rPr>
          <w:i/>
          <w:iCs/>
        </w:rPr>
        <w:t>S.</w:t>
      </w:r>
      <w:r>
        <w:t xml:space="preserve"> </w:t>
      </w:r>
      <w:r w:rsidR="004A40E5">
        <w:t>Kedougou</w:t>
      </w:r>
      <w:r>
        <w:t xml:space="preserve">. </w:t>
      </w:r>
      <w:r w:rsidRPr="004C37A2">
        <w:rPr>
          <w:i/>
          <w:iCs/>
        </w:rPr>
        <w:t>S.</w:t>
      </w:r>
      <w:r>
        <w:t xml:space="preserve"> </w:t>
      </w:r>
      <w:r w:rsidR="004A40E5">
        <w:t xml:space="preserve">Kedougou </w:t>
      </w:r>
      <w:r>
        <w:t>is a polyphyletic serovar that contains one phylogenetic lineage (</w:t>
      </w:r>
      <w:r w:rsidR="004A40E5">
        <w:t>Kedougou</w:t>
      </w:r>
      <w:r>
        <w:t xml:space="preserve">) along with one stand-alone singleton (shown as </w:t>
      </w:r>
      <w:r w:rsidR="004A40E5">
        <w:t xml:space="preserve">Kedougou </w:t>
      </w:r>
      <w:r>
        <w:t xml:space="preserve">S1). </w:t>
      </w:r>
      <w:r w:rsidR="004C70CA">
        <w:t xml:space="preserve">Kedougou </w:t>
      </w:r>
      <w:r>
        <w:t xml:space="preserve">lineage has </w:t>
      </w:r>
      <w:r w:rsidR="004C70CA">
        <w:t>421</w:t>
      </w:r>
      <w:r>
        <w:t xml:space="preserve"> genomes representing </w:t>
      </w:r>
      <w:r w:rsidR="004C70CA">
        <w:t>18</w:t>
      </w:r>
      <w:r>
        <w:t xml:space="preserve"> SNP clusters, and 25 singletons. The average pairwise number of nucleotide substitutions per site was used to report branch lengths. For rooting the tree, one genome belonging to </w:t>
      </w:r>
      <w:r w:rsidRPr="004C37A2">
        <w:rPr>
          <w:i/>
          <w:iCs/>
        </w:rPr>
        <w:t>Salmonella enterica</w:t>
      </w:r>
      <w:r>
        <w:t xml:space="preserve"> subsp. </w:t>
      </w:r>
      <w:r w:rsidRPr="004C37A2">
        <w:rPr>
          <w:i/>
          <w:iCs/>
        </w:rPr>
        <w:t>indica</w:t>
      </w:r>
      <w:r>
        <w:t xml:space="preserve"> was used as </w:t>
      </w:r>
      <w:r w:rsidR="004C70CA">
        <w:t xml:space="preserve">the outgroup </w:t>
      </w:r>
      <w:r w:rsidR="004C70CA" w:rsidRPr="000E416D">
        <w:t xml:space="preserve">and the branch length of the outgroup was shortened by </w:t>
      </w:r>
      <w:r w:rsidR="004C70CA">
        <w:t>100</w:t>
      </w:r>
      <w:r>
        <w:t>. The Shimodaira-Hasegawa test with 1,000 resamples was used to assess the clustering confidence. The orange star</w:t>
      </w:r>
      <w:r>
        <w:rPr>
          <w:rFonts w:hint="eastAsia"/>
        </w:rPr>
        <w:t xml:space="preserve">s </w:t>
      </w:r>
      <w:r>
        <w:t xml:space="preserve">represent the most recent common ancestor of </w:t>
      </w:r>
      <w:r w:rsidR="004C70CA">
        <w:t xml:space="preserve">Kedougou </w:t>
      </w:r>
      <w:r>
        <w:t>lineage with a bootstrap value higher than 0.7.</w:t>
      </w:r>
    </w:p>
    <w:p w14:paraId="4CE89E42" w14:textId="03BEF9E7" w:rsidR="00725F69" w:rsidRDefault="00E82167" w:rsidP="00686D77">
      <w:pPr>
        <w:pStyle w:val="ListParagraph"/>
        <w:numPr>
          <w:ilvl w:val="0"/>
          <w:numId w:val="6"/>
        </w:numPr>
        <w:rPr>
          <w:b/>
          <w:bCs/>
        </w:rPr>
      </w:pPr>
      <w:r>
        <w:rPr>
          <w:b/>
          <w:bCs/>
          <w:i/>
          <w:iCs/>
        </w:rPr>
        <w:t xml:space="preserve">S. </w:t>
      </w:r>
      <w:r w:rsidR="00725F69">
        <w:rPr>
          <w:b/>
          <w:bCs/>
        </w:rPr>
        <w:t>Kiambu</w:t>
      </w:r>
    </w:p>
    <w:p w14:paraId="2F54EC6B" w14:textId="4EF0B16E" w:rsidR="00275A6C" w:rsidRPr="00F93870" w:rsidRDefault="00275A6C" w:rsidP="00275A6C">
      <w:r>
        <w:t xml:space="preserve">Maximum likelihood phylogenetic tree for </w:t>
      </w:r>
      <w:r w:rsidRPr="00275A6C">
        <w:rPr>
          <w:i/>
          <w:iCs/>
        </w:rPr>
        <w:t>S.</w:t>
      </w:r>
      <w:r>
        <w:t xml:space="preserve"> Kiambu. </w:t>
      </w:r>
      <w:r w:rsidRPr="00275A6C">
        <w:rPr>
          <w:i/>
          <w:iCs/>
        </w:rPr>
        <w:t>S.</w:t>
      </w:r>
      <w:r>
        <w:t xml:space="preserve"> Kiambu is a polyphyletic serovar that contains one phylogenetic lineage (</w:t>
      </w:r>
      <w:r w:rsidR="00C27DC3">
        <w:t>Kiambu</w:t>
      </w:r>
      <w:r>
        <w:t xml:space="preserve">) along with </w:t>
      </w:r>
      <w:r w:rsidR="00C27DC3">
        <w:t xml:space="preserve">two </w:t>
      </w:r>
      <w:r>
        <w:t>stand-alone singleton</w:t>
      </w:r>
      <w:r w:rsidR="00566F2A">
        <w:t>s</w:t>
      </w:r>
      <w:r>
        <w:t xml:space="preserve"> (shown as </w:t>
      </w:r>
      <w:r w:rsidR="00C27DC3">
        <w:t xml:space="preserve">Kiambu </w:t>
      </w:r>
      <w:r>
        <w:t>S1</w:t>
      </w:r>
      <w:r w:rsidR="00C27DC3">
        <w:t xml:space="preserve"> and S2</w:t>
      </w:r>
      <w:r>
        <w:t xml:space="preserve">). </w:t>
      </w:r>
      <w:r w:rsidR="00C27DC3">
        <w:t xml:space="preserve">Kiambu </w:t>
      </w:r>
      <w:r>
        <w:t xml:space="preserve">lineage has </w:t>
      </w:r>
      <w:r w:rsidR="00AF51AE">
        <w:t>767</w:t>
      </w:r>
      <w:r>
        <w:t xml:space="preserve"> genomes representing </w:t>
      </w:r>
      <w:r w:rsidR="00AF51AE">
        <w:t>32</w:t>
      </w:r>
      <w:r>
        <w:t xml:space="preserve"> SNP clusters, and </w:t>
      </w:r>
      <w:r w:rsidR="00AF51AE">
        <w:t>74</w:t>
      </w:r>
      <w:r>
        <w:t xml:space="preserve"> singletons. The average pairwise number of nucleotide substitutions per site was used to report branch lengths. For rooting the tree, one genome belonging to </w:t>
      </w:r>
      <w:r w:rsidRPr="00275A6C">
        <w:rPr>
          <w:i/>
          <w:iCs/>
        </w:rPr>
        <w:t>Salmonella enterica</w:t>
      </w:r>
      <w:r>
        <w:t xml:space="preserve"> subsp. </w:t>
      </w:r>
      <w:r w:rsidRPr="00275A6C">
        <w:rPr>
          <w:i/>
          <w:iCs/>
        </w:rPr>
        <w:t>indica</w:t>
      </w:r>
      <w:r>
        <w:t xml:space="preserve"> was used as the outgroup </w:t>
      </w:r>
      <w:r w:rsidRPr="000E416D">
        <w:t xml:space="preserve">and the branch length of the outgroup was shortened by </w:t>
      </w:r>
      <w:r w:rsidR="00BF5B48">
        <w:t>9</w:t>
      </w:r>
      <w:r>
        <w:t xml:space="preserve">. The Shimodaira-Hasegawa test with 1,000 resamples was used to assess the clustering confidence. </w:t>
      </w:r>
      <w:r>
        <w:lastRenderedPageBreak/>
        <w:t>The orange star</w:t>
      </w:r>
      <w:r>
        <w:rPr>
          <w:rFonts w:hint="eastAsia"/>
        </w:rPr>
        <w:t xml:space="preserve">s </w:t>
      </w:r>
      <w:r>
        <w:t xml:space="preserve">represent the most recent common ancestor of </w:t>
      </w:r>
      <w:r w:rsidR="009C0458">
        <w:t xml:space="preserve">Kiambu </w:t>
      </w:r>
      <w:r>
        <w:t>lineage with a bootstrap value higher than 0.7.</w:t>
      </w:r>
    </w:p>
    <w:p w14:paraId="040A2F06" w14:textId="5085C50C" w:rsidR="00725F69" w:rsidRDefault="00E82167" w:rsidP="00686D77">
      <w:pPr>
        <w:pStyle w:val="ListParagraph"/>
        <w:numPr>
          <w:ilvl w:val="0"/>
          <w:numId w:val="6"/>
        </w:numPr>
        <w:rPr>
          <w:b/>
          <w:bCs/>
        </w:rPr>
      </w:pPr>
      <w:r>
        <w:rPr>
          <w:b/>
          <w:bCs/>
          <w:i/>
          <w:iCs/>
        </w:rPr>
        <w:t xml:space="preserve">S. </w:t>
      </w:r>
      <w:r w:rsidR="00725F69">
        <w:rPr>
          <w:b/>
          <w:bCs/>
        </w:rPr>
        <w:t>Kottbus</w:t>
      </w:r>
    </w:p>
    <w:p w14:paraId="68ABB2BB" w14:textId="31EC3408" w:rsidR="00EF191A" w:rsidRPr="00B06599" w:rsidRDefault="00034F8D" w:rsidP="00EF191A">
      <w:r>
        <w:t xml:space="preserve">Maximum likelihood phylogenetic tree for </w:t>
      </w:r>
      <w:r w:rsidRPr="00034F8D">
        <w:rPr>
          <w:i/>
          <w:iCs/>
        </w:rPr>
        <w:t>S.</w:t>
      </w:r>
      <w:r>
        <w:t xml:space="preserve"> </w:t>
      </w:r>
      <w:r w:rsidR="00B5118F">
        <w:t>Kottbus</w:t>
      </w:r>
      <w:r>
        <w:t xml:space="preserve">. </w:t>
      </w:r>
      <w:r w:rsidRPr="00034F8D">
        <w:rPr>
          <w:i/>
          <w:iCs/>
        </w:rPr>
        <w:t>S.</w:t>
      </w:r>
      <w:r>
        <w:t xml:space="preserve"> </w:t>
      </w:r>
      <w:r w:rsidR="00B5118F">
        <w:t xml:space="preserve">Kottbus </w:t>
      </w:r>
      <w:r>
        <w:t>is a polyphyletic serovar that contains four phylogenetic lineages (</w:t>
      </w:r>
      <w:r w:rsidR="00A568C2">
        <w:t xml:space="preserve">Kottbus </w:t>
      </w:r>
      <w:r>
        <w:t xml:space="preserve">A, B, C, and D) along with </w:t>
      </w:r>
      <w:r w:rsidR="00A568C2">
        <w:t>two</w:t>
      </w:r>
      <w:r>
        <w:t xml:space="preserve"> stand-alone singleton</w:t>
      </w:r>
      <w:r w:rsidR="00A568C2">
        <w:t>s</w:t>
      </w:r>
      <w:r>
        <w:t xml:space="preserve"> (</w:t>
      </w:r>
      <w:r w:rsidR="00A568C2">
        <w:t xml:space="preserve">Kottbus </w:t>
      </w:r>
      <w:r>
        <w:t>S1</w:t>
      </w:r>
      <w:r w:rsidR="00A568C2">
        <w:t xml:space="preserve"> and S2</w:t>
      </w:r>
      <w:r>
        <w:t xml:space="preserve">). </w:t>
      </w:r>
      <w:r w:rsidR="000E1813">
        <w:t xml:space="preserve">Kottbus </w:t>
      </w:r>
      <w:r>
        <w:t xml:space="preserve">A is the largest lineage with </w:t>
      </w:r>
      <w:r w:rsidR="000E1813">
        <w:t>339</w:t>
      </w:r>
      <w:r>
        <w:t xml:space="preserve"> genomes representing 30 SNP clusters, and </w:t>
      </w:r>
      <w:r w:rsidR="000E1813">
        <w:t>46</w:t>
      </w:r>
      <w:r>
        <w:t xml:space="preserve"> singletons. </w:t>
      </w:r>
      <w:r w:rsidR="000E1813">
        <w:t xml:space="preserve">Kottbus </w:t>
      </w:r>
      <w:r>
        <w:t xml:space="preserve">B contains </w:t>
      </w:r>
      <w:r w:rsidR="000E1813">
        <w:t>131</w:t>
      </w:r>
      <w:r>
        <w:t xml:space="preserve"> genomes representing 4 SNP clusters, and </w:t>
      </w:r>
      <w:r w:rsidR="000E1813">
        <w:t>4</w:t>
      </w:r>
      <w:r>
        <w:t xml:space="preserve"> singletons. </w:t>
      </w:r>
      <w:r w:rsidR="00A13134">
        <w:t xml:space="preserve">Kottbus </w:t>
      </w:r>
      <w:r>
        <w:t xml:space="preserve">C contains </w:t>
      </w:r>
      <w:r w:rsidR="00A13134">
        <w:t>87</w:t>
      </w:r>
      <w:r>
        <w:t xml:space="preserve"> genomes representing </w:t>
      </w:r>
      <w:r w:rsidR="00A13134">
        <w:t>15 SNP clusters, and 47</w:t>
      </w:r>
      <w:r>
        <w:t xml:space="preserve"> singletons. </w:t>
      </w:r>
      <w:r w:rsidR="00881D90">
        <w:t xml:space="preserve">Kottbus </w:t>
      </w:r>
      <w:r>
        <w:t xml:space="preserve">D contains </w:t>
      </w:r>
      <w:r w:rsidR="00881D90">
        <w:t>9</w:t>
      </w:r>
      <w:r>
        <w:t xml:space="preserve"> genomes representing </w:t>
      </w:r>
      <w:r w:rsidR="00881D90">
        <w:t>1 SNP cluster, and</w:t>
      </w:r>
      <w:r>
        <w:t xml:space="preserve"> </w:t>
      </w:r>
      <w:r w:rsidR="00881D90">
        <w:t>4</w:t>
      </w:r>
      <w:r>
        <w:t xml:space="preserve"> singletons. All the four </w:t>
      </w:r>
      <w:r w:rsidR="00760EC4">
        <w:t xml:space="preserve">Kottbus </w:t>
      </w:r>
      <w:r>
        <w:t xml:space="preserve">lineages are monophyletic. The average pairwise number of nucleotide substitutions per site was used to report branch lengths. For rooting the tree, one genome belonging to </w:t>
      </w:r>
      <w:r w:rsidRPr="00034F8D">
        <w:rPr>
          <w:i/>
          <w:iCs/>
        </w:rPr>
        <w:t>Salmonella</w:t>
      </w:r>
      <w:r>
        <w:t xml:space="preserve"> </w:t>
      </w:r>
      <w:r w:rsidRPr="00034F8D">
        <w:rPr>
          <w:i/>
          <w:iCs/>
        </w:rPr>
        <w:t>enterica</w:t>
      </w:r>
      <w:r>
        <w:t xml:space="preserve"> subsp. </w:t>
      </w:r>
      <w:r w:rsidRPr="00034F8D">
        <w:rPr>
          <w:i/>
          <w:iCs/>
        </w:rPr>
        <w:t>indica</w:t>
      </w:r>
      <w:r>
        <w:t xml:space="preserve"> was used as the outgroup. The Shimodaira-Hasegawa test with 1,000 resamples was used to assess the clustering confidence. The orange stars represent the most recent common ancestor of each </w:t>
      </w:r>
      <w:r w:rsidR="00B06599">
        <w:t xml:space="preserve">Kottbus </w:t>
      </w:r>
      <w:r>
        <w:t>lineage with a bootstrap value higher than 0.7.</w:t>
      </w:r>
    </w:p>
    <w:p w14:paraId="5C4196BE" w14:textId="36E53BB1" w:rsidR="00725F69" w:rsidRDefault="00E82167" w:rsidP="00686D77">
      <w:pPr>
        <w:pStyle w:val="ListParagraph"/>
        <w:numPr>
          <w:ilvl w:val="0"/>
          <w:numId w:val="6"/>
        </w:numPr>
        <w:rPr>
          <w:b/>
          <w:bCs/>
        </w:rPr>
      </w:pPr>
      <w:r>
        <w:rPr>
          <w:b/>
          <w:bCs/>
          <w:i/>
          <w:iCs/>
        </w:rPr>
        <w:t xml:space="preserve">S. </w:t>
      </w:r>
      <w:r w:rsidR="00725F69">
        <w:rPr>
          <w:b/>
          <w:bCs/>
        </w:rPr>
        <w:t>Litchfield</w:t>
      </w:r>
    </w:p>
    <w:p w14:paraId="158FEE6B" w14:textId="699F79D1" w:rsidR="00A226B7" w:rsidRPr="00C24777" w:rsidRDefault="00CA1230" w:rsidP="00A226B7">
      <w:r>
        <w:t xml:space="preserve">Maximum likelihood phylogenetic tree for </w:t>
      </w:r>
      <w:r w:rsidRPr="00CA1230">
        <w:rPr>
          <w:i/>
          <w:iCs/>
        </w:rPr>
        <w:t>S.</w:t>
      </w:r>
      <w:r>
        <w:t xml:space="preserve"> Litchfield. </w:t>
      </w:r>
      <w:r w:rsidRPr="00CA1230">
        <w:rPr>
          <w:i/>
          <w:iCs/>
        </w:rPr>
        <w:t>S.</w:t>
      </w:r>
      <w:r>
        <w:t xml:space="preserve"> Litchfield is a polyphyletic serovar that contains two phylogenetic lineages (Litchfield A, and B). </w:t>
      </w:r>
      <w:r w:rsidR="009D2D18">
        <w:t xml:space="preserve">Litchfield </w:t>
      </w:r>
      <w:r>
        <w:t xml:space="preserve">A is the largest lineage with </w:t>
      </w:r>
      <w:r w:rsidR="009D2D18">
        <w:t>2,032</w:t>
      </w:r>
      <w:r>
        <w:t xml:space="preserve"> genomes representing </w:t>
      </w:r>
      <w:r w:rsidR="009D2D18">
        <w:t>135</w:t>
      </w:r>
      <w:r>
        <w:t xml:space="preserve"> SNP clusters, and </w:t>
      </w:r>
      <w:r w:rsidR="009D2D18">
        <w:t>288</w:t>
      </w:r>
      <w:r>
        <w:t xml:space="preserve"> singletons. </w:t>
      </w:r>
      <w:r w:rsidR="009D2D18">
        <w:t xml:space="preserve">Litchfield </w:t>
      </w:r>
      <w:r>
        <w:t xml:space="preserve">B contains </w:t>
      </w:r>
      <w:r w:rsidR="009D2D18">
        <w:t>10</w:t>
      </w:r>
      <w:r>
        <w:t xml:space="preserve"> genomes representing </w:t>
      </w:r>
      <w:r w:rsidR="009D2D18">
        <w:t xml:space="preserve">1 </w:t>
      </w:r>
      <w:r>
        <w:t xml:space="preserve">SNP cluster, and </w:t>
      </w:r>
      <w:r w:rsidR="009D2D18">
        <w:t>1</w:t>
      </w:r>
      <w:r>
        <w:t xml:space="preserve"> singleton. </w:t>
      </w:r>
      <w:r w:rsidR="003167A3">
        <w:t>Both</w:t>
      </w:r>
      <w:r>
        <w:t xml:space="preserve"> </w:t>
      </w:r>
      <w:r w:rsidR="003167A3">
        <w:t xml:space="preserve">Litchfield A and B </w:t>
      </w:r>
      <w:r>
        <w:t>are monophyletic</w:t>
      </w:r>
      <w:r w:rsidR="0041747B">
        <w:t xml:space="preserve"> lineages</w:t>
      </w:r>
      <w:r>
        <w:t xml:space="preserve">. The average pairwise number of nucleotide substitutions per site was used to report branch lengths. For rooting the tree, one genome belonging to </w:t>
      </w:r>
      <w:r w:rsidRPr="00CA1230">
        <w:rPr>
          <w:i/>
          <w:iCs/>
        </w:rPr>
        <w:t>Salmonella</w:t>
      </w:r>
      <w:r>
        <w:t xml:space="preserve"> </w:t>
      </w:r>
      <w:r w:rsidRPr="00CA1230">
        <w:rPr>
          <w:i/>
          <w:iCs/>
        </w:rPr>
        <w:t>enterica</w:t>
      </w:r>
      <w:r>
        <w:t xml:space="preserve"> subsp. </w:t>
      </w:r>
      <w:r w:rsidRPr="00CA1230">
        <w:rPr>
          <w:i/>
          <w:iCs/>
        </w:rPr>
        <w:t>indica</w:t>
      </w:r>
      <w:r>
        <w:t xml:space="preserve"> was used as the outgroup</w:t>
      </w:r>
      <w:r w:rsidR="00114945">
        <w:t xml:space="preserve"> </w:t>
      </w:r>
      <w:r w:rsidR="00114945" w:rsidRPr="000E416D">
        <w:t>and the branch length of the outgroup was shortened b</w:t>
      </w:r>
      <w:r w:rsidR="00114945">
        <w:t>y 100</w:t>
      </w:r>
      <w:r>
        <w:t xml:space="preserve">. The Shimodaira-Hasegawa test with 1,000 resamples was used to assess the clustering confidence. The orange stars represent the most recent common ancestor of each </w:t>
      </w:r>
      <w:r w:rsidR="00504240">
        <w:t>Litchfield</w:t>
      </w:r>
      <w:r>
        <w:t xml:space="preserve"> lineage with a bootstrap value higher than 0.7.</w:t>
      </w:r>
    </w:p>
    <w:p w14:paraId="2E321D0A" w14:textId="132FBB70" w:rsidR="00725F69" w:rsidRDefault="00E82167" w:rsidP="00686D77">
      <w:pPr>
        <w:pStyle w:val="ListParagraph"/>
        <w:numPr>
          <w:ilvl w:val="0"/>
          <w:numId w:val="6"/>
        </w:numPr>
        <w:rPr>
          <w:b/>
          <w:bCs/>
        </w:rPr>
      </w:pPr>
      <w:r>
        <w:rPr>
          <w:b/>
          <w:bCs/>
          <w:i/>
          <w:iCs/>
        </w:rPr>
        <w:t xml:space="preserve">S. </w:t>
      </w:r>
      <w:r w:rsidR="00725F69">
        <w:rPr>
          <w:b/>
          <w:bCs/>
        </w:rPr>
        <w:t>Liverpool</w:t>
      </w:r>
    </w:p>
    <w:p w14:paraId="7C4AB80B" w14:textId="5CE25AED" w:rsidR="00C24777" w:rsidRPr="00F5475F" w:rsidRDefault="00367C44" w:rsidP="00C24777">
      <w:r>
        <w:t xml:space="preserve">Maximum likelihood phylogenetic tree for </w:t>
      </w:r>
      <w:r w:rsidRPr="00367C44">
        <w:rPr>
          <w:i/>
          <w:iCs/>
        </w:rPr>
        <w:t>S.</w:t>
      </w:r>
      <w:r>
        <w:t xml:space="preserve"> </w:t>
      </w:r>
      <w:r w:rsidR="002571F9">
        <w:t>Liverpool</w:t>
      </w:r>
      <w:r>
        <w:t xml:space="preserve">. </w:t>
      </w:r>
      <w:r w:rsidRPr="00367C44">
        <w:rPr>
          <w:i/>
          <w:iCs/>
        </w:rPr>
        <w:t>S.</w:t>
      </w:r>
      <w:r>
        <w:t xml:space="preserve"> </w:t>
      </w:r>
      <w:r w:rsidR="002571F9">
        <w:t xml:space="preserve">Liverpool </w:t>
      </w:r>
      <w:r>
        <w:t>is a polyphyletic serovar that contains one phylogenetic lineage (</w:t>
      </w:r>
      <w:r w:rsidR="002571F9">
        <w:t>Liverpool</w:t>
      </w:r>
      <w:r>
        <w:t xml:space="preserve">) along with </w:t>
      </w:r>
      <w:r w:rsidR="002571F9">
        <w:t>one</w:t>
      </w:r>
      <w:r>
        <w:t xml:space="preserve"> stand-alone singleton (shown as </w:t>
      </w:r>
      <w:r w:rsidR="002571F9">
        <w:t xml:space="preserve">Liverpool </w:t>
      </w:r>
      <w:r>
        <w:t xml:space="preserve">S1). </w:t>
      </w:r>
      <w:r w:rsidR="002C6CAE">
        <w:t xml:space="preserve">Liverpool </w:t>
      </w:r>
      <w:r>
        <w:t xml:space="preserve">lineage has </w:t>
      </w:r>
      <w:r w:rsidR="002C6CAE">
        <w:t>617</w:t>
      </w:r>
      <w:r>
        <w:t xml:space="preserve"> genomes representing </w:t>
      </w:r>
      <w:r w:rsidR="002C6CAE">
        <w:t>13</w:t>
      </w:r>
      <w:r>
        <w:t xml:space="preserve"> SNP clusters, and </w:t>
      </w:r>
      <w:r w:rsidR="002C6CAE">
        <w:t>15</w:t>
      </w:r>
      <w:r>
        <w:t xml:space="preserve"> singletons. The average pairwise number of nucleotide substitutions per site was used to report branch lengths. For rooting the tree, one genome belonging to </w:t>
      </w:r>
      <w:r w:rsidRPr="00367C44">
        <w:rPr>
          <w:i/>
          <w:iCs/>
        </w:rPr>
        <w:t>Salmonella enterica</w:t>
      </w:r>
      <w:r>
        <w:t xml:space="preserve"> subsp. </w:t>
      </w:r>
      <w:r w:rsidRPr="00367C44">
        <w:rPr>
          <w:i/>
          <w:iCs/>
        </w:rPr>
        <w:t>indica</w:t>
      </w:r>
      <w:r>
        <w:t xml:space="preserve"> was used as the outgroup </w:t>
      </w:r>
      <w:r w:rsidRPr="000E416D">
        <w:t xml:space="preserve">and the branch length of the outgroup was shortened by </w:t>
      </w:r>
      <w:r w:rsidR="002177D8">
        <w:t>8</w:t>
      </w:r>
      <w:r>
        <w:t>. The Shimodaira-Hasegawa test with 1,000 resamples was used to assess the clustering confidence. The orange star</w:t>
      </w:r>
      <w:r>
        <w:rPr>
          <w:rFonts w:hint="eastAsia"/>
        </w:rPr>
        <w:t xml:space="preserve">s </w:t>
      </w:r>
      <w:r>
        <w:t xml:space="preserve">represent the most recent common ancestor of </w:t>
      </w:r>
      <w:r w:rsidR="00DF399D">
        <w:t xml:space="preserve">Liverpool </w:t>
      </w:r>
      <w:r>
        <w:t>lineage with a bootstrap value higher than 0.7.</w:t>
      </w:r>
    </w:p>
    <w:p w14:paraId="2B8B7173" w14:textId="29366BC4" w:rsidR="00725F69" w:rsidRPr="00EA704C" w:rsidRDefault="00E82167" w:rsidP="00686D77">
      <w:pPr>
        <w:pStyle w:val="ListParagraph"/>
        <w:numPr>
          <w:ilvl w:val="0"/>
          <w:numId w:val="6"/>
        </w:numPr>
        <w:rPr>
          <w:b/>
          <w:bCs/>
        </w:rPr>
      </w:pPr>
      <w:r>
        <w:rPr>
          <w:b/>
          <w:bCs/>
          <w:i/>
          <w:iCs/>
        </w:rPr>
        <w:t xml:space="preserve">S. </w:t>
      </w:r>
      <w:r w:rsidR="00725F69" w:rsidRPr="00EA704C">
        <w:rPr>
          <w:b/>
          <w:bCs/>
        </w:rPr>
        <w:t>Livingstone</w:t>
      </w:r>
    </w:p>
    <w:p w14:paraId="6C75E4E2" w14:textId="4F594FFA" w:rsidR="00866CA7" w:rsidRPr="009A79ED" w:rsidRDefault="00DC06F1" w:rsidP="00866CA7">
      <w:pPr>
        <w:rPr>
          <w:color w:val="FF0000"/>
        </w:rPr>
      </w:pPr>
      <w:r>
        <w:lastRenderedPageBreak/>
        <w:t xml:space="preserve">Maximum likelihood phylogenetic tree for </w:t>
      </w:r>
      <w:r w:rsidRPr="00DC06F1">
        <w:rPr>
          <w:i/>
          <w:iCs/>
        </w:rPr>
        <w:t>S.</w:t>
      </w:r>
      <w:r>
        <w:t xml:space="preserve"> </w:t>
      </w:r>
      <w:r w:rsidR="00A30AB6">
        <w:t>Livingstone</w:t>
      </w:r>
      <w:r>
        <w:t xml:space="preserve">. </w:t>
      </w:r>
      <w:r w:rsidRPr="00DC06F1">
        <w:rPr>
          <w:i/>
          <w:iCs/>
        </w:rPr>
        <w:t>S.</w:t>
      </w:r>
      <w:r>
        <w:t xml:space="preserve"> </w:t>
      </w:r>
      <w:r w:rsidR="00A30AB6">
        <w:t xml:space="preserve">Livingstone </w:t>
      </w:r>
      <w:r>
        <w:t>is a polyphyletic serovar that contains four phylogenetic lineages (</w:t>
      </w:r>
      <w:r w:rsidR="00A30AB6">
        <w:t xml:space="preserve">Livingstone </w:t>
      </w:r>
      <w:r>
        <w:t>A, B, C, and D) along with one stand-alone singleton (</w:t>
      </w:r>
      <w:r w:rsidR="00A30AB6">
        <w:t xml:space="preserve">Livingstone </w:t>
      </w:r>
      <w:r>
        <w:t xml:space="preserve">S1). </w:t>
      </w:r>
      <w:r w:rsidR="00A30AB6">
        <w:t xml:space="preserve">Livingstone </w:t>
      </w:r>
      <w:r>
        <w:t xml:space="preserve">A is the largest lineage with </w:t>
      </w:r>
      <w:r w:rsidR="00A30AB6">
        <w:t>339</w:t>
      </w:r>
      <w:r>
        <w:t xml:space="preserve"> genomes representing </w:t>
      </w:r>
      <w:r w:rsidR="00A30AB6">
        <w:t>38</w:t>
      </w:r>
      <w:r>
        <w:t xml:space="preserve"> SNP clusters, and </w:t>
      </w:r>
      <w:r w:rsidR="00A30AB6">
        <w:t>45</w:t>
      </w:r>
      <w:r>
        <w:t xml:space="preserve"> singletons. </w:t>
      </w:r>
      <w:r w:rsidR="00A30AB6">
        <w:t xml:space="preserve">Livingstone </w:t>
      </w:r>
      <w:r>
        <w:t xml:space="preserve">B contains </w:t>
      </w:r>
      <w:r w:rsidR="00A30AB6">
        <w:t>335</w:t>
      </w:r>
      <w:r>
        <w:t xml:space="preserve"> genomes representing </w:t>
      </w:r>
      <w:r w:rsidR="00A30AB6">
        <w:t>37</w:t>
      </w:r>
      <w:r>
        <w:t xml:space="preserve"> SNP clusters, and </w:t>
      </w:r>
      <w:r w:rsidR="00A30AB6">
        <w:t>50</w:t>
      </w:r>
      <w:r>
        <w:t xml:space="preserve"> singletons. </w:t>
      </w:r>
      <w:r w:rsidR="00A30AB6">
        <w:t>Livingstone</w:t>
      </w:r>
      <w:r w:rsidR="00A30AB6" w:rsidRPr="000A145E">
        <w:t xml:space="preserve"> </w:t>
      </w:r>
      <w:r w:rsidRPr="000A145E">
        <w:t xml:space="preserve">C contains </w:t>
      </w:r>
      <w:r w:rsidR="00A30AB6">
        <w:t>9</w:t>
      </w:r>
      <w:r w:rsidRPr="000A145E">
        <w:t xml:space="preserve"> genomes representing </w:t>
      </w:r>
      <w:r w:rsidR="00A30AB6">
        <w:t>1 SNP cluster, and</w:t>
      </w:r>
      <w:r>
        <w:t xml:space="preserve"> </w:t>
      </w:r>
      <w:r w:rsidR="00A30AB6">
        <w:t>5</w:t>
      </w:r>
      <w:r w:rsidRPr="000A145E">
        <w:t xml:space="preserve"> singletons. </w:t>
      </w:r>
      <w:r w:rsidR="00A30AB6">
        <w:t>Livingstone</w:t>
      </w:r>
      <w:r w:rsidR="00A30AB6" w:rsidRPr="000A145E">
        <w:t xml:space="preserve"> </w:t>
      </w:r>
      <w:r w:rsidRPr="000A145E">
        <w:t xml:space="preserve">D contains </w:t>
      </w:r>
      <w:r>
        <w:t>3</w:t>
      </w:r>
      <w:r w:rsidRPr="000A145E">
        <w:t xml:space="preserve"> genomes representing </w:t>
      </w:r>
      <w:r w:rsidR="00A30AB6">
        <w:t>only 3</w:t>
      </w:r>
      <w:r>
        <w:t xml:space="preserve"> </w:t>
      </w:r>
      <w:r w:rsidRPr="000A145E">
        <w:t>singleton</w:t>
      </w:r>
      <w:r w:rsidR="00A30AB6">
        <w:t>s</w:t>
      </w:r>
      <w:r w:rsidRPr="000A145E">
        <w:t xml:space="preserve">. </w:t>
      </w:r>
      <w:r w:rsidR="00FC3433">
        <w:t>Livingstone</w:t>
      </w:r>
      <w:r w:rsidR="00FC3433" w:rsidRPr="000E416D">
        <w:t xml:space="preserve"> </w:t>
      </w:r>
      <w:r w:rsidR="00FC3433">
        <w:t>B and D are</w:t>
      </w:r>
      <w:r>
        <w:t xml:space="preserve"> </w:t>
      </w:r>
      <w:r w:rsidRPr="000E416D">
        <w:t xml:space="preserve">paraphyletic </w:t>
      </w:r>
      <w:r>
        <w:t>lineage</w:t>
      </w:r>
      <w:r w:rsidR="00FC3433">
        <w:t>s</w:t>
      </w:r>
      <w:r>
        <w:t xml:space="preserve"> </w:t>
      </w:r>
      <w:r w:rsidRPr="000E416D">
        <w:t>since other non-</w:t>
      </w:r>
      <w:r w:rsidR="007C6E5A">
        <w:t>Livingstone</w:t>
      </w:r>
      <w:r w:rsidR="007C6E5A" w:rsidRPr="000E416D">
        <w:t xml:space="preserve"> </w:t>
      </w:r>
      <w:r w:rsidRPr="000E416D">
        <w:t>serovar</w:t>
      </w:r>
      <w:r>
        <w:t>s</w:t>
      </w:r>
      <w:r w:rsidRPr="000E416D">
        <w:t xml:space="preserve"> cluster</w:t>
      </w:r>
      <w:r>
        <w:t xml:space="preserve"> </w:t>
      </w:r>
      <w:r w:rsidRPr="000E416D">
        <w:t>within this lineage</w:t>
      </w:r>
      <w:r w:rsidR="00DA1205">
        <w:t xml:space="preserve">. For example, </w:t>
      </w:r>
      <w:r w:rsidRPr="00DC06F1">
        <w:rPr>
          <w:i/>
          <w:iCs/>
        </w:rPr>
        <w:t>S.</w:t>
      </w:r>
      <w:r w:rsidRPr="000E416D">
        <w:t xml:space="preserve"> </w:t>
      </w:r>
      <w:r w:rsidR="00C23765">
        <w:t>Ohio</w:t>
      </w:r>
      <w:r w:rsidRPr="000E416D">
        <w:t xml:space="preserve"> cluster</w:t>
      </w:r>
      <w:r w:rsidR="00C23765">
        <w:t>s</w:t>
      </w:r>
      <w:r w:rsidRPr="000E416D">
        <w:t xml:space="preserve"> within </w:t>
      </w:r>
      <w:r w:rsidR="00C23765">
        <w:t>Livingstone</w:t>
      </w:r>
      <w:r w:rsidR="00C23765" w:rsidRPr="000E416D">
        <w:t xml:space="preserve"> </w:t>
      </w:r>
      <w:r w:rsidR="00C23765">
        <w:t>B</w:t>
      </w:r>
      <w:r w:rsidRPr="000E416D">
        <w:t xml:space="preserve">. </w:t>
      </w:r>
      <w:r w:rsidR="005C7661">
        <w:t>Livingstone</w:t>
      </w:r>
      <w:r w:rsidR="005C7661" w:rsidRPr="000E416D">
        <w:t xml:space="preserve"> </w:t>
      </w:r>
      <w:r w:rsidRPr="000E416D">
        <w:t xml:space="preserve">A, </w:t>
      </w:r>
      <w:r>
        <w:t xml:space="preserve">and </w:t>
      </w:r>
      <w:r w:rsidR="005C7661">
        <w:t>C</w:t>
      </w:r>
      <w:r w:rsidRPr="000E416D">
        <w:t xml:space="preserve"> are monophyletic lineages. The average pairwise number of nucleotide substitutions per site was used to report branch lengths. For rooting the tree, one genome belonging to </w:t>
      </w:r>
      <w:r w:rsidRPr="00DC06F1">
        <w:rPr>
          <w:i/>
          <w:iCs/>
        </w:rPr>
        <w:t>Salmonella</w:t>
      </w:r>
      <w:r w:rsidRPr="000E416D">
        <w:t xml:space="preserve"> </w:t>
      </w:r>
      <w:r w:rsidRPr="00DC06F1">
        <w:rPr>
          <w:i/>
          <w:iCs/>
        </w:rPr>
        <w:t>enterica</w:t>
      </w:r>
      <w:r w:rsidRPr="000E416D">
        <w:t xml:space="preserve"> subsp. </w:t>
      </w:r>
      <w:r w:rsidRPr="00DC06F1">
        <w:rPr>
          <w:i/>
          <w:iCs/>
        </w:rPr>
        <w:t>indica</w:t>
      </w:r>
      <w:r w:rsidRPr="000E416D">
        <w:t xml:space="preserve"> was used as the outgroup and the branch length of the outgroup was shortened by </w:t>
      </w:r>
      <w:r w:rsidR="005C7661">
        <w:t>6</w:t>
      </w:r>
      <w:r w:rsidRPr="000E416D">
        <w:t xml:space="preserve">. The Shimodaira-Hasegawa test with 1,000 resamples was used to assess the clustering confidence. The orange stars represent the most recent common ancestor of each </w:t>
      </w:r>
      <w:r w:rsidR="009A79ED">
        <w:t>Livingstone</w:t>
      </w:r>
      <w:r w:rsidR="009A79ED" w:rsidRPr="000E416D">
        <w:t xml:space="preserve"> </w:t>
      </w:r>
      <w:r w:rsidRPr="000E416D">
        <w:t>lineage with a bootstrap value higher than 0.7.</w:t>
      </w:r>
    </w:p>
    <w:p w14:paraId="29CFC299" w14:textId="27D0FAE6" w:rsidR="00725F69" w:rsidRDefault="00E82167" w:rsidP="00686D77">
      <w:pPr>
        <w:pStyle w:val="ListParagraph"/>
        <w:numPr>
          <w:ilvl w:val="0"/>
          <w:numId w:val="6"/>
        </w:numPr>
        <w:rPr>
          <w:b/>
          <w:bCs/>
        </w:rPr>
      </w:pPr>
      <w:r>
        <w:rPr>
          <w:b/>
          <w:bCs/>
          <w:i/>
          <w:iCs/>
        </w:rPr>
        <w:t xml:space="preserve">S. </w:t>
      </w:r>
      <w:r w:rsidR="00725F69">
        <w:rPr>
          <w:b/>
          <w:bCs/>
        </w:rPr>
        <w:t>Lomalinda</w:t>
      </w:r>
    </w:p>
    <w:p w14:paraId="5CB4F996" w14:textId="779367AC" w:rsidR="00F5475F" w:rsidRPr="00741E66" w:rsidRDefault="000D102A" w:rsidP="00F5475F">
      <w:r>
        <w:t xml:space="preserve">Maximum likelihood phylogenetic tree for </w:t>
      </w:r>
      <w:r w:rsidRPr="000D102A">
        <w:rPr>
          <w:i/>
          <w:iCs/>
        </w:rPr>
        <w:t>S.</w:t>
      </w:r>
      <w:r>
        <w:t xml:space="preserve"> </w:t>
      </w:r>
      <w:r w:rsidR="007563AD">
        <w:t>Lomalinda</w:t>
      </w:r>
      <w:r>
        <w:t xml:space="preserve">. </w:t>
      </w:r>
      <w:r w:rsidRPr="000D102A">
        <w:rPr>
          <w:i/>
          <w:iCs/>
        </w:rPr>
        <w:t>S.</w:t>
      </w:r>
      <w:r>
        <w:t xml:space="preserve"> </w:t>
      </w:r>
      <w:r w:rsidR="007563AD">
        <w:t xml:space="preserve">Lomalinda </w:t>
      </w:r>
      <w:r>
        <w:t>is a polyphyletic serovar that contains two phylogenetic lineages (</w:t>
      </w:r>
      <w:r w:rsidR="007563AD">
        <w:t xml:space="preserve">Lomalinda </w:t>
      </w:r>
      <w:r>
        <w:t xml:space="preserve">A, and B). </w:t>
      </w:r>
      <w:r w:rsidR="007563AD">
        <w:t xml:space="preserve">Lomalinda </w:t>
      </w:r>
      <w:r>
        <w:t xml:space="preserve">A is the largest lineage with </w:t>
      </w:r>
      <w:r w:rsidR="007563AD">
        <w:t>388</w:t>
      </w:r>
      <w:r>
        <w:t xml:space="preserve"> genomes representing </w:t>
      </w:r>
      <w:r w:rsidR="007563AD">
        <w:t>11</w:t>
      </w:r>
      <w:r>
        <w:t xml:space="preserve"> SNP clusters, and </w:t>
      </w:r>
      <w:r w:rsidR="007563AD">
        <w:t>6</w:t>
      </w:r>
      <w:r>
        <w:t xml:space="preserve"> singletons. </w:t>
      </w:r>
      <w:r w:rsidR="007563AD">
        <w:t xml:space="preserve">Lomalinda </w:t>
      </w:r>
      <w:r>
        <w:t xml:space="preserve">B contains </w:t>
      </w:r>
      <w:r w:rsidR="007563AD">
        <w:t>2</w:t>
      </w:r>
      <w:r>
        <w:t xml:space="preserve"> genomes representing </w:t>
      </w:r>
      <w:r w:rsidR="007563AD">
        <w:t>only 2</w:t>
      </w:r>
      <w:r>
        <w:t xml:space="preserve"> singleton</w:t>
      </w:r>
      <w:r w:rsidR="007563AD">
        <w:t>s</w:t>
      </w:r>
      <w:r>
        <w:t xml:space="preserve">. Both </w:t>
      </w:r>
      <w:r w:rsidR="009A61DE">
        <w:t xml:space="preserve">Lomalinda </w:t>
      </w:r>
      <w:r>
        <w:t xml:space="preserve">A and B are monophyletic lineages. The average pairwise number of nucleotide substitutions per site was used to report branch lengths. For rooting the tree, one genome belonging to </w:t>
      </w:r>
      <w:r w:rsidRPr="000D102A">
        <w:rPr>
          <w:i/>
          <w:iCs/>
        </w:rPr>
        <w:t>Salmonella</w:t>
      </w:r>
      <w:r>
        <w:t xml:space="preserve"> </w:t>
      </w:r>
      <w:r w:rsidRPr="000D102A">
        <w:rPr>
          <w:i/>
          <w:iCs/>
        </w:rPr>
        <w:t>enterica</w:t>
      </w:r>
      <w:r>
        <w:t xml:space="preserve"> subsp. </w:t>
      </w:r>
      <w:r w:rsidRPr="000D102A">
        <w:rPr>
          <w:i/>
          <w:iCs/>
        </w:rPr>
        <w:t>indica</w:t>
      </w:r>
      <w:r>
        <w:t xml:space="preserve"> was used as the outgroup </w:t>
      </w:r>
      <w:r w:rsidRPr="000E416D">
        <w:t>and the branch length of the outgroup was shortened b</w:t>
      </w:r>
      <w:r>
        <w:t xml:space="preserve">y </w:t>
      </w:r>
      <w:r w:rsidR="007620AB">
        <w:t>10</w:t>
      </w:r>
      <w:r>
        <w:t xml:space="preserve">. The Shimodaira-Hasegawa test with 1,000 resamples was used to assess the clustering confidence. The orange stars represent the most recent common ancestor of each </w:t>
      </w:r>
      <w:r w:rsidR="00AD53FE">
        <w:t xml:space="preserve">Lomalinda </w:t>
      </w:r>
      <w:r>
        <w:t>lineage with a bootstrap value higher than 0.7.</w:t>
      </w:r>
    </w:p>
    <w:p w14:paraId="3FA03007" w14:textId="173601FA" w:rsidR="00725F69" w:rsidRDefault="00E82167" w:rsidP="00686D77">
      <w:pPr>
        <w:pStyle w:val="ListParagraph"/>
        <w:numPr>
          <w:ilvl w:val="0"/>
          <w:numId w:val="6"/>
        </w:numPr>
        <w:rPr>
          <w:b/>
          <w:bCs/>
        </w:rPr>
      </w:pPr>
      <w:r>
        <w:rPr>
          <w:b/>
          <w:bCs/>
          <w:i/>
          <w:iCs/>
        </w:rPr>
        <w:t xml:space="preserve">S. </w:t>
      </w:r>
      <w:r w:rsidR="00725F69">
        <w:rPr>
          <w:b/>
          <w:bCs/>
        </w:rPr>
        <w:t>London</w:t>
      </w:r>
    </w:p>
    <w:p w14:paraId="6A5B22A6" w14:textId="4A266CF0" w:rsidR="00F243A8" w:rsidRPr="00F243A8" w:rsidRDefault="00F61CCE" w:rsidP="00C82E1D">
      <w:r>
        <w:t xml:space="preserve">Maximum likelihood phylogenetic tree for </w:t>
      </w:r>
      <w:r w:rsidRPr="00F61CCE">
        <w:rPr>
          <w:i/>
          <w:iCs/>
        </w:rPr>
        <w:t>S.</w:t>
      </w:r>
      <w:r>
        <w:t xml:space="preserve"> London. </w:t>
      </w:r>
      <w:r w:rsidRPr="00F61CCE">
        <w:rPr>
          <w:i/>
          <w:iCs/>
        </w:rPr>
        <w:t>S.</w:t>
      </w:r>
      <w:r>
        <w:t xml:space="preserve"> London is a polyphyletic serovar that contains two phylogenetic lineages (London A, and B). London A is the largest lineage with 1,560 genomes representing 63 SNP clusters, and 57 singletons. London B contains 2</w:t>
      </w:r>
      <w:r w:rsidR="00747CCC">
        <w:t>4</w:t>
      </w:r>
      <w:r>
        <w:t xml:space="preserve"> genomes representing </w:t>
      </w:r>
      <w:r w:rsidR="00747CCC">
        <w:t>3 SNP clusters, and 13</w:t>
      </w:r>
      <w:r>
        <w:t xml:space="preserve"> singletons. Both </w:t>
      </w:r>
      <w:r w:rsidR="009317B8">
        <w:t xml:space="preserve">London </w:t>
      </w:r>
      <w:r>
        <w:t xml:space="preserve">A and B are monophyletic lineages. The average pairwise number of nucleotide substitutions per site was used to report branch lengths. For rooting the tree, one genome belonging to </w:t>
      </w:r>
      <w:r w:rsidRPr="00F61CCE">
        <w:rPr>
          <w:i/>
          <w:iCs/>
        </w:rPr>
        <w:t>Salmonella</w:t>
      </w:r>
      <w:r>
        <w:t xml:space="preserve"> </w:t>
      </w:r>
      <w:r w:rsidRPr="00F61CCE">
        <w:rPr>
          <w:i/>
          <w:iCs/>
        </w:rPr>
        <w:t>enterica</w:t>
      </w:r>
      <w:r>
        <w:t xml:space="preserve"> subsp. </w:t>
      </w:r>
      <w:r w:rsidRPr="00F61CCE">
        <w:rPr>
          <w:i/>
          <w:iCs/>
        </w:rPr>
        <w:t>indica</w:t>
      </w:r>
      <w:r>
        <w:t xml:space="preserve"> was used as the outgroup </w:t>
      </w:r>
      <w:r w:rsidRPr="000E416D">
        <w:t>and the branch length of the outgroup was shortened b</w:t>
      </w:r>
      <w:r>
        <w:t>y 10</w:t>
      </w:r>
      <w:r w:rsidR="009317B8">
        <w:t>0</w:t>
      </w:r>
      <w:r>
        <w:t xml:space="preserve">. The Shimodaira-Hasegawa test with 1,000 resamples was used to assess the clustering confidence. The orange stars represent the most recent common ancestor of each </w:t>
      </w:r>
      <w:r w:rsidR="009317B8">
        <w:t xml:space="preserve">London </w:t>
      </w:r>
      <w:r>
        <w:t>lineage with a bootstrap value higher than 0.7.</w:t>
      </w:r>
    </w:p>
    <w:p w14:paraId="28829634" w14:textId="0DF6A50C" w:rsidR="00725F69" w:rsidRDefault="00E82167" w:rsidP="00686D77">
      <w:pPr>
        <w:pStyle w:val="ListParagraph"/>
        <w:numPr>
          <w:ilvl w:val="0"/>
          <w:numId w:val="6"/>
        </w:numPr>
        <w:rPr>
          <w:b/>
          <w:bCs/>
        </w:rPr>
      </w:pPr>
      <w:r>
        <w:rPr>
          <w:b/>
          <w:bCs/>
          <w:i/>
          <w:iCs/>
        </w:rPr>
        <w:t xml:space="preserve">S. </w:t>
      </w:r>
      <w:r w:rsidR="00725F69">
        <w:rPr>
          <w:b/>
          <w:bCs/>
        </w:rPr>
        <w:t>Lubbock</w:t>
      </w:r>
    </w:p>
    <w:p w14:paraId="2BCB0B15" w14:textId="484C08E8" w:rsidR="0090033D" w:rsidRPr="004A40E8" w:rsidRDefault="00F41B7D" w:rsidP="009923CF">
      <w:r>
        <w:lastRenderedPageBreak/>
        <w:t xml:space="preserve">Maximum likelihood phylogenetic tree for </w:t>
      </w:r>
      <w:r w:rsidRPr="00F41B7D">
        <w:rPr>
          <w:i/>
          <w:iCs/>
        </w:rPr>
        <w:t>S.</w:t>
      </w:r>
      <w:r>
        <w:t xml:space="preserve"> Lubbock. </w:t>
      </w:r>
      <w:r w:rsidRPr="00F41B7D">
        <w:rPr>
          <w:i/>
          <w:iCs/>
        </w:rPr>
        <w:t>S.</w:t>
      </w:r>
      <w:r>
        <w:t xml:space="preserve"> Lubbock is a monophyletic serovar with </w:t>
      </w:r>
      <w:r w:rsidR="0055205E">
        <w:t xml:space="preserve">440 </w:t>
      </w:r>
      <w:r>
        <w:t xml:space="preserve">genomes representing </w:t>
      </w:r>
      <w:r w:rsidR="0055205E">
        <w:t>19</w:t>
      </w:r>
      <w:r>
        <w:t xml:space="preserve"> SNP clusters, and </w:t>
      </w:r>
      <w:r w:rsidR="0055205E">
        <w:t>29</w:t>
      </w:r>
      <w:r>
        <w:t xml:space="preserve"> singletons. The average pairwise number of nucleotide substitutions per site was used to report branch lengths. For rooting the tree, one genome belonging to </w:t>
      </w:r>
      <w:r w:rsidRPr="00F41B7D">
        <w:rPr>
          <w:i/>
          <w:iCs/>
        </w:rPr>
        <w:t>Salmonella enterica</w:t>
      </w:r>
      <w:r>
        <w:t xml:space="preserve"> subsp. </w:t>
      </w:r>
      <w:r w:rsidRPr="00F41B7D">
        <w:rPr>
          <w:i/>
          <w:iCs/>
        </w:rPr>
        <w:t>indica</w:t>
      </w:r>
      <w:r>
        <w:t xml:space="preserve"> was used as the outgroup</w:t>
      </w:r>
      <w:r w:rsidR="00657D1A">
        <w:t xml:space="preserve"> </w:t>
      </w:r>
      <w:r w:rsidR="00657D1A" w:rsidRPr="000E416D">
        <w:t>and the branch length of the outgroup was shortened b</w:t>
      </w:r>
      <w:r w:rsidR="00657D1A">
        <w:t>y 100</w:t>
      </w:r>
      <w:r>
        <w:t>. The Shimodaira-Hasegawa test with 1,000 resamples was used to assess the clustering confidence. The orange star</w:t>
      </w:r>
      <w:r>
        <w:rPr>
          <w:rFonts w:hint="eastAsia"/>
        </w:rPr>
        <w:t xml:space="preserve">s </w:t>
      </w:r>
      <w:r>
        <w:t xml:space="preserve">represent the most recent common ancestor of </w:t>
      </w:r>
      <w:r w:rsidR="00115880">
        <w:t>Lubbock</w:t>
      </w:r>
      <w:r>
        <w:t xml:space="preserve"> lineage with a bootstrap value higher than 0.7.</w:t>
      </w:r>
    </w:p>
    <w:p w14:paraId="049C28FA" w14:textId="3F2E1A24" w:rsidR="00725F69" w:rsidRDefault="00E82167" w:rsidP="00686D77">
      <w:pPr>
        <w:pStyle w:val="ListParagraph"/>
        <w:numPr>
          <w:ilvl w:val="0"/>
          <w:numId w:val="6"/>
        </w:numPr>
        <w:rPr>
          <w:b/>
          <w:bCs/>
        </w:rPr>
      </w:pPr>
      <w:r>
        <w:rPr>
          <w:b/>
          <w:bCs/>
          <w:i/>
          <w:iCs/>
        </w:rPr>
        <w:t xml:space="preserve">S. </w:t>
      </w:r>
      <w:r w:rsidR="00725F69">
        <w:rPr>
          <w:b/>
          <w:bCs/>
        </w:rPr>
        <w:t>Manhattan</w:t>
      </w:r>
    </w:p>
    <w:p w14:paraId="7D8302D4" w14:textId="7051921D" w:rsidR="00E03A95" w:rsidRPr="00094293" w:rsidRDefault="005270AA" w:rsidP="00E03A95">
      <w:r>
        <w:t xml:space="preserve">Maximum likelihood phylogenetic tree for </w:t>
      </w:r>
      <w:r w:rsidRPr="005270AA">
        <w:rPr>
          <w:i/>
          <w:iCs/>
        </w:rPr>
        <w:t>S.</w:t>
      </w:r>
      <w:r>
        <w:t xml:space="preserve"> </w:t>
      </w:r>
      <w:r w:rsidR="001D46C0">
        <w:t>Manhattan</w:t>
      </w:r>
      <w:r>
        <w:t xml:space="preserve">. </w:t>
      </w:r>
      <w:r w:rsidRPr="005270AA">
        <w:rPr>
          <w:i/>
          <w:iCs/>
        </w:rPr>
        <w:t>S.</w:t>
      </w:r>
      <w:r>
        <w:t xml:space="preserve"> </w:t>
      </w:r>
      <w:r w:rsidR="001D46C0">
        <w:t xml:space="preserve">Manhattan </w:t>
      </w:r>
      <w:r>
        <w:t>is a polyphyletic serovar that contains two phylogenetic lineages (</w:t>
      </w:r>
      <w:r w:rsidR="00095AF3">
        <w:t>Manhattan</w:t>
      </w:r>
      <w:r>
        <w:t xml:space="preserve"> A, and B)</w:t>
      </w:r>
      <w:r w:rsidR="001D46C0">
        <w:t xml:space="preserve"> along with four stand-alone singletons (Manhattan S1, S2, S3, and S4</w:t>
      </w:r>
      <w:r w:rsidR="00F44A29">
        <w:t>)</w:t>
      </w:r>
      <w:r>
        <w:t xml:space="preserve">. </w:t>
      </w:r>
      <w:r w:rsidR="00D30841">
        <w:t xml:space="preserve">Manhattan </w:t>
      </w:r>
      <w:r>
        <w:t>A is the largest lineage with 1,</w:t>
      </w:r>
      <w:r w:rsidR="00D30841">
        <w:t>494</w:t>
      </w:r>
      <w:r>
        <w:t xml:space="preserve"> genomes representing </w:t>
      </w:r>
      <w:r w:rsidR="00D30841">
        <w:t>121</w:t>
      </w:r>
      <w:r>
        <w:t xml:space="preserve"> SNP clusters, and </w:t>
      </w:r>
      <w:r w:rsidR="00D30841">
        <w:t>277</w:t>
      </w:r>
      <w:r>
        <w:t xml:space="preserve"> singletons. </w:t>
      </w:r>
      <w:r w:rsidR="004A26B1">
        <w:t xml:space="preserve">Manhattan </w:t>
      </w:r>
      <w:r>
        <w:t xml:space="preserve">B contains </w:t>
      </w:r>
      <w:r w:rsidR="004A26B1">
        <w:t>2</w:t>
      </w:r>
      <w:r>
        <w:t xml:space="preserve"> genomes representing </w:t>
      </w:r>
      <w:r w:rsidR="004A26B1">
        <w:t>only 2</w:t>
      </w:r>
      <w:r>
        <w:t xml:space="preserve"> singletons. Both </w:t>
      </w:r>
      <w:r w:rsidR="00EE3EB9">
        <w:t xml:space="preserve">Manhattan </w:t>
      </w:r>
      <w:r>
        <w:t xml:space="preserve">A and B are monophyletic lineages. The average pairwise number of nucleotide substitutions per site was used to report branch lengths. For rooting the tree, one genome belonging to </w:t>
      </w:r>
      <w:r w:rsidRPr="005270AA">
        <w:rPr>
          <w:i/>
          <w:iCs/>
        </w:rPr>
        <w:t>Salmonella</w:t>
      </w:r>
      <w:r>
        <w:t xml:space="preserve"> </w:t>
      </w:r>
      <w:r w:rsidRPr="005270AA">
        <w:rPr>
          <w:i/>
          <w:iCs/>
        </w:rPr>
        <w:t>enterica</w:t>
      </w:r>
      <w:r>
        <w:t xml:space="preserve"> subsp. </w:t>
      </w:r>
      <w:r w:rsidRPr="005270AA">
        <w:rPr>
          <w:i/>
          <w:iCs/>
        </w:rPr>
        <w:t>indica</w:t>
      </w:r>
      <w:r>
        <w:t xml:space="preserve"> was used as the outgroup </w:t>
      </w:r>
      <w:r w:rsidRPr="000E416D">
        <w:t>and the branch length of the outgroup was shortened b</w:t>
      </w:r>
      <w:r>
        <w:t xml:space="preserve">y 100. The Shimodaira-Hasegawa test with 1,000 resamples was used to assess the clustering confidence. The orange stars represent the most recent common ancestor of each </w:t>
      </w:r>
      <w:r w:rsidR="0017658F">
        <w:t xml:space="preserve">Manhattan </w:t>
      </w:r>
      <w:r>
        <w:t>lineage with a bootstrap value higher than 0.7.</w:t>
      </w:r>
    </w:p>
    <w:p w14:paraId="1598AEA3" w14:textId="66ADA095" w:rsidR="00725F69" w:rsidRDefault="00E82167" w:rsidP="00686D77">
      <w:pPr>
        <w:pStyle w:val="ListParagraph"/>
        <w:numPr>
          <w:ilvl w:val="0"/>
          <w:numId w:val="6"/>
        </w:numPr>
        <w:rPr>
          <w:b/>
          <w:bCs/>
        </w:rPr>
      </w:pPr>
      <w:r>
        <w:rPr>
          <w:b/>
          <w:bCs/>
          <w:i/>
          <w:iCs/>
        </w:rPr>
        <w:t xml:space="preserve">S. </w:t>
      </w:r>
      <w:r w:rsidR="00725F69">
        <w:rPr>
          <w:b/>
          <w:bCs/>
        </w:rPr>
        <w:t>Mbandaka</w:t>
      </w:r>
    </w:p>
    <w:p w14:paraId="3EDC1B1A" w14:textId="1657483B" w:rsidR="00094293" w:rsidRPr="00E147E0" w:rsidRDefault="00C37CCC" w:rsidP="00094293">
      <w:r>
        <w:t xml:space="preserve">Maximum likelihood phylogenetic tree for </w:t>
      </w:r>
      <w:r w:rsidRPr="00C37CCC">
        <w:rPr>
          <w:i/>
          <w:iCs/>
        </w:rPr>
        <w:t>S.</w:t>
      </w:r>
      <w:r>
        <w:t xml:space="preserve"> </w:t>
      </w:r>
      <w:r w:rsidR="00C95D5C">
        <w:t>Mbandaka</w:t>
      </w:r>
      <w:r>
        <w:t xml:space="preserve">. </w:t>
      </w:r>
      <w:r w:rsidRPr="00C37CCC">
        <w:rPr>
          <w:i/>
          <w:iCs/>
        </w:rPr>
        <w:t>S.</w:t>
      </w:r>
      <w:r>
        <w:t xml:space="preserve"> </w:t>
      </w:r>
      <w:r w:rsidR="00C95D5C">
        <w:t xml:space="preserve">Mbandaka </w:t>
      </w:r>
      <w:r>
        <w:t>is a polyphyletic serovar that contains one phylogenetic lineage (</w:t>
      </w:r>
      <w:r w:rsidR="00C95D5C">
        <w:t>Mbandaka</w:t>
      </w:r>
      <w:r>
        <w:t xml:space="preserve">) along with one stand-alone singleton (shown as </w:t>
      </w:r>
      <w:r w:rsidR="00C95D5C">
        <w:t xml:space="preserve">Mbandaka </w:t>
      </w:r>
      <w:r>
        <w:t xml:space="preserve">S1). </w:t>
      </w:r>
      <w:r w:rsidR="00C95D5C">
        <w:t xml:space="preserve">Mbandaka </w:t>
      </w:r>
      <w:r>
        <w:t xml:space="preserve">lineage has </w:t>
      </w:r>
      <w:r w:rsidR="00C95D5C">
        <w:t>4,685</w:t>
      </w:r>
      <w:r>
        <w:t xml:space="preserve"> genomes representing </w:t>
      </w:r>
      <w:r w:rsidR="00C95D5C">
        <w:t>233</w:t>
      </w:r>
      <w:r>
        <w:t xml:space="preserve"> SNP clusters, and </w:t>
      </w:r>
      <w:r w:rsidR="00C95D5C">
        <w:t>330</w:t>
      </w:r>
      <w:r>
        <w:t xml:space="preserve"> singletons. </w:t>
      </w:r>
      <w:r w:rsidR="00572A87">
        <w:t>Mbandaka</w:t>
      </w:r>
      <w:r w:rsidR="00572A87" w:rsidRPr="000E416D">
        <w:t xml:space="preserve"> is </w:t>
      </w:r>
      <w:r w:rsidR="00572A87">
        <w:t xml:space="preserve">a </w:t>
      </w:r>
      <w:r w:rsidR="00572A87" w:rsidRPr="000E416D">
        <w:t xml:space="preserve">paraphyletic </w:t>
      </w:r>
      <w:r w:rsidR="00572A87">
        <w:t xml:space="preserve">lineage </w:t>
      </w:r>
      <w:r w:rsidR="00572A87" w:rsidRPr="000E416D">
        <w:t>since other non-</w:t>
      </w:r>
      <w:r w:rsidR="001051F3">
        <w:t>Mbandaka</w:t>
      </w:r>
      <w:r w:rsidR="00572A87" w:rsidRPr="000E416D">
        <w:t xml:space="preserve"> serovar clusters within this lineage</w:t>
      </w:r>
      <w:r w:rsidR="00572A87">
        <w:t xml:space="preserve"> (i.e. </w:t>
      </w:r>
      <w:r w:rsidR="00572A87" w:rsidRPr="002B7F25">
        <w:rPr>
          <w:i/>
          <w:iCs/>
        </w:rPr>
        <w:t>S.</w:t>
      </w:r>
      <w:r w:rsidR="00572A87" w:rsidRPr="000E416D">
        <w:t xml:space="preserve"> </w:t>
      </w:r>
      <w:r w:rsidR="001051F3">
        <w:t>Lubbock</w:t>
      </w:r>
      <w:r w:rsidR="00572A87" w:rsidRPr="000E416D">
        <w:t xml:space="preserve"> clusters within </w:t>
      </w:r>
      <w:r w:rsidR="008F13AB">
        <w:t>Mbandaka</w:t>
      </w:r>
      <w:r w:rsidR="00572A87">
        <w:t>)</w:t>
      </w:r>
      <w:r w:rsidR="007A20C0">
        <w:t xml:space="preserve">. </w:t>
      </w:r>
      <w:r>
        <w:t xml:space="preserve">The average pairwise number of nucleotide substitutions per site was used to report branch lengths. For rooting the tree, one genome belonging to </w:t>
      </w:r>
      <w:r w:rsidRPr="00C37CCC">
        <w:rPr>
          <w:i/>
          <w:iCs/>
        </w:rPr>
        <w:t>Salmonella enterica</w:t>
      </w:r>
      <w:r>
        <w:t xml:space="preserve"> subsp. </w:t>
      </w:r>
      <w:r w:rsidRPr="00C37CCC">
        <w:rPr>
          <w:i/>
          <w:iCs/>
        </w:rPr>
        <w:t>indica</w:t>
      </w:r>
      <w:r>
        <w:t xml:space="preserve"> was used as the outgroup </w:t>
      </w:r>
      <w:r w:rsidRPr="000E416D">
        <w:t xml:space="preserve">and the branch length of the outgroup was shortened by </w:t>
      </w:r>
      <w:r w:rsidR="00CB630E">
        <w:t>100</w:t>
      </w:r>
      <w:r>
        <w:t>. The Shimodaira-Hasegawa test with 1,000 resamples was used to assess the clustering confidence. The orange star</w:t>
      </w:r>
      <w:r>
        <w:rPr>
          <w:rFonts w:hint="eastAsia"/>
        </w:rPr>
        <w:t xml:space="preserve">s </w:t>
      </w:r>
      <w:r>
        <w:t xml:space="preserve">represent the most recent common ancestor of </w:t>
      </w:r>
      <w:r w:rsidR="00E147E0">
        <w:t xml:space="preserve">Mbandaka </w:t>
      </w:r>
      <w:r>
        <w:t>lineage with a bootstrap value higher than 0.7.</w:t>
      </w:r>
    </w:p>
    <w:p w14:paraId="3F7C9412" w14:textId="2DF6553D" w:rsidR="00725F69" w:rsidRDefault="00E82167" w:rsidP="00686D77">
      <w:pPr>
        <w:pStyle w:val="ListParagraph"/>
        <w:numPr>
          <w:ilvl w:val="0"/>
          <w:numId w:val="6"/>
        </w:numPr>
        <w:rPr>
          <w:b/>
          <w:bCs/>
        </w:rPr>
      </w:pPr>
      <w:r>
        <w:rPr>
          <w:b/>
          <w:bCs/>
          <w:i/>
          <w:iCs/>
        </w:rPr>
        <w:t xml:space="preserve">S. </w:t>
      </w:r>
      <w:r w:rsidR="00725F69" w:rsidRPr="00725F69">
        <w:rPr>
          <w:b/>
          <w:bCs/>
        </w:rPr>
        <w:t>Meleagridis</w:t>
      </w:r>
    </w:p>
    <w:p w14:paraId="2274B30D" w14:textId="76B5D425" w:rsidR="00E011A0" w:rsidRPr="00585837" w:rsidRDefault="00617E60" w:rsidP="00E011A0">
      <w:r>
        <w:t xml:space="preserve">Maximum likelihood phylogenetic tree for </w:t>
      </w:r>
      <w:r w:rsidRPr="00617E60">
        <w:rPr>
          <w:i/>
          <w:iCs/>
        </w:rPr>
        <w:t>S.</w:t>
      </w:r>
      <w:r>
        <w:t xml:space="preserve"> </w:t>
      </w:r>
      <w:r w:rsidR="00E1190D">
        <w:t>Meleagridis</w:t>
      </w:r>
      <w:r>
        <w:t xml:space="preserve">. </w:t>
      </w:r>
      <w:r w:rsidRPr="00617E60">
        <w:rPr>
          <w:i/>
          <w:iCs/>
        </w:rPr>
        <w:t>S.</w:t>
      </w:r>
      <w:r>
        <w:t xml:space="preserve"> </w:t>
      </w:r>
      <w:r w:rsidR="00E1190D">
        <w:t xml:space="preserve">Meleagridis </w:t>
      </w:r>
      <w:r>
        <w:t>is a polyphyletic serovar that contains one phylogenetic lineage (</w:t>
      </w:r>
      <w:r w:rsidR="00E1190D">
        <w:t>Meleagridis</w:t>
      </w:r>
      <w:r>
        <w:t xml:space="preserve">) along with one stand-alone singleton (shown as </w:t>
      </w:r>
      <w:r w:rsidR="00E1190D">
        <w:t xml:space="preserve">Meleagridis </w:t>
      </w:r>
      <w:r>
        <w:t xml:space="preserve">S1). </w:t>
      </w:r>
      <w:r w:rsidR="00E1190D">
        <w:t xml:space="preserve">Meleagridis </w:t>
      </w:r>
      <w:r>
        <w:t xml:space="preserve">lineage has </w:t>
      </w:r>
      <w:r w:rsidR="00E1190D">
        <w:t>872</w:t>
      </w:r>
      <w:r>
        <w:t xml:space="preserve"> genomes representing </w:t>
      </w:r>
      <w:r w:rsidR="0020363A">
        <w:t>48</w:t>
      </w:r>
      <w:r>
        <w:t xml:space="preserve"> SNP clusters, and </w:t>
      </w:r>
      <w:r w:rsidR="0020363A">
        <w:t>52</w:t>
      </w:r>
      <w:r>
        <w:t xml:space="preserve"> singletons. The average pairwise number of nucleotide substitutions per site was used to report branch lengths. For rooting the tree, one genome belonging to </w:t>
      </w:r>
      <w:r w:rsidRPr="00617E60">
        <w:rPr>
          <w:i/>
          <w:iCs/>
        </w:rPr>
        <w:t>Salmonella enterica</w:t>
      </w:r>
      <w:r>
        <w:t xml:space="preserve"> subsp. </w:t>
      </w:r>
      <w:r w:rsidRPr="00617E60">
        <w:rPr>
          <w:i/>
          <w:iCs/>
        </w:rPr>
        <w:t>indica</w:t>
      </w:r>
      <w:r>
        <w:t xml:space="preserve"> was used as the outgroup </w:t>
      </w:r>
      <w:r w:rsidRPr="000E416D">
        <w:t xml:space="preserve">and the branch length of the outgroup was shortened by </w:t>
      </w:r>
      <w:r w:rsidR="00A6013F">
        <w:lastRenderedPageBreak/>
        <w:t>8</w:t>
      </w:r>
      <w:r>
        <w:t>. The Shimodaira-Hasegawa test with 1,000 resamples was used to assess the clustering confidence. The orange star</w:t>
      </w:r>
      <w:r>
        <w:rPr>
          <w:rFonts w:hint="eastAsia"/>
        </w:rPr>
        <w:t xml:space="preserve">s </w:t>
      </w:r>
      <w:r>
        <w:t xml:space="preserve">represent the most recent common ancestor of </w:t>
      </w:r>
      <w:r w:rsidR="00CF7103">
        <w:t xml:space="preserve">Meleagridis </w:t>
      </w:r>
      <w:r>
        <w:t>lineage with a bootstrap value higher than 0.7.</w:t>
      </w:r>
    </w:p>
    <w:p w14:paraId="3E8C5487" w14:textId="5E30C838" w:rsidR="00725F69" w:rsidRDefault="00E82167" w:rsidP="00686D77">
      <w:pPr>
        <w:pStyle w:val="ListParagraph"/>
        <w:numPr>
          <w:ilvl w:val="0"/>
          <w:numId w:val="6"/>
        </w:numPr>
        <w:rPr>
          <w:b/>
          <w:bCs/>
        </w:rPr>
      </w:pPr>
      <w:r>
        <w:rPr>
          <w:b/>
          <w:bCs/>
          <w:i/>
          <w:iCs/>
        </w:rPr>
        <w:t xml:space="preserve">S. </w:t>
      </w:r>
      <w:r w:rsidR="00725F69">
        <w:rPr>
          <w:b/>
          <w:bCs/>
        </w:rPr>
        <w:t>Miami</w:t>
      </w:r>
    </w:p>
    <w:p w14:paraId="148442DF" w14:textId="38A304E6" w:rsidR="002F6A5D" w:rsidRPr="00650A09" w:rsidRDefault="00314035" w:rsidP="002F6A5D">
      <w:pPr>
        <w:rPr>
          <w:color w:val="FF0000"/>
        </w:rPr>
      </w:pPr>
      <w:r>
        <w:t xml:space="preserve">Maximum likelihood phylogenetic tree for </w:t>
      </w:r>
      <w:r w:rsidRPr="00314035">
        <w:rPr>
          <w:i/>
          <w:iCs/>
        </w:rPr>
        <w:t>S.</w:t>
      </w:r>
      <w:r>
        <w:t xml:space="preserve"> </w:t>
      </w:r>
      <w:r w:rsidR="00042C9D">
        <w:t>Miami</w:t>
      </w:r>
      <w:r>
        <w:t xml:space="preserve">. </w:t>
      </w:r>
      <w:r w:rsidRPr="00314035">
        <w:rPr>
          <w:i/>
          <w:iCs/>
        </w:rPr>
        <w:t>S.</w:t>
      </w:r>
      <w:r>
        <w:t xml:space="preserve"> </w:t>
      </w:r>
      <w:r w:rsidR="00546F73">
        <w:t>Miami</w:t>
      </w:r>
      <w:r>
        <w:t xml:space="preserve"> is a polyphyletic serovar that contains seven phylogenetic lineages (</w:t>
      </w:r>
      <w:r w:rsidR="00747394">
        <w:t xml:space="preserve">Miami </w:t>
      </w:r>
      <w:r>
        <w:t xml:space="preserve">A, B, C, D, E, F and G). </w:t>
      </w:r>
      <w:r w:rsidR="00082D5E">
        <w:t xml:space="preserve">Miami </w:t>
      </w:r>
      <w:r>
        <w:t xml:space="preserve">A is the largest lineage with </w:t>
      </w:r>
      <w:r w:rsidR="004A4675">
        <w:t>947</w:t>
      </w:r>
      <w:r>
        <w:t xml:space="preserve"> genomes representing </w:t>
      </w:r>
      <w:r w:rsidR="00243091">
        <w:t>114</w:t>
      </w:r>
      <w:r>
        <w:t xml:space="preserve"> SNP clusters, and </w:t>
      </w:r>
      <w:r w:rsidR="00243091">
        <w:t>366</w:t>
      </w:r>
      <w:r>
        <w:t xml:space="preserve"> singletons. </w:t>
      </w:r>
      <w:r w:rsidR="00243091">
        <w:t xml:space="preserve">Miami </w:t>
      </w:r>
      <w:r>
        <w:t xml:space="preserve">B contains </w:t>
      </w:r>
      <w:r w:rsidR="00243091">
        <w:t>108</w:t>
      </w:r>
      <w:r>
        <w:t xml:space="preserve"> genomes representing </w:t>
      </w:r>
      <w:r w:rsidR="00243091">
        <w:t>12</w:t>
      </w:r>
      <w:r>
        <w:t xml:space="preserve"> SNP clusters, and </w:t>
      </w:r>
      <w:r w:rsidR="00243091">
        <w:t>55</w:t>
      </w:r>
      <w:r>
        <w:t xml:space="preserve"> singletons. </w:t>
      </w:r>
      <w:r w:rsidR="00F902D0">
        <w:t>Miami</w:t>
      </w:r>
      <w:r w:rsidR="00F902D0" w:rsidRPr="000A145E">
        <w:t xml:space="preserve"> </w:t>
      </w:r>
      <w:r w:rsidRPr="000A145E">
        <w:t xml:space="preserve">C contains </w:t>
      </w:r>
      <w:r w:rsidR="00F902D0">
        <w:t>29</w:t>
      </w:r>
      <w:r w:rsidRPr="000A145E">
        <w:t xml:space="preserve"> genomes representing </w:t>
      </w:r>
      <w:r w:rsidR="00F902D0">
        <w:t>4</w:t>
      </w:r>
      <w:r w:rsidRPr="000A145E">
        <w:t xml:space="preserve"> SNP clusters, and</w:t>
      </w:r>
      <w:r w:rsidR="00F902D0">
        <w:t xml:space="preserve"> 21</w:t>
      </w:r>
      <w:r w:rsidRPr="000A145E">
        <w:t xml:space="preserve"> singletons. </w:t>
      </w:r>
      <w:r w:rsidR="00F902D0">
        <w:t>Miami</w:t>
      </w:r>
      <w:r w:rsidR="00F902D0" w:rsidRPr="000A145E">
        <w:t xml:space="preserve"> </w:t>
      </w:r>
      <w:r w:rsidRPr="000A145E">
        <w:t xml:space="preserve">D contains </w:t>
      </w:r>
      <w:r>
        <w:t>1</w:t>
      </w:r>
      <w:r w:rsidR="00F902D0">
        <w:t>5</w:t>
      </w:r>
      <w:r w:rsidRPr="000A145E">
        <w:t xml:space="preserve"> genomes representing </w:t>
      </w:r>
      <w:r>
        <w:t>3</w:t>
      </w:r>
      <w:r w:rsidRPr="000A145E">
        <w:t xml:space="preserve"> SNP clusters, and </w:t>
      </w:r>
      <w:r w:rsidR="00F902D0">
        <w:t>6</w:t>
      </w:r>
      <w:r w:rsidRPr="000A145E">
        <w:t xml:space="preserve"> singletons. </w:t>
      </w:r>
      <w:r w:rsidR="00F902D0">
        <w:t>Miami</w:t>
      </w:r>
      <w:r w:rsidR="00F902D0" w:rsidRPr="000A145E">
        <w:t xml:space="preserve"> </w:t>
      </w:r>
      <w:r w:rsidRPr="000A145E">
        <w:t xml:space="preserve">E contains </w:t>
      </w:r>
      <w:r w:rsidR="00F902D0">
        <w:t>6</w:t>
      </w:r>
      <w:r w:rsidRPr="000A145E">
        <w:t xml:space="preserve"> genomes representing </w:t>
      </w:r>
      <w:r>
        <w:t xml:space="preserve">only </w:t>
      </w:r>
      <w:r w:rsidR="00F902D0">
        <w:t>6</w:t>
      </w:r>
      <w:r w:rsidRPr="000A145E">
        <w:t xml:space="preserve"> singleton</w:t>
      </w:r>
      <w:r>
        <w:t>s</w:t>
      </w:r>
      <w:r w:rsidRPr="000A145E">
        <w:t xml:space="preserve">. </w:t>
      </w:r>
      <w:r w:rsidR="00F902D0">
        <w:t>Miami</w:t>
      </w:r>
      <w:r w:rsidR="00F902D0" w:rsidRPr="000E416D">
        <w:t xml:space="preserve"> </w:t>
      </w:r>
      <w:r w:rsidRPr="000E416D">
        <w:t xml:space="preserve">F contains </w:t>
      </w:r>
      <w:r w:rsidR="00F902D0">
        <w:t>6</w:t>
      </w:r>
      <w:r>
        <w:t xml:space="preserve"> </w:t>
      </w:r>
      <w:r w:rsidRPr="000E416D">
        <w:t xml:space="preserve">genomes representing </w:t>
      </w:r>
      <w:r w:rsidR="00F902D0">
        <w:t>1 SNP cluster, and</w:t>
      </w:r>
      <w:r w:rsidRPr="000E416D">
        <w:t xml:space="preserve"> </w:t>
      </w:r>
      <w:r>
        <w:t>2</w:t>
      </w:r>
      <w:r w:rsidRPr="000E416D">
        <w:t xml:space="preserve"> singletons. </w:t>
      </w:r>
      <w:r w:rsidR="00F902D0">
        <w:t xml:space="preserve">Miami </w:t>
      </w:r>
      <w:r>
        <w:t>G</w:t>
      </w:r>
      <w:r w:rsidRPr="000E416D">
        <w:t xml:space="preserve"> contains </w:t>
      </w:r>
      <w:r w:rsidR="00D30903">
        <w:rPr>
          <w:rFonts w:hint="eastAsia"/>
        </w:rPr>
        <w:t>5</w:t>
      </w:r>
      <w:r>
        <w:t xml:space="preserve"> </w:t>
      </w:r>
      <w:r w:rsidRPr="000E416D">
        <w:t xml:space="preserve">genomes representing </w:t>
      </w:r>
      <w:r>
        <w:t>1 SNP cluster</w:t>
      </w:r>
      <w:r w:rsidR="00F902D0">
        <w:t>, and 3 singletons</w:t>
      </w:r>
      <w:r>
        <w:t>.</w:t>
      </w:r>
      <w:r w:rsidRPr="000E416D">
        <w:t xml:space="preserve"> </w:t>
      </w:r>
      <w:r w:rsidR="0033101A">
        <w:t xml:space="preserve">Miami C, D, </w:t>
      </w:r>
      <w:r>
        <w:t xml:space="preserve">and </w:t>
      </w:r>
      <w:r w:rsidR="0033101A">
        <w:t>F</w:t>
      </w:r>
      <w:r w:rsidRPr="000E416D">
        <w:t xml:space="preserve"> </w:t>
      </w:r>
      <w:r>
        <w:t xml:space="preserve">are </w:t>
      </w:r>
      <w:r w:rsidRPr="000E416D">
        <w:t>paraphyletic</w:t>
      </w:r>
      <w:r>
        <w:t xml:space="preserve"> lineages</w:t>
      </w:r>
      <w:r w:rsidRPr="000E416D">
        <w:t xml:space="preserve"> since other non-</w:t>
      </w:r>
      <w:r w:rsidR="00E77EC1">
        <w:t>Miami</w:t>
      </w:r>
      <w:r w:rsidR="00E77EC1" w:rsidRPr="000E416D">
        <w:t xml:space="preserve"> </w:t>
      </w:r>
      <w:r w:rsidRPr="000E416D">
        <w:t>serovar</w:t>
      </w:r>
      <w:r>
        <w:t>s</w:t>
      </w:r>
      <w:r w:rsidRPr="000E416D">
        <w:t xml:space="preserve"> cluster within th</w:t>
      </w:r>
      <w:r>
        <w:t>ese</w:t>
      </w:r>
      <w:r w:rsidRPr="000E416D">
        <w:t xml:space="preserve"> lineage</w:t>
      </w:r>
      <w:r>
        <w:t xml:space="preserve">s. For example, </w:t>
      </w:r>
      <w:r w:rsidRPr="00314035">
        <w:rPr>
          <w:i/>
          <w:iCs/>
        </w:rPr>
        <w:t>S.</w:t>
      </w:r>
      <w:r w:rsidRPr="000E416D">
        <w:t xml:space="preserve"> </w:t>
      </w:r>
      <w:r w:rsidR="0075122E">
        <w:t>Javiana</w:t>
      </w:r>
      <w:r w:rsidRPr="000E416D">
        <w:t xml:space="preserve"> clusters within </w:t>
      </w:r>
      <w:r w:rsidR="00785B5F">
        <w:t>Miami C</w:t>
      </w:r>
      <w:r w:rsidRPr="000E416D">
        <w:t xml:space="preserve">. </w:t>
      </w:r>
      <w:r w:rsidR="00A10453">
        <w:t xml:space="preserve">Miami </w:t>
      </w:r>
      <w:r>
        <w:t xml:space="preserve">A, </w:t>
      </w:r>
      <w:r w:rsidR="00A10453">
        <w:t>B</w:t>
      </w:r>
      <w:r>
        <w:t xml:space="preserve">, E, </w:t>
      </w:r>
      <w:r w:rsidR="00A10453">
        <w:t xml:space="preserve">and </w:t>
      </w:r>
      <w:r w:rsidR="004F5853">
        <w:rPr>
          <w:rFonts w:hint="eastAsia"/>
        </w:rPr>
        <w:t>G</w:t>
      </w:r>
      <w:r w:rsidRPr="000E416D">
        <w:t xml:space="preserve"> are monophyletic lineages. The average pairwise number of nucleotide substitutions per site was used to report branch lengths. For rooting the tree, one genome belonging to </w:t>
      </w:r>
      <w:r w:rsidRPr="00314035">
        <w:rPr>
          <w:i/>
          <w:iCs/>
        </w:rPr>
        <w:t>Salmonella</w:t>
      </w:r>
      <w:r w:rsidRPr="000E416D">
        <w:t xml:space="preserve"> </w:t>
      </w:r>
      <w:r w:rsidRPr="00314035">
        <w:rPr>
          <w:i/>
          <w:iCs/>
        </w:rPr>
        <w:t>enterica</w:t>
      </w:r>
      <w:r w:rsidRPr="000E416D">
        <w:t xml:space="preserve"> subsp. </w:t>
      </w:r>
      <w:r w:rsidRPr="00314035">
        <w:rPr>
          <w:i/>
          <w:iCs/>
        </w:rPr>
        <w:t>indica</w:t>
      </w:r>
      <w:r w:rsidRPr="000E416D">
        <w:t xml:space="preserve"> was used as the outgroup. The Shimodaira-Hasegawa test with 1,000 resamples was used to assess the clustering confidence. The orange stars represent the most recent common ancestor of each </w:t>
      </w:r>
      <w:r w:rsidR="00996EE8">
        <w:t>Miami</w:t>
      </w:r>
      <w:r w:rsidRPr="000E416D">
        <w:t xml:space="preserve"> lineage with a bootstrap value higher than 0.7.</w:t>
      </w:r>
    </w:p>
    <w:p w14:paraId="2BDCC17E" w14:textId="06261FC9" w:rsidR="00725F69" w:rsidRDefault="00E82167" w:rsidP="00686D77">
      <w:pPr>
        <w:pStyle w:val="ListParagraph"/>
        <w:numPr>
          <w:ilvl w:val="0"/>
          <w:numId w:val="6"/>
        </w:numPr>
        <w:rPr>
          <w:b/>
          <w:bCs/>
        </w:rPr>
      </w:pPr>
      <w:r>
        <w:rPr>
          <w:b/>
          <w:bCs/>
          <w:i/>
          <w:iCs/>
        </w:rPr>
        <w:t xml:space="preserve">S. </w:t>
      </w:r>
      <w:r w:rsidR="00725F69">
        <w:rPr>
          <w:b/>
          <w:bCs/>
        </w:rPr>
        <w:t>Mikawasima</w:t>
      </w:r>
    </w:p>
    <w:p w14:paraId="67F9D09C" w14:textId="53F227A8" w:rsidR="00515987" w:rsidRPr="000A72D6" w:rsidRDefault="00515987" w:rsidP="00515987">
      <w:r>
        <w:t xml:space="preserve">Maximum likelihood phylogenetic tree for </w:t>
      </w:r>
      <w:r w:rsidRPr="00515987">
        <w:rPr>
          <w:i/>
          <w:iCs/>
        </w:rPr>
        <w:t>S.</w:t>
      </w:r>
      <w:r>
        <w:t xml:space="preserve"> </w:t>
      </w:r>
      <w:r w:rsidR="00D779F3">
        <w:t>Mikawasima</w:t>
      </w:r>
      <w:r>
        <w:t xml:space="preserve">. </w:t>
      </w:r>
      <w:r w:rsidRPr="00515987">
        <w:rPr>
          <w:i/>
          <w:iCs/>
        </w:rPr>
        <w:t>S.</w:t>
      </w:r>
      <w:r>
        <w:t xml:space="preserve"> </w:t>
      </w:r>
      <w:r w:rsidR="00D779F3">
        <w:t xml:space="preserve">Mikawasima </w:t>
      </w:r>
      <w:r>
        <w:t>is a polyphyletic serovar that contains three phylogenetic lineages (</w:t>
      </w:r>
      <w:r w:rsidR="00D779F3">
        <w:t xml:space="preserve">Mikawasima </w:t>
      </w:r>
      <w:r>
        <w:t xml:space="preserve">A, B, and C). </w:t>
      </w:r>
      <w:r w:rsidR="00D779F3">
        <w:t xml:space="preserve">Mikawasima </w:t>
      </w:r>
      <w:r>
        <w:t xml:space="preserve">A is the largest lineage with </w:t>
      </w:r>
      <w:r w:rsidR="00D779F3">
        <w:t>663</w:t>
      </w:r>
      <w:r>
        <w:t xml:space="preserve"> genomes representing </w:t>
      </w:r>
      <w:r w:rsidR="00D779F3">
        <w:t>45</w:t>
      </w:r>
      <w:r>
        <w:t xml:space="preserve"> SNP clusters, and </w:t>
      </w:r>
      <w:r w:rsidR="00D779F3">
        <w:t>73</w:t>
      </w:r>
      <w:r>
        <w:t xml:space="preserve"> singletons. </w:t>
      </w:r>
      <w:r w:rsidR="000275D4">
        <w:t xml:space="preserve">Mikawasima </w:t>
      </w:r>
      <w:r>
        <w:t xml:space="preserve">B contains </w:t>
      </w:r>
      <w:r w:rsidR="000275D4">
        <w:t>13</w:t>
      </w:r>
      <w:r>
        <w:t xml:space="preserve"> genomes representing </w:t>
      </w:r>
      <w:r w:rsidR="000275D4">
        <w:t>3</w:t>
      </w:r>
      <w:r>
        <w:t xml:space="preserve"> SNP cluster</w:t>
      </w:r>
      <w:r w:rsidR="000275D4">
        <w:t>s</w:t>
      </w:r>
      <w:r>
        <w:t xml:space="preserve">, and </w:t>
      </w:r>
      <w:r w:rsidR="000275D4">
        <w:t>4</w:t>
      </w:r>
      <w:r>
        <w:t xml:space="preserve"> singleton</w:t>
      </w:r>
      <w:r w:rsidR="000275D4">
        <w:t>s</w:t>
      </w:r>
      <w:r>
        <w:t xml:space="preserve">. </w:t>
      </w:r>
      <w:r w:rsidR="00786E56">
        <w:t xml:space="preserve">Mikawasima </w:t>
      </w:r>
      <w:r>
        <w:t xml:space="preserve">C contains </w:t>
      </w:r>
      <w:r w:rsidR="00786E56">
        <w:t>3</w:t>
      </w:r>
      <w:r>
        <w:t xml:space="preserve"> genomes representing 1 SNP cluster</w:t>
      </w:r>
      <w:r w:rsidR="00786E56">
        <w:t>, and 1 singleton</w:t>
      </w:r>
      <w:r>
        <w:t xml:space="preserve">. </w:t>
      </w:r>
      <w:r w:rsidR="00246DDD">
        <w:t>All three Mikawasima lineages</w:t>
      </w:r>
      <w:r>
        <w:t xml:space="preserve"> are monophyletic. The average pairwise number of nucleotide substitutions per site was used to report branch lengths. For rooting the tree, one genome belonging to </w:t>
      </w:r>
      <w:r w:rsidRPr="00515987">
        <w:rPr>
          <w:i/>
          <w:iCs/>
        </w:rPr>
        <w:t>Salmonella</w:t>
      </w:r>
      <w:r>
        <w:t xml:space="preserve"> </w:t>
      </w:r>
      <w:r w:rsidRPr="00515987">
        <w:rPr>
          <w:i/>
          <w:iCs/>
        </w:rPr>
        <w:t>enterica</w:t>
      </w:r>
      <w:r>
        <w:t xml:space="preserve"> subsp. </w:t>
      </w:r>
      <w:r w:rsidRPr="00515987">
        <w:rPr>
          <w:i/>
          <w:iCs/>
        </w:rPr>
        <w:t>indica</w:t>
      </w:r>
      <w:r>
        <w:t xml:space="preserve"> was used as the outgroup and the branch length of the outgroup was shortened by </w:t>
      </w:r>
      <w:r w:rsidR="00B2695D">
        <w:t>9</w:t>
      </w:r>
      <w:r>
        <w:t xml:space="preserve">. The Shimodaira-Hasegawa test with 1,000 resamples was used to assess the clustering confidence. The orange stars represent the most recent common ancestor of each </w:t>
      </w:r>
      <w:r w:rsidR="000E36FB">
        <w:t xml:space="preserve">Mikawasima </w:t>
      </w:r>
      <w:r>
        <w:t>lineage with a bootstrap value higher than 0.7.</w:t>
      </w:r>
    </w:p>
    <w:p w14:paraId="03713D94" w14:textId="7F9E20E1" w:rsidR="00725F69" w:rsidRDefault="00E82167" w:rsidP="00686D77">
      <w:pPr>
        <w:pStyle w:val="ListParagraph"/>
        <w:numPr>
          <w:ilvl w:val="0"/>
          <w:numId w:val="6"/>
        </w:numPr>
        <w:rPr>
          <w:b/>
          <w:bCs/>
        </w:rPr>
      </w:pPr>
      <w:r>
        <w:rPr>
          <w:b/>
          <w:bCs/>
          <w:i/>
          <w:iCs/>
        </w:rPr>
        <w:t xml:space="preserve">S. </w:t>
      </w:r>
      <w:r w:rsidR="00725F69">
        <w:rPr>
          <w:b/>
          <w:bCs/>
        </w:rPr>
        <w:t>Minnesota</w:t>
      </w:r>
    </w:p>
    <w:p w14:paraId="4CB2FFD7" w14:textId="009931B1" w:rsidR="00EF6A51" w:rsidRPr="00AC6DA7" w:rsidRDefault="00EF6A51" w:rsidP="00EF6A51">
      <w:r>
        <w:t xml:space="preserve">Maximum likelihood phylogenetic tree for </w:t>
      </w:r>
      <w:r w:rsidRPr="00EF6A51">
        <w:rPr>
          <w:i/>
          <w:iCs/>
        </w:rPr>
        <w:t>S.</w:t>
      </w:r>
      <w:r>
        <w:t xml:space="preserve"> </w:t>
      </w:r>
      <w:r w:rsidR="008938E9">
        <w:t>Minnesota</w:t>
      </w:r>
      <w:r>
        <w:t xml:space="preserve">. </w:t>
      </w:r>
      <w:r w:rsidRPr="00EF6A51">
        <w:rPr>
          <w:i/>
          <w:iCs/>
        </w:rPr>
        <w:t>S.</w:t>
      </w:r>
      <w:r>
        <w:t xml:space="preserve"> </w:t>
      </w:r>
      <w:r w:rsidR="008938E9">
        <w:t xml:space="preserve">Minnesota </w:t>
      </w:r>
      <w:r>
        <w:t xml:space="preserve">is a monophyletic serovar with </w:t>
      </w:r>
      <w:r w:rsidR="008938E9">
        <w:t xml:space="preserve">792 </w:t>
      </w:r>
      <w:r>
        <w:t xml:space="preserve">genomes representing </w:t>
      </w:r>
      <w:r w:rsidR="008938E9">
        <w:t>75</w:t>
      </w:r>
      <w:r>
        <w:t xml:space="preserve"> SNP clusters, and </w:t>
      </w:r>
      <w:r w:rsidR="008938E9">
        <w:t>157</w:t>
      </w:r>
      <w:r>
        <w:t xml:space="preserve"> singletons. The average pairwise number of nucleotide substitutions per site was used to report branch lengths. For rooting the tree, one genome belonging to </w:t>
      </w:r>
      <w:r w:rsidRPr="00EF6A51">
        <w:rPr>
          <w:i/>
          <w:iCs/>
        </w:rPr>
        <w:t>Salmonella enterica</w:t>
      </w:r>
      <w:r>
        <w:t xml:space="preserve"> subsp. </w:t>
      </w:r>
      <w:r w:rsidRPr="00EF6A51">
        <w:rPr>
          <w:i/>
          <w:iCs/>
        </w:rPr>
        <w:t>indica</w:t>
      </w:r>
      <w:r>
        <w:t xml:space="preserve"> was used as the outgroup</w:t>
      </w:r>
      <w:r w:rsidR="004B5050">
        <w:t xml:space="preserve"> and the branch length of the outgroup was shortened by 7</w:t>
      </w:r>
      <w:r>
        <w:t xml:space="preserve">. The Shimodaira-Hasegawa test with 1,000 </w:t>
      </w:r>
      <w:r>
        <w:lastRenderedPageBreak/>
        <w:t>resamples was used to assess the clustering confidence. The orange star</w:t>
      </w:r>
      <w:r>
        <w:rPr>
          <w:rFonts w:hint="eastAsia"/>
        </w:rPr>
        <w:t xml:space="preserve">s </w:t>
      </w:r>
      <w:r>
        <w:t xml:space="preserve">represent the most recent common ancestor of </w:t>
      </w:r>
      <w:r w:rsidR="004B5050">
        <w:t xml:space="preserve">Minnesota </w:t>
      </w:r>
      <w:r>
        <w:t>lineage with a bootstrap value higher than 0.7.</w:t>
      </w:r>
    </w:p>
    <w:p w14:paraId="74EB7108" w14:textId="70606726" w:rsidR="00725F69" w:rsidRDefault="00E82167" w:rsidP="00686D77">
      <w:pPr>
        <w:pStyle w:val="ListParagraph"/>
        <w:numPr>
          <w:ilvl w:val="0"/>
          <w:numId w:val="6"/>
        </w:numPr>
        <w:rPr>
          <w:b/>
          <w:bCs/>
        </w:rPr>
      </w:pPr>
      <w:r>
        <w:rPr>
          <w:b/>
          <w:bCs/>
          <w:i/>
          <w:iCs/>
        </w:rPr>
        <w:t xml:space="preserve">S. </w:t>
      </w:r>
      <w:r w:rsidR="00725F69">
        <w:rPr>
          <w:b/>
          <w:bCs/>
        </w:rPr>
        <w:t>Mississippi</w:t>
      </w:r>
    </w:p>
    <w:p w14:paraId="69C7B9C5" w14:textId="5DB1CCC7" w:rsidR="009D7485" w:rsidRPr="00E72BDF" w:rsidRDefault="00AD3D80" w:rsidP="009D7485">
      <w:r>
        <w:t xml:space="preserve">Maximum likelihood phylogenetic tree for </w:t>
      </w:r>
      <w:r w:rsidRPr="00AD3D80">
        <w:rPr>
          <w:i/>
          <w:iCs/>
        </w:rPr>
        <w:t>S.</w:t>
      </w:r>
      <w:r>
        <w:t xml:space="preserve"> Mississippi. </w:t>
      </w:r>
      <w:r w:rsidRPr="00AD3D80">
        <w:rPr>
          <w:i/>
          <w:iCs/>
        </w:rPr>
        <w:t>S.</w:t>
      </w:r>
      <w:r>
        <w:t xml:space="preserve"> Mississippi is a polyphyletic serovar that contains three phylogenetic lineages (Mississippi A, B, and C). </w:t>
      </w:r>
      <w:r w:rsidR="00C0454E">
        <w:t xml:space="preserve">Mississippi </w:t>
      </w:r>
      <w:r>
        <w:t xml:space="preserve">A is the largest lineage with </w:t>
      </w:r>
      <w:r w:rsidR="00C0454E">
        <w:t>4,597</w:t>
      </w:r>
      <w:r>
        <w:t xml:space="preserve"> genomes representing </w:t>
      </w:r>
      <w:r w:rsidR="00C0454E">
        <w:t>582</w:t>
      </w:r>
      <w:r>
        <w:t xml:space="preserve"> SNP clusters, and </w:t>
      </w:r>
      <w:r w:rsidR="00C0454E">
        <w:t>1,442</w:t>
      </w:r>
      <w:r>
        <w:t xml:space="preserve"> singletons. </w:t>
      </w:r>
      <w:r w:rsidR="00C60383">
        <w:t xml:space="preserve">Mississippi </w:t>
      </w:r>
      <w:r>
        <w:t xml:space="preserve">B contains </w:t>
      </w:r>
      <w:r w:rsidR="00C60383">
        <w:t>435</w:t>
      </w:r>
      <w:r>
        <w:t xml:space="preserve"> genomes representing </w:t>
      </w:r>
      <w:r w:rsidR="00C60383">
        <w:t>28</w:t>
      </w:r>
      <w:r>
        <w:t xml:space="preserve"> SNP clusters, and </w:t>
      </w:r>
      <w:r w:rsidR="00C60383">
        <w:t>23</w:t>
      </w:r>
      <w:r>
        <w:t xml:space="preserve"> singletons. </w:t>
      </w:r>
      <w:r w:rsidR="0002039E">
        <w:t xml:space="preserve">Mississippi </w:t>
      </w:r>
      <w:r>
        <w:t>C contains 3</w:t>
      </w:r>
      <w:r w:rsidR="0002039E">
        <w:t>3</w:t>
      </w:r>
      <w:r>
        <w:t xml:space="preserve"> genomes representing </w:t>
      </w:r>
      <w:r w:rsidR="0002039E">
        <w:t>only 3</w:t>
      </w:r>
      <w:r>
        <w:t xml:space="preserve"> SNP cluster</w:t>
      </w:r>
      <w:r w:rsidR="0002039E">
        <w:t>s</w:t>
      </w:r>
      <w:r>
        <w:t xml:space="preserve">. All three </w:t>
      </w:r>
      <w:r w:rsidR="00284EE3">
        <w:t xml:space="preserve">Mississippi </w:t>
      </w:r>
      <w:r>
        <w:t xml:space="preserve">lineages are monophyletic. The average pairwise number of nucleotide substitutions per site was used to report branch lengths. For rooting the tree, one genome belonging to </w:t>
      </w:r>
      <w:r w:rsidRPr="00AD3D80">
        <w:rPr>
          <w:i/>
          <w:iCs/>
        </w:rPr>
        <w:t>Salmonella</w:t>
      </w:r>
      <w:r>
        <w:t xml:space="preserve"> </w:t>
      </w:r>
      <w:r w:rsidRPr="00AD3D80">
        <w:rPr>
          <w:i/>
          <w:iCs/>
        </w:rPr>
        <w:t>enterica</w:t>
      </w:r>
      <w:r>
        <w:t xml:space="preserve"> subsp. </w:t>
      </w:r>
      <w:r w:rsidRPr="00AD3D80">
        <w:rPr>
          <w:i/>
          <w:iCs/>
        </w:rPr>
        <w:t>indica</w:t>
      </w:r>
      <w:r>
        <w:t xml:space="preserve"> was used as the outgroup. The Shimodaira-Hasegawa test with 1,000 resamples was used to assess the clustering confidence. The orange stars represent the most recent common ancestor of each </w:t>
      </w:r>
      <w:r w:rsidR="00E72BDF">
        <w:t xml:space="preserve">Mississippi </w:t>
      </w:r>
      <w:r>
        <w:t>lineage with a bootstrap value higher than 0.7.</w:t>
      </w:r>
    </w:p>
    <w:p w14:paraId="46577B4E" w14:textId="47BBBA32" w:rsidR="00725F69" w:rsidRPr="000E2E6B" w:rsidRDefault="00E82167" w:rsidP="00686D77">
      <w:pPr>
        <w:pStyle w:val="ListParagraph"/>
        <w:numPr>
          <w:ilvl w:val="0"/>
          <w:numId w:val="6"/>
        </w:numPr>
        <w:rPr>
          <w:b/>
          <w:bCs/>
        </w:rPr>
      </w:pPr>
      <w:r w:rsidRPr="000E2E6B">
        <w:rPr>
          <w:b/>
          <w:bCs/>
          <w:i/>
          <w:iCs/>
        </w:rPr>
        <w:t xml:space="preserve">S. </w:t>
      </w:r>
      <w:r w:rsidR="00725F69" w:rsidRPr="000E2E6B">
        <w:rPr>
          <w:b/>
          <w:bCs/>
        </w:rPr>
        <w:t>Montevideo</w:t>
      </w:r>
    </w:p>
    <w:p w14:paraId="5C2A7765" w14:textId="02C7EDDF" w:rsidR="000E2E6B" w:rsidRPr="008B33AC" w:rsidRDefault="00CB2FFE" w:rsidP="000E2E6B">
      <w:r>
        <w:t xml:space="preserve">Maximum likelihood phylogenetic tree for </w:t>
      </w:r>
      <w:r w:rsidRPr="00CB2FFE">
        <w:rPr>
          <w:i/>
          <w:iCs/>
        </w:rPr>
        <w:t>S.</w:t>
      </w:r>
      <w:r>
        <w:t xml:space="preserve"> Montevideo. </w:t>
      </w:r>
      <w:r w:rsidRPr="00CB2FFE">
        <w:rPr>
          <w:i/>
          <w:iCs/>
        </w:rPr>
        <w:t>S.</w:t>
      </w:r>
      <w:r>
        <w:t xml:space="preserve"> Montevideo is a polyphyletic serovar that contains three phylogenetic lineages (Montevideo A, B, and C). Montevideo A is the largest lineage with 7,608 genomes representing 487 SNP clusters, and 1,072 singletons. Montevideo B contains 8 genomes representing 1 SNP cluster, and 3 singletons. Montevideo C contains 2 genomes representing only 1 SNP cluster. </w:t>
      </w:r>
      <w:r w:rsidR="00931FC7">
        <w:t xml:space="preserve">Montevideo A is a </w:t>
      </w:r>
      <w:r w:rsidR="00931FC7" w:rsidRPr="000E416D">
        <w:t>paraphyletic</w:t>
      </w:r>
      <w:r w:rsidR="00931FC7">
        <w:t xml:space="preserve"> lineage</w:t>
      </w:r>
      <w:r w:rsidR="00931FC7" w:rsidRPr="000E416D">
        <w:t xml:space="preserve"> since other non-</w:t>
      </w:r>
      <w:r w:rsidR="00931FC7">
        <w:t>Montevideo</w:t>
      </w:r>
      <w:r w:rsidR="00931FC7" w:rsidRPr="000E416D">
        <w:t xml:space="preserve"> serovar cluster</w:t>
      </w:r>
      <w:r w:rsidR="00931FC7">
        <w:t>s</w:t>
      </w:r>
      <w:r w:rsidR="00931FC7" w:rsidRPr="000E416D">
        <w:t xml:space="preserve"> within th</w:t>
      </w:r>
      <w:r w:rsidR="00931FC7">
        <w:t>is</w:t>
      </w:r>
      <w:r w:rsidR="00931FC7" w:rsidRPr="000E416D">
        <w:t xml:space="preserve"> lineage</w:t>
      </w:r>
      <w:r w:rsidR="00931FC7">
        <w:t xml:space="preserve"> (i.e. </w:t>
      </w:r>
      <w:r w:rsidR="00931FC7" w:rsidRPr="00083D89">
        <w:rPr>
          <w:i/>
          <w:iCs/>
        </w:rPr>
        <w:t>S.</w:t>
      </w:r>
      <w:r w:rsidR="00931FC7" w:rsidRPr="000E416D">
        <w:t xml:space="preserve"> </w:t>
      </w:r>
      <w:r w:rsidR="00D5678E">
        <w:t>Oranienburg</w:t>
      </w:r>
      <w:r w:rsidR="00931FC7" w:rsidRPr="000E416D">
        <w:t xml:space="preserve"> clusters within </w:t>
      </w:r>
      <w:r w:rsidR="00782A7A">
        <w:t xml:space="preserve">Montevideo </w:t>
      </w:r>
      <w:r w:rsidR="00931FC7">
        <w:t>A)</w:t>
      </w:r>
      <w:r w:rsidR="00931FC7" w:rsidRPr="000E416D">
        <w:t xml:space="preserve">. </w:t>
      </w:r>
      <w:r w:rsidR="00782A7A">
        <w:t xml:space="preserve">Montevideo </w:t>
      </w:r>
      <w:r w:rsidR="00931FC7">
        <w:t xml:space="preserve">B, </w:t>
      </w:r>
      <w:r w:rsidR="00782A7A">
        <w:t xml:space="preserve">and </w:t>
      </w:r>
      <w:r w:rsidR="00931FC7">
        <w:t>C</w:t>
      </w:r>
      <w:r w:rsidR="00931FC7" w:rsidRPr="000E416D">
        <w:t xml:space="preserve"> are monophyletic lineages</w:t>
      </w:r>
      <w:r w:rsidR="00931FC7">
        <w:t xml:space="preserve"> </w:t>
      </w:r>
      <w:r>
        <w:t xml:space="preserve">The average pairwise number of nucleotide substitutions per site was used </w:t>
      </w:r>
      <w:r w:rsidRPr="00D5678E">
        <w:t xml:space="preserve">to report branch lengths. For rooting the tree, one genome belonging to </w:t>
      </w:r>
      <w:r w:rsidRPr="00D5678E">
        <w:rPr>
          <w:i/>
          <w:iCs/>
        </w:rPr>
        <w:t>Salmonella</w:t>
      </w:r>
      <w:r w:rsidRPr="00D5678E">
        <w:t xml:space="preserve"> </w:t>
      </w:r>
      <w:r w:rsidRPr="00D5678E">
        <w:rPr>
          <w:i/>
          <w:iCs/>
        </w:rPr>
        <w:t>enterica</w:t>
      </w:r>
      <w:r w:rsidRPr="00D5678E">
        <w:t xml:space="preserve"> subsp. </w:t>
      </w:r>
      <w:r w:rsidRPr="00D5678E">
        <w:rPr>
          <w:i/>
          <w:iCs/>
        </w:rPr>
        <w:t>indica</w:t>
      </w:r>
      <w:r w:rsidRPr="00D5678E">
        <w:t xml:space="preserve"> was used as the outgroup</w:t>
      </w:r>
      <w:r w:rsidR="00E3258D" w:rsidRPr="00D5678E">
        <w:t xml:space="preserve"> </w:t>
      </w:r>
      <w:r w:rsidR="00A2548B" w:rsidRPr="00D5678E">
        <w:t>and the branch length of the outgroup was shortened by 100</w:t>
      </w:r>
      <w:r w:rsidRPr="00D5678E">
        <w:t>. The Shimodaira-Hasegawa test with 1,000 resamples was used to assess the clustering confidence</w:t>
      </w:r>
      <w:r>
        <w:t xml:space="preserve">. The orange stars represent the most recent common ancestor of each </w:t>
      </w:r>
      <w:r w:rsidR="001C4945">
        <w:t>Montevideo</w:t>
      </w:r>
      <w:r>
        <w:t xml:space="preserve"> lineage with a bootstrap value higher than 0.7.</w:t>
      </w:r>
    </w:p>
    <w:p w14:paraId="6F94D975" w14:textId="760B7DF9" w:rsidR="00725F69" w:rsidRPr="00A56E88" w:rsidRDefault="00E82167" w:rsidP="00686D77">
      <w:pPr>
        <w:pStyle w:val="ListParagraph"/>
        <w:numPr>
          <w:ilvl w:val="0"/>
          <w:numId w:val="6"/>
        </w:numPr>
        <w:rPr>
          <w:b/>
          <w:bCs/>
        </w:rPr>
      </w:pPr>
      <w:r w:rsidRPr="00A56E88">
        <w:rPr>
          <w:b/>
          <w:bCs/>
          <w:i/>
          <w:iCs/>
        </w:rPr>
        <w:t xml:space="preserve">S. </w:t>
      </w:r>
      <w:r w:rsidR="00725F69" w:rsidRPr="00A56E88">
        <w:rPr>
          <w:b/>
          <w:bCs/>
        </w:rPr>
        <w:t>Muenchen</w:t>
      </w:r>
    </w:p>
    <w:p w14:paraId="3E80FA48" w14:textId="1E5BAFA2" w:rsidR="00153907" w:rsidRPr="00BD3F70" w:rsidRDefault="00083D89" w:rsidP="00153907">
      <w:pPr>
        <w:rPr>
          <w:color w:val="FF0000"/>
        </w:rPr>
      </w:pPr>
      <w:r>
        <w:t xml:space="preserve">Maximum likelihood phylogenetic tree for </w:t>
      </w:r>
      <w:r w:rsidRPr="00083D89">
        <w:rPr>
          <w:i/>
          <w:iCs/>
        </w:rPr>
        <w:t>S.</w:t>
      </w:r>
      <w:r>
        <w:t xml:space="preserve"> </w:t>
      </w:r>
      <w:r w:rsidR="0020047D">
        <w:t>Muenchen</w:t>
      </w:r>
      <w:r>
        <w:t xml:space="preserve">. </w:t>
      </w:r>
      <w:r w:rsidRPr="00083D89">
        <w:rPr>
          <w:i/>
          <w:iCs/>
        </w:rPr>
        <w:t>S.</w:t>
      </w:r>
      <w:r>
        <w:t xml:space="preserve"> </w:t>
      </w:r>
      <w:r w:rsidR="003154F0">
        <w:t xml:space="preserve">Muenchen </w:t>
      </w:r>
      <w:r>
        <w:t xml:space="preserve">is a polyphyletic serovar that contains </w:t>
      </w:r>
      <w:r w:rsidR="003154F0">
        <w:t>four</w:t>
      </w:r>
      <w:r>
        <w:t xml:space="preserve"> phylogenetic lineages (</w:t>
      </w:r>
      <w:r w:rsidR="00203BCE">
        <w:t>Muenchen</w:t>
      </w:r>
      <w:r>
        <w:t xml:space="preserve"> A, B, C, </w:t>
      </w:r>
      <w:r w:rsidR="003154F0">
        <w:t xml:space="preserve">and </w:t>
      </w:r>
      <w:r>
        <w:t xml:space="preserve">D). </w:t>
      </w:r>
      <w:r w:rsidR="003154F0">
        <w:t xml:space="preserve">Muenchen </w:t>
      </w:r>
      <w:r>
        <w:t>A is the largest lineage with 9</w:t>
      </w:r>
      <w:r w:rsidR="003154F0">
        <w:t>,</w:t>
      </w:r>
      <w:r>
        <w:t>4</w:t>
      </w:r>
      <w:r w:rsidR="003154F0">
        <w:t>53</w:t>
      </w:r>
      <w:r>
        <w:t xml:space="preserve"> genomes representing </w:t>
      </w:r>
      <w:r w:rsidR="005D6D7E">
        <w:t>710</w:t>
      </w:r>
      <w:r>
        <w:t xml:space="preserve"> SNP clusters, and </w:t>
      </w:r>
      <w:r w:rsidR="005D6D7E">
        <w:t>2,948</w:t>
      </w:r>
      <w:r>
        <w:t xml:space="preserve"> singletons. </w:t>
      </w:r>
      <w:r w:rsidR="00C1766F">
        <w:t xml:space="preserve">Muenchen </w:t>
      </w:r>
      <w:r>
        <w:t xml:space="preserve">B contains </w:t>
      </w:r>
      <w:r w:rsidR="00C1766F">
        <w:t>16</w:t>
      </w:r>
      <w:r>
        <w:t xml:space="preserve"> genomes representing 2 SNP clusters, and </w:t>
      </w:r>
      <w:r w:rsidR="00C1766F">
        <w:t>12</w:t>
      </w:r>
      <w:r>
        <w:t xml:space="preserve"> singletons. </w:t>
      </w:r>
      <w:r w:rsidR="00C1766F">
        <w:t>Muenchen</w:t>
      </w:r>
      <w:r w:rsidR="00C1766F" w:rsidRPr="000A145E">
        <w:t xml:space="preserve"> </w:t>
      </w:r>
      <w:r w:rsidRPr="000A145E">
        <w:t xml:space="preserve">C contains </w:t>
      </w:r>
      <w:r w:rsidR="00C1766F">
        <w:t>12</w:t>
      </w:r>
      <w:r w:rsidRPr="000A145E">
        <w:t xml:space="preserve"> genomes representing </w:t>
      </w:r>
      <w:r w:rsidR="00C1766F">
        <w:t>1</w:t>
      </w:r>
      <w:r w:rsidRPr="000A145E">
        <w:t xml:space="preserve"> SNP cluster, and</w:t>
      </w:r>
      <w:r>
        <w:t xml:space="preserve"> </w:t>
      </w:r>
      <w:r w:rsidR="00C1766F">
        <w:t>7</w:t>
      </w:r>
      <w:r w:rsidRPr="000A145E">
        <w:t xml:space="preserve"> singletons. </w:t>
      </w:r>
      <w:r w:rsidR="00FC030D">
        <w:t>Muenchen</w:t>
      </w:r>
      <w:r w:rsidR="00FC030D" w:rsidRPr="000A145E">
        <w:t xml:space="preserve"> </w:t>
      </w:r>
      <w:r w:rsidRPr="000A145E">
        <w:t xml:space="preserve">D contains </w:t>
      </w:r>
      <w:r>
        <w:t>5</w:t>
      </w:r>
      <w:r w:rsidRPr="000A145E">
        <w:t xml:space="preserve"> genomes representing </w:t>
      </w:r>
      <w:r w:rsidR="00FC030D">
        <w:t>only 1</w:t>
      </w:r>
      <w:r w:rsidRPr="000A145E">
        <w:t xml:space="preserve"> SNP cluster. </w:t>
      </w:r>
      <w:r w:rsidR="00FC030D">
        <w:t xml:space="preserve">Muenchen </w:t>
      </w:r>
      <w:r w:rsidR="004E43F6">
        <w:t xml:space="preserve">A is a </w:t>
      </w:r>
      <w:r w:rsidRPr="000E416D">
        <w:t>paraphyletic</w:t>
      </w:r>
      <w:r>
        <w:t xml:space="preserve"> lineage</w:t>
      </w:r>
      <w:r w:rsidRPr="000E416D">
        <w:t xml:space="preserve"> since other non-</w:t>
      </w:r>
      <w:r w:rsidR="00426F97">
        <w:t>Muenchen</w:t>
      </w:r>
      <w:r w:rsidR="00426F97" w:rsidRPr="000E416D">
        <w:t xml:space="preserve"> </w:t>
      </w:r>
      <w:r w:rsidRPr="000E416D">
        <w:t>serovar cluster</w:t>
      </w:r>
      <w:r w:rsidR="001262A4">
        <w:t>s</w:t>
      </w:r>
      <w:r w:rsidRPr="000E416D">
        <w:t xml:space="preserve"> within th</w:t>
      </w:r>
      <w:r>
        <w:t>ese</w:t>
      </w:r>
      <w:r w:rsidRPr="000E416D">
        <w:t xml:space="preserve"> lineage</w:t>
      </w:r>
      <w:r>
        <w:t>s</w:t>
      </w:r>
      <w:r w:rsidR="00D51B24">
        <w:t xml:space="preserve"> (i.e.</w:t>
      </w:r>
      <w:r>
        <w:t xml:space="preserve"> </w:t>
      </w:r>
      <w:r w:rsidRPr="00083D89">
        <w:rPr>
          <w:i/>
          <w:iCs/>
        </w:rPr>
        <w:t>S.</w:t>
      </w:r>
      <w:r w:rsidRPr="000E416D">
        <w:t xml:space="preserve"> </w:t>
      </w:r>
      <w:r w:rsidR="00D51B24">
        <w:t>Manhattan</w:t>
      </w:r>
      <w:r w:rsidRPr="000E416D">
        <w:t xml:space="preserve"> clusters within </w:t>
      </w:r>
      <w:r w:rsidR="00AE6183">
        <w:t>Muenchen</w:t>
      </w:r>
      <w:r>
        <w:t xml:space="preserve"> </w:t>
      </w:r>
      <w:r w:rsidR="00AE6183">
        <w:t>A</w:t>
      </w:r>
      <w:r>
        <w:t>)</w:t>
      </w:r>
      <w:r w:rsidRPr="000E416D">
        <w:t xml:space="preserve">. </w:t>
      </w:r>
      <w:r w:rsidR="00A56E88">
        <w:t>Muenchen</w:t>
      </w:r>
      <w:r w:rsidR="00A56E88" w:rsidRPr="000E416D">
        <w:t xml:space="preserve"> </w:t>
      </w:r>
      <w:r>
        <w:t xml:space="preserve">B, </w:t>
      </w:r>
      <w:r w:rsidR="005C3F50">
        <w:t>C</w:t>
      </w:r>
      <w:r>
        <w:t xml:space="preserve">, and </w:t>
      </w:r>
      <w:r w:rsidR="005C3F50">
        <w:t>D</w:t>
      </w:r>
      <w:r w:rsidRPr="000E416D">
        <w:t xml:space="preserve"> are monophyletic lineages. The average pairwise number of nucleotide substitutions per site was used to report branch lengths. For rooting the tree, one genome belonging to </w:t>
      </w:r>
      <w:r w:rsidRPr="00083D89">
        <w:rPr>
          <w:i/>
          <w:iCs/>
        </w:rPr>
        <w:t>Salmonella</w:t>
      </w:r>
      <w:r w:rsidRPr="000E416D">
        <w:t xml:space="preserve"> </w:t>
      </w:r>
      <w:r w:rsidRPr="00083D89">
        <w:rPr>
          <w:i/>
          <w:iCs/>
        </w:rPr>
        <w:t>enterica</w:t>
      </w:r>
      <w:r w:rsidRPr="000E416D">
        <w:t xml:space="preserve"> subsp. </w:t>
      </w:r>
      <w:r w:rsidRPr="00083D89">
        <w:rPr>
          <w:i/>
          <w:iCs/>
        </w:rPr>
        <w:t>indica</w:t>
      </w:r>
      <w:r w:rsidRPr="000E416D">
        <w:t xml:space="preserve"> was used as the outgroup. The Shimodaira-</w:t>
      </w:r>
      <w:r w:rsidRPr="000E416D">
        <w:lastRenderedPageBreak/>
        <w:t xml:space="preserve">Hasegawa test with 1,000 resamples was used to assess the clustering confidence. The orange stars represent the most recent common ancestor of each </w:t>
      </w:r>
      <w:r w:rsidR="00327B62">
        <w:t>Muenchen</w:t>
      </w:r>
      <w:r w:rsidRPr="000E416D">
        <w:t xml:space="preserve"> lineage with a bootstrap value higher than 0.7.</w:t>
      </w:r>
    </w:p>
    <w:p w14:paraId="6792B0F4" w14:textId="31ECB457" w:rsidR="00725F69" w:rsidRDefault="00E82167" w:rsidP="00686D77">
      <w:pPr>
        <w:pStyle w:val="ListParagraph"/>
        <w:numPr>
          <w:ilvl w:val="0"/>
          <w:numId w:val="6"/>
        </w:numPr>
        <w:rPr>
          <w:b/>
          <w:bCs/>
        </w:rPr>
      </w:pPr>
      <w:r>
        <w:rPr>
          <w:b/>
          <w:bCs/>
          <w:i/>
          <w:iCs/>
        </w:rPr>
        <w:t xml:space="preserve">S. </w:t>
      </w:r>
      <w:r w:rsidR="00FB6E86">
        <w:rPr>
          <w:b/>
          <w:bCs/>
        </w:rPr>
        <w:t>Muenster</w:t>
      </w:r>
    </w:p>
    <w:p w14:paraId="245DEF09" w14:textId="0DB054A8" w:rsidR="00140E26" w:rsidRPr="00A5588E" w:rsidRDefault="00140E26" w:rsidP="00140E26">
      <w:r>
        <w:t xml:space="preserve">Maximum likelihood phylogenetic tree for </w:t>
      </w:r>
      <w:r w:rsidRPr="00140E26">
        <w:rPr>
          <w:i/>
          <w:iCs/>
        </w:rPr>
        <w:t>S.</w:t>
      </w:r>
      <w:r>
        <w:t xml:space="preserve"> </w:t>
      </w:r>
      <w:r w:rsidR="00637035">
        <w:t>Muenster</w:t>
      </w:r>
      <w:r>
        <w:t xml:space="preserve">. </w:t>
      </w:r>
      <w:r w:rsidRPr="00140E26">
        <w:rPr>
          <w:i/>
          <w:iCs/>
        </w:rPr>
        <w:t>S.</w:t>
      </w:r>
      <w:r>
        <w:t xml:space="preserve"> </w:t>
      </w:r>
      <w:r w:rsidR="00637035">
        <w:t xml:space="preserve">Muenster </w:t>
      </w:r>
      <w:r>
        <w:t xml:space="preserve">is a polyphyletic serovar that contains </w:t>
      </w:r>
      <w:r w:rsidR="00D23359">
        <w:t>two</w:t>
      </w:r>
      <w:r>
        <w:t xml:space="preserve"> phylogenetic lineages (</w:t>
      </w:r>
      <w:r w:rsidR="00F77800">
        <w:t xml:space="preserve">Muenster </w:t>
      </w:r>
      <w:r>
        <w:t xml:space="preserve">A, and </w:t>
      </w:r>
      <w:r w:rsidR="00D23359">
        <w:t>B</w:t>
      </w:r>
      <w:r>
        <w:t>)</w:t>
      </w:r>
      <w:r w:rsidR="00F77800">
        <w:t xml:space="preserve"> along with two stand-alone singletons (Muenster S1, and S2)</w:t>
      </w:r>
      <w:r>
        <w:t xml:space="preserve">. </w:t>
      </w:r>
      <w:r w:rsidR="00F77800">
        <w:t xml:space="preserve">Muenster </w:t>
      </w:r>
      <w:r>
        <w:t xml:space="preserve">A is the largest lineage with </w:t>
      </w:r>
      <w:r w:rsidR="00607636">
        <w:t>1,947</w:t>
      </w:r>
      <w:r>
        <w:t xml:space="preserve"> genomes representing </w:t>
      </w:r>
      <w:r w:rsidR="00607636">
        <w:t>103</w:t>
      </w:r>
      <w:r>
        <w:t xml:space="preserve"> SNP clusters, and </w:t>
      </w:r>
      <w:r w:rsidR="00607636">
        <w:t>158</w:t>
      </w:r>
      <w:r>
        <w:t xml:space="preserve"> singletons. </w:t>
      </w:r>
      <w:r w:rsidR="00607636">
        <w:t xml:space="preserve">Muenster </w:t>
      </w:r>
      <w:r>
        <w:t xml:space="preserve">B contains </w:t>
      </w:r>
      <w:r w:rsidR="00607636">
        <w:t>8</w:t>
      </w:r>
      <w:r>
        <w:t xml:space="preserve"> genomes representing 3 SNP clusters, and </w:t>
      </w:r>
      <w:r w:rsidR="00607636">
        <w:t>2</w:t>
      </w:r>
      <w:r>
        <w:t xml:space="preserve"> singletons. </w:t>
      </w:r>
      <w:r w:rsidR="00E05F54">
        <w:t>Both</w:t>
      </w:r>
      <w:r>
        <w:t xml:space="preserve"> </w:t>
      </w:r>
      <w:r w:rsidR="00E05F54">
        <w:t xml:space="preserve">Muenster A and B </w:t>
      </w:r>
      <w:r>
        <w:t>are monophyletic</w:t>
      </w:r>
      <w:r w:rsidR="00E05F54">
        <w:t xml:space="preserve"> lineages</w:t>
      </w:r>
      <w:r>
        <w:t xml:space="preserve">. The average pairwise number of nucleotide substitutions per site was used to report branch lengths. For rooting the tree, one genome belonging to </w:t>
      </w:r>
      <w:r w:rsidRPr="00140E26">
        <w:rPr>
          <w:i/>
          <w:iCs/>
        </w:rPr>
        <w:t>Salmonella</w:t>
      </w:r>
      <w:r>
        <w:t xml:space="preserve"> </w:t>
      </w:r>
      <w:r w:rsidRPr="00140E26">
        <w:rPr>
          <w:i/>
          <w:iCs/>
        </w:rPr>
        <w:t>enterica</w:t>
      </w:r>
      <w:r>
        <w:t xml:space="preserve"> subsp. </w:t>
      </w:r>
      <w:r w:rsidRPr="00140E26">
        <w:rPr>
          <w:i/>
          <w:iCs/>
        </w:rPr>
        <w:t>indica</w:t>
      </w:r>
      <w:r>
        <w:t xml:space="preserve"> was used as the outgroup and the branch length of the outgroup was shortened by </w:t>
      </w:r>
      <w:r w:rsidR="00DA29D0">
        <w:t>100</w:t>
      </w:r>
      <w:r>
        <w:t xml:space="preserve">. The Shimodaira-Hasegawa test with 1,000 resamples was used to assess the clustering confidence. The orange stars represent the most recent common ancestor of each </w:t>
      </w:r>
      <w:r w:rsidR="00E5748E">
        <w:t xml:space="preserve">Muenster </w:t>
      </w:r>
      <w:r>
        <w:t>lineage with a bootstrap value higher than 0.7.</w:t>
      </w:r>
    </w:p>
    <w:p w14:paraId="16A9B5CF" w14:textId="60CF433F" w:rsidR="00FB6E86" w:rsidRDefault="00E82167" w:rsidP="00686D77">
      <w:pPr>
        <w:pStyle w:val="ListParagraph"/>
        <w:numPr>
          <w:ilvl w:val="0"/>
          <w:numId w:val="6"/>
        </w:numPr>
        <w:rPr>
          <w:b/>
          <w:bCs/>
        </w:rPr>
      </w:pPr>
      <w:r>
        <w:rPr>
          <w:b/>
          <w:bCs/>
          <w:i/>
          <w:iCs/>
        </w:rPr>
        <w:t xml:space="preserve">S. </w:t>
      </w:r>
      <w:r w:rsidR="00FB6E86">
        <w:rPr>
          <w:b/>
          <w:bCs/>
        </w:rPr>
        <w:t>Napoli</w:t>
      </w:r>
    </w:p>
    <w:p w14:paraId="674AC0B6" w14:textId="7DDEC2EE" w:rsidR="00BA1745" w:rsidRPr="00E82EDA" w:rsidRDefault="00BA1745" w:rsidP="00BA1745">
      <w:r>
        <w:t xml:space="preserve">Maximum likelihood phylogenetic tree for </w:t>
      </w:r>
      <w:r w:rsidRPr="00BA1745">
        <w:rPr>
          <w:i/>
          <w:iCs/>
        </w:rPr>
        <w:t>S.</w:t>
      </w:r>
      <w:r>
        <w:t xml:space="preserve"> </w:t>
      </w:r>
      <w:r w:rsidR="004D3D4F">
        <w:t>Napoli</w:t>
      </w:r>
      <w:r>
        <w:t xml:space="preserve">. </w:t>
      </w:r>
      <w:r w:rsidRPr="00BA1745">
        <w:rPr>
          <w:i/>
          <w:iCs/>
        </w:rPr>
        <w:t>S.</w:t>
      </w:r>
      <w:r>
        <w:t xml:space="preserve"> </w:t>
      </w:r>
      <w:r w:rsidR="004D3D4F">
        <w:t xml:space="preserve">Napoli </w:t>
      </w:r>
      <w:r>
        <w:t xml:space="preserve">is a monophyletic serovar with </w:t>
      </w:r>
      <w:r w:rsidR="004D3D4F">
        <w:t>425</w:t>
      </w:r>
      <w:r>
        <w:t xml:space="preserve"> genomes representing </w:t>
      </w:r>
      <w:r w:rsidR="004D3D4F">
        <w:t>63</w:t>
      </w:r>
      <w:r>
        <w:t xml:space="preserve"> SNP clusters, and </w:t>
      </w:r>
      <w:r w:rsidR="004D3D4F">
        <w:t>207</w:t>
      </w:r>
      <w:r>
        <w:t xml:space="preserve"> singletons. The average pairwise number of nucleotide substitutions per site was used to report branch lengths. For rooting the tree, one genome belonging to </w:t>
      </w:r>
      <w:r w:rsidRPr="00BA1745">
        <w:rPr>
          <w:i/>
          <w:iCs/>
        </w:rPr>
        <w:t>Salmonella enterica</w:t>
      </w:r>
      <w:r>
        <w:t xml:space="preserve"> subsp. </w:t>
      </w:r>
      <w:r w:rsidRPr="00BA1745">
        <w:rPr>
          <w:i/>
          <w:iCs/>
        </w:rPr>
        <w:t>indica</w:t>
      </w:r>
      <w:r>
        <w:t xml:space="preserve"> was used as the outgroup and the branch length of the outgroup was shortened by </w:t>
      </w:r>
      <w:r w:rsidR="00D94D84">
        <w:t>100</w:t>
      </w:r>
      <w:r>
        <w:t>. The Shimodaira-Hasegawa test with 1,000 resamples was used to assess the clustering confidence. The orange star</w:t>
      </w:r>
      <w:r>
        <w:rPr>
          <w:rFonts w:hint="eastAsia"/>
        </w:rPr>
        <w:t xml:space="preserve">s </w:t>
      </w:r>
      <w:r>
        <w:t xml:space="preserve">represent the most recent common ancestor of </w:t>
      </w:r>
      <w:r w:rsidR="00E82EDA">
        <w:t xml:space="preserve">Napoli </w:t>
      </w:r>
      <w:r>
        <w:t>lineage with a bootstrap value higher than 0.7.</w:t>
      </w:r>
    </w:p>
    <w:p w14:paraId="139DB6F1" w14:textId="0A53B955" w:rsidR="00FB6E86" w:rsidRDefault="00E82167" w:rsidP="00686D77">
      <w:pPr>
        <w:pStyle w:val="ListParagraph"/>
        <w:numPr>
          <w:ilvl w:val="0"/>
          <w:numId w:val="6"/>
        </w:numPr>
        <w:rPr>
          <w:b/>
          <w:bCs/>
        </w:rPr>
      </w:pPr>
      <w:r>
        <w:rPr>
          <w:b/>
          <w:bCs/>
          <w:i/>
          <w:iCs/>
        </w:rPr>
        <w:t xml:space="preserve">S. </w:t>
      </w:r>
      <w:r w:rsidR="00FB6E86">
        <w:rPr>
          <w:b/>
          <w:bCs/>
        </w:rPr>
        <w:t>Newport</w:t>
      </w:r>
    </w:p>
    <w:p w14:paraId="34381776" w14:textId="17857D96" w:rsidR="004C0851" w:rsidRPr="00DB3644" w:rsidRDefault="00CC473A" w:rsidP="004C0851">
      <w:pPr>
        <w:rPr>
          <w:color w:val="FF0000"/>
        </w:rPr>
      </w:pPr>
      <w:r>
        <w:t xml:space="preserve">Maximum likelihood phylogenetic tree for </w:t>
      </w:r>
      <w:r w:rsidRPr="00CC473A">
        <w:rPr>
          <w:i/>
          <w:iCs/>
        </w:rPr>
        <w:t>S.</w:t>
      </w:r>
      <w:r>
        <w:t xml:space="preserve"> </w:t>
      </w:r>
      <w:r w:rsidR="006A2598">
        <w:t>Newport</w:t>
      </w:r>
      <w:r>
        <w:t xml:space="preserve">. </w:t>
      </w:r>
      <w:r w:rsidRPr="00CC473A">
        <w:rPr>
          <w:i/>
          <w:iCs/>
        </w:rPr>
        <w:t>S.</w:t>
      </w:r>
      <w:r>
        <w:t xml:space="preserve"> </w:t>
      </w:r>
      <w:r w:rsidR="006A2598">
        <w:t xml:space="preserve">Newport </w:t>
      </w:r>
      <w:r>
        <w:t>is a polyphyletic serovar that contains four phylogenetic lineages (</w:t>
      </w:r>
      <w:r w:rsidR="006A2598">
        <w:t xml:space="preserve">Newport </w:t>
      </w:r>
      <w:r>
        <w:t xml:space="preserve">A, B, C, and D). </w:t>
      </w:r>
      <w:r w:rsidR="002E720B">
        <w:t xml:space="preserve">Newport </w:t>
      </w:r>
      <w:r>
        <w:t xml:space="preserve">A is the largest lineage with </w:t>
      </w:r>
      <w:r w:rsidR="002E720B">
        <w:t>23,633</w:t>
      </w:r>
      <w:r>
        <w:t xml:space="preserve"> genomes representing </w:t>
      </w:r>
      <w:r w:rsidR="002E720B">
        <w:t>694</w:t>
      </w:r>
      <w:r>
        <w:t xml:space="preserve"> SNP clusters, and </w:t>
      </w:r>
      <w:r w:rsidR="002E720B">
        <w:t>1,271</w:t>
      </w:r>
      <w:r>
        <w:t xml:space="preserve"> singletons. </w:t>
      </w:r>
      <w:r w:rsidR="002E720B">
        <w:t xml:space="preserve">Newport </w:t>
      </w:r>
      <w:r>
        <w:t>B contains 1</w:t>
      </w:r>
      <w:r w:rsidR="0041586E">
        <w:t>4,230</w:t>
      </w:r>
      <w:r>
        <w:t xml:space="preserve"> genomes representing </w:t>
      </w:r>
      <w:r w:rsidR="0041586E">
        <w:t>73</w:t>
      </w:r>
      <w:r>
        <w:t>2 SNP clusters, and 1</w:t>
      </w:r>
      <w:r w:rsidR="0041586E">
        <w:t>,900</w:t>
      </w:r>
      <w:r>
        <w:t xml:space="preserve"> singletons. </w:t>
      </w:r>
      <w:r w:rsidR="0041586E">
        <w:t>Newport</w:t>
      </w:r>
      <w:r w:rsidR="0041586E" w:rsidRPr="000A145E">
        <w:t xml:space="preserve"> </w:t>
      </w:r>
      <w:r w:rsidRPr="000A145E">
        <w:t xml:space="preserve">C contains </w:t>
      </w:r>
      <w:r w:rsidR="0041586E">
        <w:t xml:space="preserve">509 </w:t>
      </w:r>
      <w:r w:rsidRPr="000A145E">
        <w:t xml:space="preserve">genomes representing </w:t>
      </w:r>
      <w:r w:rsidR="0041586E">
        <w:t>44</w:t>
      </w:r>
      <w:r w:rsidRPr="000A145E">
        <w:t xml:space="preserve"> SNP cluster</w:t>
      </w:r>
      <w:r w:rsidR="0041586E">
        <w:t>s</w:t>
      </w:r>
      <w:r w:rsidRPr="000A145E">
        <w:t>, and</w:t>
      </w:r>
      <w:r>
        <w:t xml:space="preserve"> 7</w:t>
      </w:r>
      <w:r w:rsidR="0041586E">
        <w:t>0</w:t>
      </w:r>
      <w:r w:rsidRPr="000A145E">
        <w:t xml:space="preserve"> singletons. </w:t>
      </w:r>
      <w:r w:rsidR="0041586E">
        <w:t>Newport</w:t>
      </w:r>
      <w:r w:rsidR="0041586E" w:rsidRPr="000A145E">
        <w:t xml:space="preserve"> </w:t>
      </w:r>
      <w:r w:rsidRPr="000A145E">
        <w:t xml:space="preserve">D contains </w:t>
      </w:r>
      <w:r>
        <w:t>5</w:t>
      </w:r>
      <w:r w:rsidRPr="000A145E">
        <w:t xml:space="preserve"> genomes representing </w:t>
      </w:r>
      <w:r>
        <w:t>1</w:t>
      </w:r>
      <w:r w:rsidRPr="000A145E">
        <w:t xml:space="preserve"> SNP cluster</w:t>
      </w:r>
      <w:r w:rsidR="0041586E">
        <w:t>, and 3 singletons</w:t>
      </w:r>
      <w:r w:rsidRPr="000A145E">
        <w:t xml:space="preserve">. </w:t>
      </w:r>
      <w:r w:rsidR="0041586E">
        <w:t>All four Newport lineages are monophyletic. T</w:t>
      </w:r>
      <w:r w:rsidRPr="000E416D">
        <w:t xml:space="preserve">he average pairwise number of nucleotide substitutions per site was used to report branch lengths. For rooting the tree, one genome belonging to </w:t>
      </w:r>
      <w:r w:rsidRPr="00CC473A">
        <w:rPr>
          <w:i/>
          <w:iCs/>
        </w:rPr>
        <w:t>Salmonella</w:t>
      </w:r>
      <w:r w:rsidRPr="000E416D">
        <w:t xml:space="preserve"> </w:t>
      </w:r>
      <w:r w:rsidRPr="00CC473A">
        <w:rPr>
          <w:i/>
          <w:iCs/>
        </w:rPr>
        <w:t>enterica</w:t>
      </w:r>
      <w:r w:rsidRPr="000E416D">
        <w:t xml:space="preserve"> subsp. </w:t>
      </w:r>
      <w:r w:rsidRPr="00CC473A">
        <w:rPr>
          <w:i/>
          <w:iCs/>
        </w:rPr>
        <w:t>indica</w:t>
      </w:r>
      <w:r w:rsidRPr="000E416D">
        <w:t xml:space="preserve"> was used as the outgroup. The Shimodaira-Hasegawa test with 1,000 resamples was used to assess the clustering confidence. The orange stars represent the most recent common ancestor of each </w:t>
      </w:r>
      <w:r w:rsidR="008F54A0">
        <w:t>Newport</w:t>
      </w:r>
      <w:r w:rsidR="008F54A0" w:rsidRPr="000E416D">
        <w:t xml:space="preserve"> </w:t>
      </w:r>
      <w:r w:rsidRPr="000E416D">
        <w:t>lineage with a bootstrap value higher than 0.7.</w:t>
      </w:r>
    </w:p>
    <w:p w14:paraId="3D8A4A02" w14:textId="48F9A581" w:rsidR="00FB6E86" w:rsidRDefault="00E82167" w:rsidP="00686D77">
      <w:pPr>
        <w:pStyle w:val="ListParagraph"/>
        <w:numPr>
          <w:ilvl w:val="0"/>
          <w:numId w:val="6"/>
        </w:numPr>
        <w:rPr>
          <w:b/>
          <w:bCs/>
        </w:rPr>
      </w:pPr>
      <w:r>
        <w:rPr>
          <w:b/>
          <w:bCs/>
          <w:i/>
          <w:iCs/>
        </w:rPr>
        <w:t xml:space="preserve">S. </w:t>
      </w:r>
      <w:r w:rsidR="00FB6E86">
        <w:rPr>
          <w:b/>
          <w:bCs/>
        </w:rPr>
        <w:t>Norwich</w:t>
      </w:r>
    </w:p>
    <w:p w14:paraId="794C27EA" w14:textId="73AE60F4" w:rsidR="00DB3644" w:rsidRPr="00F9026E" w:rsidRDefault="0018752C" w:rsidP="00DB3644">
      <w:r>
        <w:lastRenderedPageBreak/>
        <w:t xml:space="preserve">Maximum likelihood phylogenetic tree for </w:t>
      </w:r>
      <w:r w:rsidRPr="0018752C">
        <w:rPr>
          <w:i/>
          <w:iCs/>
        </w:rPr>
        <w:t>S.</w:t>
      </w:r>
      <w:r>
        <w:t xml:space="preserve"> </w:t>
      </w:r>
      <w:r w:rsidR="00F9026E">
        <w:t>Norwich</w:t>
      </w:r>
      <w:r>
        <w:t xml:space="preserve">. </w:t>
      </w:r>
      <w:r w:rsidRPr="0018752C">
        <w:rPr>
          <w:i/>
          <w:iCs/>
        </w:rPr>
        <w:t>S.</w:t>
      </w:r>
      <w:r>
        <w:t xml:space="preserve"> </w:t>
      </w:r>
      <w:r w:rsidR="00F9026E">
        <w:t xml:space="preserve">Norwich </w:t>
      </w:r>
      <w:r>
        <w:t xml:space="preserve">is a monophyletic serovar with </w:t>
      </w:r>
      <w:r w:rsidR="00F9026E">
        <w:t>1,412</w:t>
      </w:r>
      <w:r>
        <w:t xml:space="preserve"> genomes representing </w:t>
      </w:r>
      <w:r w:rsidR="00F9026E">
        <w:t>38</w:t>
      </w:r>
      <w:r>
        <w:t xml:space="preserve"> SNP clusters, and </w:t>
      </w:r>
      <w:r w:rsidR="00F9026E">
        <w:t>213</w:t>
      </w:r>
      <w:r>
        <w:t xml:space="preserve"> singletons. The average pairwise number of nucleotide substitutions per site was used to report branch lengths. For rooting the tree, one genome belonging to </w:t>
      </w:r>
      <w:r w:rsidRPr="0018752C">
        <w:rPr>
          <w:i/>
          <w:iCs/>
        </w:rPr>
        <w:t>Salmonella enterica</w:t>
      </w:r>
      <w:r>
        <w:t xml:space="preserve"> subsp. </w:t>
      </w:r>
      <w:r w:rsidRPr="0018752C">
        <w:rPr>
          <w:i/>
          <w:iCs/>
        </w:rPr>
        <w:t>indica</w:t>
      </w:r>
      <w:r>
        <w:t xml:space="preserve"> was used as the outgroup and the branch length of the outgroup was shortened by 100. The Shimodaira-Hasegawa test with 1,000 resamples was used to assess the clustering confidence. The orange star</w:t>
      </w:r>
      <w:r>
        <w:rPr>
          <w:rFonts w:hint="eastAsia"/>
        </w:rPr>
        <w:t xml:space="preserve">s </w:t>
      </w:r>
      <w:r>
        <w:t xml:space="preserve">represent the most recent common ancestor of </w:t>
      </w:r>
      <w:r w:rsidR="00F9026E">
        <w:t xml:space="preserve">Norwich </w:t>
      </w:r>
      <w:r>
        <w:t>lineage with a bootstrap value higher than 0.7.</w:t>
      </w:r>
    </w:p>
    <w:p w14:paraId="4DDC9E9E" w14:textId="37112CB8" w:rsidR="00FB6E86" w:rsidRDefault="00E82167" w:rsidP="00686D77">
      <w:pPr>
        <w:pStyle w:val="ListParagraph"/>
        <w:numPr>
          <w:ilvl w:val="0"/>
          <w:numId w:val="6"/>
        </w:numPr>
        <w:rPr>
          <w:b/>
          <w:bCs/>
        </w:rPr>
      </w:pPr>
      <w:r>
        <w:rPr>
          <w:b/>
          <w:bCs/>
          <w:i/>
          <w:iCs/>
        </w:rPr>
        <w:t xml:space="preserve">S. </w:t>
      </w:r>
      <w:r w:rsidR="00FB6E86">
        <w:rPr>
          <w:b/>
          <w:bCs/>
        </w:rPr>
        <w:t>Ohio</w:t>
      </w:r>
    </w:p>
    <w:p w14:paraId="61EB8A49" w14:textId="2E72B101" w:rsidR="003C5F31" w:rsidRPr="009040B2" w:rsidRDefault="003C5F31" w:rsidP="003C5F31">
      <w:r>
        <w:t xml:space="preserve">Maximum likelihood phylogenetic tree for </w:t>
      </w:r>
      <w:r w:rsidRPr="003C5F31">
        <w:rPr>
          <w:i/>
          <w:iCs/>
        </w:rPr>
        <w:t>S.</w:t>
      </w:r>
      <w:r>
        <w:t xml:space="preserve"> Ohio. </w:t>
      </w:r>
      <w:r w:rsidRPr="003C5F31">
        <w:rPr>
          <w:i/>
          <w:iCs/>
        </w:rPr>
        <w:t>S.</w:t>
      </w:r>
      <w:r>
        <w:t xml:space="preserve"> Ohio is a monophyletic serovar with 1,174 genomes representing 117 SNP clusters, and 111 singletons. The average pairwise number of nucleotide substitutions per site was used to report branch lengths. For rooting the tree, one genome belonging to </w:t>
      </w:r>
      <w:r w:rsidRPr="003C5F31">
        <w:rPr>
          <w:i/>
          <w:iCs/>
        </w:rPr>
        <w:t>Salmonella enterica</w:t>
      </w:r>
      <w:r>
        <w:t xml:space="preserve"> subsp. </w:t>
      </w:r>
      <w:r w:rsidRPr="003C5F31">
        <w:rPr>
          <w:i/>
          <w:iCs/>
        </w:rPr>
        <w:t>indica</w:t>
      </w:r>
      <w:r>
        <w:t xml:space="preserve"> was used as the outgroup and the branch length of the outgroup was shortened by 100. The Shimodaira-Hasegawa test with 1,000 resamples was used to assess the clustering confidence. The orange star</w:t>
      </w:r>
      <w:r>
        <w:rPr>
          <w:rFonts w:hint="eastAsia"/>
        </w:rPr>
        <w:t xml:space="preserve">s </w:t>
      </w:r>
      <w:r>
        <w:t>represent the most recent common ancestor of Ohio lineage with a bootstrap value higher than 0.7.</w:t>
      </w:r>
    </w:p>
    <w:p w14:paraId="2EE38B5C" w14:textId="28ED5641" w:rsidR="00FB6E86" w:rsidRDefault="00E82167" w:rsidP="00686D77">
      <w:pPr>
        <w:pStyle w:val="ListParagraph"/>
        <w:numPr>
          <w:ilvl w:val="0"/>
          <w:numId w:val="6"/>
        </w:numPr>
        <w:rPr>
          <w:b/>
          <w:bCs/>
        </w:rPr>
      </w:pPr>
      <w:r>
        <w:rPr>
          <w:b/>
          <w:bCs/>
          <w:i/>
          <w:iCs/>
        </w:rPr>
        <w:t xml:space="preserve">S. </w:t>
      </w:r>
      <w:r w:rsidR="00FB6E86">
        <w:rPr>
          <w:b/>
          <w:bCs/>
        </w:rPr>
        <w:t>Oranienburg</w:t>
      </w:r>
    </w:p>
    <w:p w14:paraId="16D18857" w14:textId="236B88CD" w:rsidR="00DF485E" w:rsidRPr="00847DCD" w:rsidRDefault="00B50B29" w:rsidP="00DF485E">
      <w:pPr>
        <w:rPr>
          <w:color w:val="FF0000"/>
        </w:rPr>
      </w:pPr>
      <w:r>
        <w:t xml:space="preserve">Maximum likelihood phylogenetic tree for </w:t>
      </w:r>
      <w:r w:rsidRPr="00B50B29">
        <w:rPr>
          <w:i/>
          <w:iCs/>
        </w:rPr>
        <w:t>S.</w:t>
      </w:r>
      <w:r>
        <w:t xml:space="preserve"> </w:t>
      </w:r>
      <w:r w:rsidR="00EF4593">
        <w:t>Oranienburg</w:t>
      </w:r>
      <w:r>
        <w:t xml:space="preserve">. </w:t>
      </w:r>
      <w:r w:rsidRPr="00B50B29">
        <w:rPr>
          <w:i/>
          <w:iCs/>
        </w:rPr>
        <w:t>S.</w:t>
      </w:r>
      <w:r>
        <w:t xml:space="preserve"> </w:t>
      </w:r>
      <w:r w:rsidR="00EF4593">
        <w:t xml:space="preserve">Oranienburg </w:t>
      </w:r>
      <w:r>
        <w:t xml:space="preserve">is a polyphyletic serovar that contains </w:t>
      </w:r>
      <w:r w:rsidR="00EF4593">
        <w:t>ten</w:t>
      </w:r>
      <w:r>
        <w:t xml:space="preserve"> phylogenetic lineages (</w:t>
      </w:r>
      <w:r w:rsidR="00EF4593">
        <w:t xml:space="preserve">Oranienburg </w:t>
      </w:r>
      <w:r>
        <w:t>A, B, C, D, E, F</w:t>
      </w:r>
      <w:r w:rsidR="00EF4593">
        <w:t xml:space="preserve">, </w:t>
      </w:r>
      <w:r w:rsidR="00C00C19">
        <w:t xml:space="preserve">G, </w:t>
      </w:r>
      <w:r w:rsidR="00EF4593">
        <w:t>H, I, and J</w:t>
      </w:r>
      <w:r>
        <w:t xml:space="preserve">) along with </w:t>
      </w:r>
      <w:r w:rsidR="003441A3">
        <w:t>two</w:t>
      </w:r>
      <w:r>
        <w:t xml:space="preserve"> stand-alone singletons (</w:t>
      </w:r>
      <w:r w:rsidR="003441A3">
        <w:t xml:space="preserve">Oranienburg </w:t>
      </w:r>
      <w:r>
        <w:t xml:space="preserve">S1, </w:t>
      </w:r>
      <w:r w:rsidR="003441A3">
        <w:t xml:space="preserve">and </w:t>
      </w:r>
      <w:r>
        <w:t xml:space="preserve">S2). </w:t>
      </w:r>
      <w:r w:rsidR="00C00C19">
        <w:t xml:space="preserve">Oranienburg </w:t>
      </w:r>
      <w:r>
        <w:t xml:space="preserve">A is the largest lineage with </w:t>
      </w:r>
      <w:r w:rsidR="002645C4">
        <w:t>7,436</w:t>
      </w:r>
      <w:r>
        <w:t xml:space="preserve"> genomes representing </w:t>
      </w:r>
      <w:r w:rsidR="002645C4">
        <w:t>733</w:t>
      </w:r>
      <w:r>
        <w:t xml:space="preserve"> SNP clusters, and </w:t>
      </w:r>
      <w:r w:rsidR="002645C4">
        <w:t>1,236</w:t>
      </w:r>
      <w:r>
        <w:t xml:space="preserve"> singletons. </w:t>
      </w:r>
      <w:r w:rsidR="0085365D">
        <w:t xml:space="preserve">Oranienburg </w:t>
      </w:r>
      <w:r>
        <w:t xml:space="preserve">B contains </w:t>
      </w:r>
      <w:r w:rsidR="0085365D">
        <w:t>857</w:t>
      </w:r>
      <w:r>
        <w:t xml:space="preserve"> genomes representing </w:t>
      </w:r>
      <w:r w:rsidR="0085365D">
        <w:t>75</w:t>
      </w:r>
      <w:r>
        <w:t xml:space="preserve"> SNP cluster</w:t>
      </w:r>
      <w:r w:rsidR="0085365D">
        <w:t>s, and 165 singletons</w:t>
      </w:r>
      <w:r>
        <w:t xml:space="preserve">. </w:t>
      </w:r>
      <w:r w:rsidR="0085365D">
        <w:t xml:space="preserve">Oranienburg </w:t>
      </w:r>
      <w:r w:rsidRPr="000A145E">
        <w:t xml:space="preserve">C contains </w:t>
      </w:r>
      <w:r w:rsidR="0085365D">
        <w:t>231</w:t>
      </w:r>
      <w:r w:rsidRPr="000A145E">
        <w:t xml:space="preserve"> genomes representing </w:t>
      </w:r>
      <w:r w:rsidR="0085365D">
        <w:t>33</w:t>
      </w:r>
      <w:r w:rsidRPr="000A145E">
        <w:t xml:space="preserve"> SNP clusters, and 8</w:t>
      </w:r>
      <w:r w:rsidR="0085365D">
        <w:t>2</w:t>
      </w:r>
      <w:r w:rsidRPr="000A145E">
        <w:t xml:space="preserve"> singletons. </w:t>
      </w:r>
      <w:r w:rsidR="0085365D">
        <w:t xml:space="preserve">Oranienburg </w:t>
      </w:r>
      <w:r w:rsidRPr="000A145E">
        <w:t xml:space="preserve">D contains </w:t>
      </w:r>
      <w:r w:rsidR="0085365D">
        <w:t>132</w:t>
      </w:r>
      <w:r w:rsidRPr="000A145E">
        <w:t xml:space="preserve"> genomes representing </w:t>
      </w:r>
      <w:r w:rsidR="0085365D">
        <w:t>24</w:t>
      </w:r>
      <w:r w:rsidRPr="000A145E">
        <w:t xml:space="preserve"> SNP clusters, and </w:t>
      </w:r>
      <w:r w:rsidR="0085365D">
        <w:t>28</w:t>
      </w:r>
      <w:r w:rsidRPr="000A145E">
        <w:t xml:space="preserve"> singletons. </w:t>
      </w:r>
      <w:r w:rsidR="0085365D">
        <w:t xml:space="preserve">Oranienburg </w:t>
      </w:r>
      <w:r w:rsidRPr="000A145E">
        <w:t xml:space="preserve">E contains </w:t>
      </w:r>
      <w:r w:rsidR="0085365D">
        <w:t>35</w:t>
      </w:r>
      <w:r w:rsidRPr="000A145E">
        <w:t xml:space="preserve"> genomes representing </w:t>
      </w:r>
      <w:r w:rsidR="0085365D">
        <w:t>8</w:t>
      </w:r>
      <w:r w:rsidRPr="000A145E">
        <w:t xml:space="preserve"> SNP cluster</w:t>
      </w:r>
      <w:r w:rsidR="0085365D">
        <w:t>s</w:t>
      </w:r>
      <w:r w:rsidRPr="000A145E">
        <w:t>, and 1</w:t>
      </w:r>
      <w:r w:rsidR="0085365D">
        <w:t>5</w:t>
      </w:r>
      <w:r w:rsidRPr="000A145E">
        <w:t xml:space="preserve"> singleton</w:t>
      </w:r>
      <w:r w:rsidR="0085365D">
        <w:t>s</w:t>
      </w:r>
      <w:r w:rsidRPr="000A145E">
        <w:t xml:space="preserve">. </w:t>
      </w:r>
      <w:r w:rsidR="00717ABA">
        <w:t xml:space="preserve">Oranienburg </w:t>
      </w:r>
      <w:r w:rsidRPr="000E416D">
        <w:t xml:space="preserve">F contains </w:t>
      </w:r>
      <w:r w:rsidR="00717ABA">
        <w:t>12</w:t>
      </w:r>
      <w:r w:rsidRPr="000E416D">
        <w:t xml:space="preserve"> genomes representing </w:t>
      </w:r>
      <w:r w:rsidR="00717ABA">
        <w:t>2 SNP clusters, and</w:t>
      </w:r>
      <w:r w:rsidRPr="000E416D">
        <w:t xml:space="preserve"> </w:t>
      </w:r>
      <w:r w:rsidR="00717ABA">
        <w:t>8</w:t>
      </w:r>
      <w:r w:rsidRPr="000E416D">
        <w:t xml:space="preserve"> singletons. </w:t>
      </w:r>
      <w:r w:rsidR="00BA2B25">
        <w:t>Oranienburg G</w:t>
      </w:r>
      <w:r w:rsidR="00BA2B25" w:rsidRPr="000E416D">
        <w:t xml:space="preserve"> contains </w:t>
      </w:r>
      <w:r w:rsidR="00BA2B25">
        <w:t>1</w:t>
      </w:r>
      <w:r w:rsidR="00DA52E6">
        <w:t>1</w:t>
      </w:r>
      <w:r w:rsidR="00BA2B25" w:rsidRPr="000E416D">
        <w:t xml:space="preserve"> genomes representing </w:t>
      </w:r>
      <w:r w:rsidR="00DA52E6">
        <w:t>1</w:t>
      </w:r>
      <w:r w:rsidR="00BA2B25">
        <w:t xml:space="preserve"> SNP cluster, and</w:t>
      </w:r>
      <w:r w:rsidR="00BA2B25" w:rsidRPr="000E416D">
        <w:t xml:space="preserve"> </w:t>
      </w:r>
      <w:r w:rsidR="00BA2B25">
        <w:t>8</w:t>
      </w:r>
      <w:r w:rsidR="00BA2B25" w:rsidRPr="000E416D">
        <w:t xml:space="preserve"> singletons. </w:t>
      </w:r>
      <w:r w:rsidR="00DA52E6">
        <w:t>Oranienburg H</w:t>
      </w:r>
      <w:r w:rsidR="00DA52E6" w:rsidRPr="000E416D">
        <w:t xml:space="preserve"> contains </w:t>
      </w:r>
      <w:r w:rsidR="00DA52E6">
        <w:t>11</w:t>
      </w:r>
      <w:r w:rsidR="00DA52E6" w:rsidRPr="000E416D">
        <w:t xml:space="preserve"> genomes representing </w:t>
      </w:r>
      <w:r w:rsidR="00DA52E6">
        <w:t>2 SNP clusters, and</w:t>
      </w:r>
      <w:r w:rsidR="00DA52E6" w:rsidRPr="000E416D">
        <w:t xml:space="preserve"> </w:t>
      </w:r>
      <w:r w:rsidR="00DA52E6">
        <w:t>1</w:t>
      </w:r>
      <w:r w:rsidR="00DA52E6" w:rsidRPr="000E416D">
        <w:t xml:space="preserve"> singleton. </w:t>
      </w:r>
      <w:r w:rsidR="00DA52E6">
        <w:t>Oranienburg I</w:t>
      </w:r>
      <w:r w:rsidR="00DA52E6" w:rsidRPr="000E416D">
        <w:t xml:space="preserve"> contains </w:t>
      </w:r>
      <w:r w:rsidR="00DA52E6">
        <w:t xml:space="preserve">10 </w:t>
      </w:r>
      <w:r w:rsidR="00DA52E6" w:rsidRPr="000E416D">
        <w:t xml:space="preserve">genomes representing </w:t>
      </w:r>
      <w:r w:rsidR="00DA52E6">
        <w:t>only 3 SNP clusters</w:t>
      </w:r>
      <w:r w:rsidR="00DA52E6" w:rsidRPr="000E416D">
        <w:t xml:space="preserve">. </w:t>
      </w:r>
      <w:r w:rsidR="00470EA8">
        <w:t>Oranienburg J</w:t>
      </w:r>
      <w:r w:rsidR="00470EA8" w:rsidRPr="000E416D">
        <w:t xml:space="preserve"> contains </w:t>
      </w:r>
      <w:r w:rsidR="00470EA8">
        <w:t>3</w:t>
      </w:r>
      <w:r w:rsidR="00470EA8" w:rsidRPr="000E416D">
        <w:t xml:space="preserve"> genomes representing </w:t>
      </w:r>
      <w:r w:rsidR="00886797">
        <w:t>only 1 SNP cluster</w:t>
      </w:r>
      <w:r w:rsidR="00470EA8" w:rsidRPr="000E416D">
        <w:t xml:space="preserve">. </w:t>
      </w:r>
      <w:r w:rsidR="002A4EC3">
        <w:t>Oranienburg D, E, and F</w:t>
      </w:r>
      <w:r w:rsidRPr="000E416D">
        <w:t xml:space="preserve"> </w:t>
      </w:r>
      <w:r w:rsidR="002A4EC3">
        <w:t>are</w:t>
      </w:r>
      <w:r w:rsidRPr="000E416D">
        <w:t xml:space="preserve"> </w:t>
      </w:r>
      <w:r>
        <w:t xml:space="preserve">a </w:t>
      </w:r>
      <w:r w:rsidRPr="000E416D">
        <w:t>paraphyletic</w:t>
      </w:r>
      <w:r>
        <w:t xml:space="preserve"> lineage</w:t>
      </w:r>
      <w:r w:rsidRPr="000E416D">
        <w:t xml:space="preserve"> since other non-</w:t>
      </w:r>
      <w:r w:rsidR="000E60EB">
        <w:t xml:space="preserve">Oranienburg </w:t>
      </w:r>
      <w:r w:rsidRPr="000E416D">
        <w:t>serovar</w:t>
      </w:r>
      <w:r w:rsidR="000E60EB">
        <w:t>s</w:t>
      </w:r>
      <w:r w:rsidRPr="000E416D">
        <w:t xml:space="preserve"> cluster within th</w:t>
      </w:r>
      <w:r w:rsidR="001D32BB">
        <w:t>ese</w:t>
      </w:r>
      <w:r w:rsidRPr="000E416D">
        <w:t xml:space="preserve"> lineage</w:t>
      </w:r>
      <w:r w:rsidR="001D32BB">
        <w:t>s.</w:t>
      </w:r>
      <w:r>
        <w:t xml:space="preserve"> </w:t>
      </w:r>
      <w:r w:rsidR="001D32BB">
        <w:t>For example,</w:t>
      </w:r>
      <w:r>
        <w:t xml:space="preserve"> </w:t>
      </w:r>
      <w:r w:rsidRPr="00B50B29">
        <w:rPr>
          <w:i/>
          <w:iCs/>
        </w:rPr>
        <w:t>S.</w:t>
      </w:r>
      <w:r w:rsidRPr="000E416D">
        <w:t xml:space="preserve"> </w:t>
      </w:r>
      <w:r w:rsidR="001D32BB">
        <w:t>Montevideo</w:t>
      </w:r>
      <w:r w:rsidRPr="000E416D">
        <w:t xml:space="preserve"> clusters within </w:t>
      </w:r>
      <w:r w:rsidR="00367C06">
        <w:t>Oranienburg D</w:t>
      </w:r>
      <w:r w:rsidRPr="000E416D">
        <w:t xml:space="preserve">. </w:t>
      </w:r>
      <w:r w:rsidR="00F6629A">
        <w:t xml:space="preserve">Oranienburg </w:t>
      </w:r>
      <w:r w:rsidRPr="000E416D">
        <w:t xml:space="preserve">A, B, </w:t>
      </w:r>
      <w:r w:rsidR="00F6629A">
        <w:t>C</w:t>
      </w:r>
      <w:r w:rsidRPr="000E416D">
        <w:t xml:space="preserve">, </w:t>
      </w:r>
      <w:r w:rsidR="00F6629A">
        <w:t>G, H, I</w:t>
      </w:r>
      <w:r w:rsidRPr="000E416D">
        <w:t xml:space="preserve"> and </w:t>
      </w:r>
      <w:r w:rsidR="00F6629A">
        <w:t>J</w:t>
      </w:r>
      <w:r w:rsidRPr="000E416D">
        <w:t xml:space="preserve"> are monophyletic lineages. The average pairwise number of nucleotide substitutions per site was used to report branch lengths. For rooting the tree, one genome belonging to </w:t>
      </w:r>
      <w:r w:rsidRPr="00B50B29">
        <w:rPr>
          <w:i/>
          <w:iCs/>
        </w:rPr>
        <w:t>Salmonella</w:t>
      </w:r>
      <w:r w:rsidRPr="000E416D">
        <w:t xml:space="preserve"> </w:t>
      </w:r>
      <w:r w:rsidRPr="00B50B29">
        <w:rPr>
          <w:i/>
          <w:iCs/>
        </w:rPr>
        <w:t>enterica</w:t>
      </w:r>
      <w:r w:rsidRPr="000E416D">
        <w:t xml:space="preserve"> subsp. </w:t>
      </w:r>
      <w:r w:rsidRPr="00B50B29">
        <w:rPr>
          <w:i/>
          <w:iCs/>
        </w:rPr>
        <w:t>indica</w:t>
      </w:r>
      <w:r w:rsidRPr="000E416D">
        <w:t xml:space="preserve"> was used as the outgroup. The Shimodaira-Hasegawa test with 1,000 resamples was used to assess the clustering confidence. The orange stars represent the most recent common ancestor of each </w:t>
      </w:r>
      <w:r w:rsidR="00847DCD">
        <w:t xml:space="preserve">Oranienburg </w:t>
      </w:r>
      <w:r w:rsidRPr="000E416D">
        <w:t>lineage with a bootstrap value higher than 0.7.</w:t>
      </w:r>
    </w:p>
    <w:p w14:paraId="3FC08ADC" w14:textId="3412B310" w:rsidR="00FB6E86" w:rsidRDefault="00E82167" w:rsidP="00686D77">
      <w:pPr>
        <w:pStyle w:val="ListParagraph"/>
        <w:numPr>
          <w:ilvl w:val="0"/>
          <w:numId w:val="6"/>
        </w:numPr>
        <w:rPr>
          <w:b/>
          <w:bCs/>
        </w:rPr>
      </w:pPr>
      <w:r>
        <w:rPr>
          <w:b/>
          <w:bCs/>
          <w:i/>
          <w:iCs/>
        </w:rPr>
        <w:t xml:space="preserve">S. </w:t>
      </w:r>
      <w:r w:rsidR="00FB6E86">
        <w:rPr>
          <w:b/>
          <w:bCs/>
        </w:rPr>
        <w:t>Orion</w:t>
      </w:r>
    </w:p>
    <w:p w14:paraId="1378A17E" w14:textId="4C6C302C" w:rsidR="00C14C1C" w:rsidRPr="00E82167" w:rsidRDefault="00493548" w:rsidP="00493548">
      <w:r>
        <w:lastRenderedPageBreak/>
        <w:t xml:space="preserve">Maximum likelihood phylogenetic tree for </w:t>
      </w:r>
      <w:r w:rsidRPr="00493548">
        <w:rPr>
          <w:i/>
          <w:iCs/>
        </w:rPr>
        <w:t>S.</w:t>
      </w:r>
      <w:r>
        <w:t xml:space="preserve"> Orion. </w:t>
      </w:r>
      <w:r w:rsidRPr="00493548">
        <w:rPr>
          <w:i/>
          <w:iCs/>
        </w:rPr>
        <w:t>S.</w:t>
      </w:r>
      <w:r>
        <w:t xml:space="preserve"> Orion is a polyphyletic serovar that contains two phylogenetic lineages (Orion A, and B)</w:t>
      </w:r>
      <w:r w:rsidR="00C14C1C">
        <w:t xml:space="preserve"> along with one stand-alone singleton (Orion S1)</w:t>
      </w:r>
      <w:r>
        <w:t xml:space="preserve">. </w:t>
      </w:r>
      <w:r w:rsidR="00A362C8">
        <w:t xml:space="preserve">Orion </w:t>
      </w:r>
      <w:r>
        <w:t xml:space="preserve">A is the largest lineage with </w:t>
      </w:r>
      <w:r w:rsidR="00A362C8">
        <w:t>386</w:t>
      </w:r>
      <w:r>
        <w:t xml:space="preserve"> genomes representing </w:t>
      </w:r>
      <w:r w:rsidR="00A362C8">
        <w:t>39</w:t>
      </w:r>
      <w:r>
        <w:t xml:space="preserve"> SNP clusters, and </w:t>
      </w:r>
      <w:r w:rsidR="00A362C8">
        <w:t>68</w:t>
      </w:r>
      <w:r>
        <w:t xml:space="preserve"> singletons. </w:t>
      </w:r>
      <w:r w:rsidR="00850505">
        <w:t xml:space="preserve">Orion </w:t>
      </w:r>
      <w:r>
        <w:t xml:space="preserve">B contains </w:t>
      </w:r>
      <w:r w:rsidR="00850505">
        <w:t>8</w:t>
      </w:r>
      <w:r>
        <w:t xml:space="preserve"> genomes representing </w:t>
      </w:r>
      <w:r w:rsidR="000E2359">
        <w:t>1</w:t>
      </w:r>
      <w:r>
        <w:t xml:space="preserve"> SNP cluster, and 1 singleton. </w:t>
      </w:r>
      <w:r w:rsidR="00F546D1">
        <w:t>Both Orion A and B</w:t>
      </w:r>
      <w:r>
        <w:t xml:space="preserve"> are monophyletic</w:t>
      </w:r>
      <w:r w:rsidR="00F546D1">
        <w:t xml:space="preserve"> lineages</w:t>
      </w:r>
      <w:r>
        <w:t>. T</w:t>
      </w:r>
      <w:r w:rsidRPr="000E416D">
        <w:t xml:space="preserve">he average pairwise number of nucleotide substitutions per site was used to report branch lengths. For rooting the tree, one genome belonging to </w:t>
      </w:r>
      <w:r w:rsidRPr="00493548">
        <w:rPr>
          <w:i/>
          <w:iCs/>
        </w:rPr>
        <w:t>Salmonella</w:t>
      </w:r>
      <w:r w:rsidRPr="000E416D">
        <w:t xml:space="preserve"> </w:t>
      </w:r>
      <w:r w:rsidRPr="00493548">
        <w:rPr>
          <w:i/>
          <w:iCs/>
        </w:rPr>
        <w:t>enterica</w:t>
      </w:r>
      <w:r w:rsidRPr="000E416D">
        <w:t xml:space="preserve"> subsp. </w:t>
      </w:r>
      <w:r w:rsidRPr="00493548">
        <w:rPr>
          <w:i/>
          <w:iCs/>
        </w:rPr>
        <w:t>indica</w:t>
      </w:r>
      <w:r w:rsidRPr="000E416D">
        <w:t xml:space="preserve"> was used as the </w:t>
      </w:r>
      <w:r w:rsidR="00F512CE">
        <w:t>outgroup and the branch length of the outgroup was shortened by 9</w:t>
      </w:r>
      <w:r w:rsidRPr="000E416D">
        <w:t xml:space="preserve">. The Shimodaira-Hasegawa test with 1,000 resamples was used to assess the clustering confidence. The orange stars represent the most recent common ancestor of each </w:t>
      </w:r>
      <w:r w:rsidR="0023480D">
        <w:t>Orion</w:t>
      </w:r>
      <w:r w:rsidRPr="000E416D">
        <w:t xml:space="preserve"> lineage with a bootstrap value higher than 0.7.</w:t>
      </w:r>
    </w:p>
    <w:p w14:paraId="0544E7FF" w14:textId="6D80ED23" w:rsidR="00FB6E86" w:rsidRDefault="00E82167" w:rsidP="00686D77">
      <w:pPr>
        <w:pStyle w:val="ListParagraph"/>
        <w:numPr>
          <w:ilvl w:val="0"/>
          <w:numId w:val="6"/>
        </w:numPr>
        <w:rPr>
          <w:b/>
          <w:bCs/>
        </w:rPr>
      </w:pPr>
      <w:r>
        <w:rPr>
          <w:b/>
          <w:bCs/>
          <w:i/>
          <w:iCs/>
        </w:rPr>
        <w:t xml:space="preserve">S. </w:t>
      </w:r>
      <w:r w:rsidR="006E6F60">
        <w:rPr>
          <w:b/>
          <w:bCs/>
        </w:rPr>
        <w:t>Oslo</w:t>
      </w:r>
    </w:p>
    <w:p w14:paraId="364B9758" w14:textId="0C8784A8" w:rsidR="006D3044" w:rsidRPr="00E27B54" w:rsidRDefault="00AA14B8" w:rsidP="006D3044">
      <w:pPr>
        <w:rPr>
          <w:color w:val="FF0000"/>
        </w:rPr>
      </w:pPr>
      <w:r>
        <w:t xml:space="preserve">Maximum likelihood phylogenetic tree for </w:t>
      </w:r>
      <w:r w:rsidRPr="00AA14B8">
        <w:rPr>
          <w:i/>
          <w:iCs/>
        </w:rPr>
        <w:t>S.</w:t>
      </w:r>
      <w:r>
        <w:t xml:space="preserve"> </w:t>
      </w:r>
      <w:r w:rsidR="00C14C1C">
        <w:t>Oslo</w:t>
      </w:r>
      <w:r>
        <w:t xml:space="preserve">. </w:t>
      </w:r>
      <w:r w:rsidRPr="00AA14B8">
        <w:rPr>
          <w:i/>
          <w:iCs/>
        </w:rPr>
        <w:t>S.</w:t>
      </w:r>
      <w:r>
        <w:t xml:space="preserve"> </w:t>
      </w:r>
      <w:r w:rsidR="00C14C1C">
        <w:t xml:space="preserve">Oslo </w:t>
      </w:r>
      <w:r>
        <w:t>is a polyphyletic serovar that contains two phylogenetic lineages (</w:t>
      </w:r>
      <w:r w:rsidR="00C14C1C">
        <w:t xml:space="preserve">Oslo </w:t>
      </w:r>
      <w:r>
        <w:t>A, and B)</w:t>
      </w:r>
      <w:r w:rsidR="00FE6056">
        <w:t xml:space="preserve"> along with one stand-alone singleton (Oslo S1)</w:t>
      </w:r>
      <w:r>
        <w:t xml:space="preserve">. </w:t>
      </w:r>
      <w:r w:rsidR="00C14C1C">
        <w:t xml:space="preserve">Oslo </w:t>
      </w:r>
      <w:r>
        <w:t xml:space="preserve">A is the largest lineage with </w:t>
      </w:r>
      <w:r w:rsidR="00F21FE5">
        <w:t>559</w:t>
      </w:r>
      <w:r>
        <w:t xml:space="preserve"> genomes representing </w:t>
      </w:r>
      <w:r w:rsidR="00F21FE5">
        <w:t>74</w:t>
      </w:r>
      <w:r>
        <w:t xml:space="preserve"> SNP clusters, and </w:t>
      </w:r>
      <w:r w:rsidR="00F21FE5">
        <w:t>127</w:t>
      </w:r>
      <w:r>
        <w:t xml:space="preserve"> singletons. </w:t>
      </w:r>
      <w:r w:rsidR="00FD7BC2">
        <w:t xml:space="preserve">Oslo </w:t>
      </w:r>
      <w:r>
        <w:t>B contains 8</w:t>
      </w:r>
      <w:r w:rsidR="00FD7BC2">
        <w:t>5</w:t>
      </w:r>
      <w:r>
        <w:t xml:space="preserve"> genomes representing </w:t>
      </w:r>
      <w:r w:rsidR="00FD7BC2">
        <w:t>9</w:t>
      </w:r>
      <w:r>
        <w:t xml:space="preserve"> SNP cluster</w:t>
      </w:r>
      <w:r w:rsidR="00FD7BC2">
        <w:t>s</w:t>
      </w:r>
      <w:r>
        <w:t>, and 1</w:t>
      </w:r>
      <w:r w:rsidR="00FD7BC2">
        <w:t>6</w:t>
      </w:r>
      <w:r>
        <w:t xml:space="preserve"> singleton</w:t>
      </w:r>
      <w:r w:rsidR="00FD7BC2">
        <w:t>s</w:t>
      </w:r>
      <w:r>
        <w:t xml:space="preserve">. Both </w:t>
      </w:r>
      <w:r w:rsidR="00FD7BC2">
        <w:t>Oslo</w:t>
      </w:r>
      <w:r>
        <w:t xml:space="preserve"> A and B are monophyletic lineages. T</w:t>
      </w:r>
      <w:r w:rsidRPr="000E416D">
        <w:t xml:space="preserve">he average pairwise number of nucleotide substitutions per site was used to report branch lengths. For rooting the tree, one genome belonging to </w:t>
      </w:r>
      <w:r w:rsidRPr="00AA14B8">
        <w:rPr>
          <w:i/>
          <w:iCs/>
        </w:rPr>
        <w:t>Salmonella</w:t>
      </w:r>
      <w:r w:rsidRPr="000E416D">
        <w:t xml:space="preserve"> </w:t>
      </w:r>
      <w:r w:rsidRPr="00AA14B8">
        <w:rPr>
          <w:i/>
          <w:iCs/>
        </w:rPr>
        <w:t>enterica</w:t>
      </w:r>
      <w:r w:rsidRPr="000E416D">
        <w:t xml:space="preserve"> subsp. </w:t>
      </w:r>
      <w:r w:rsidRPr="00AA14B8">
        <w:rPr>
          <w:i/>
          <w:iCs/>
        </w:rPr>
        <w:t>indica</w:t>
      </w:r>
      <w:r w:rsidRPr="000E416D">
        <w:t xml:space="preserve"> was used as the </w:t>
      </w:r>
      <w:r>
        <w:t>outgroup and the branch length of the outgroup was shortened by 9</w:t>
      </w:r>
      <w:r w:rsidRPr="000E416D">
        <w:t xml:space="preserve">. The Shimodaira-Hasegawa test with 1,000 resamples was used to assess the clustering confidence. The orange stars represent the most recent common ancestor of each </w:t>
      </w:r>
      <w:r w:rsidR="00C933DC">
        <w:t>Oslo</w:t>
      </w:r>
      <w:r w:rsidR="00C933DC" w:rsidRPr="000E416D">
        <w:t xml:space="preserve"> </w:t>
      </w:r>
      <w:r w:rsidRPr="000E416D">
        <w:t>lineage with a bootstrap value higher than 0.7.</w:t>
      </w:r>
    </w:p>
    <w:p w14:paraId="1408E4F6" w14:textId="061639CD" w:rsidR="006E6F60" w:rsidRDefault="00E82167" w:rsidP="00686D77">
      <w:pPr>
        <w:pStyle w:val="ListParagraph"/>
        <w:numPr>
          <w:ilvl w:val="0"/>
          <w:numId w:val="6"/>
        </w:numPr>
        <w:rPr>
          <w:b/>
          <w:bCs/>
        </w:rPr>
      </w:pPr>
      <w:r>
        <w:rPr>
          <w:b/>
          <w:bCs/>
          <w:i/>
          <w:iCs/>
        </w:rPr>
        <w:t xml:space="preserve">S. </w:t>
      </w:r>
      <w:r w:rsidR="006E6F60">
        <w:rPr>
          <w:b/>
          <w:bCs/>
        </w:rPr>
        <w:t>Ou</w:t>
      </w:r>
      <w:r w:rsidR="00532C73">
        <w:rPr>
          <w:b/>
          <w:bCs/>
        </w:rPr>
        <w:t>a</w:t>
      </w:r>
      <w:r w:rsidR="006E6F60">
        <w:rPr>
          <w:b/>
          <w:bCs/>
        </w:rPr>
        <w:t>kam</w:t>
      </w:r>
    </w:p>
    <w:p w14:paraId="5236404A" w14:textId="4FC12C2D" w:rsidR="00532C73" w:rsidRPr="005831DB" w:rsidRDefault="00173F65" w:rsidP="00532C73">
      <w:r>
        <w:t xml:space="preserve">Maximum likelihood phylogenetic tree for </w:t>
      </w:r>
      <w:r w:rsidRPr="00173F65">
        <w:rPr>
          <w:i/>
          <w:iCs/>
        </w:rPr>
        <w:t>S.</w:t>
      </w:r>
      <w:r>
        <w:t xml:space="preserve"> </w:t>
      </w:r>
      <w:r w:rsidR="00A5150C">
        <w:t>Ouakam</w:t>
      </w:r>
      <w:r>
        <w:t xml:space="preserve">. </w:t>
      </w:r>
      <w:r w:rsidRPr="00173F65">
        <w:rPr>
          <w:i/>
          <w:iCs/>
        </w:rPr>
        <w:t>S.</w:t>
      </w:r>
      <w:r>
        <w:t xml:space="preserve"> </w:t>
      </w:r>
      <w:r w:rsidR="00A5150C">
        <w:t xml:space="preserve">Ouakam </w:t>
      </w:r>
      <w:r>
        <w:t xml:space="preserve">is a polyphyletic serovar that contains </w:t>
      </w:r>
      <w:r w:rsidR="00A5150C">
        <w:t>three</w:t>
      </w:r>
      <w:r>
        <w:t xml:space="preserve"> phylogenetic lineages (</w:t>
      </w:r>
      <w:r w:rsidR="00A5150C">
        <w:t xml:space="preserve">Ouakam </w:t>
      </w:r>
      <w:r>
        <w:t xml:space="preserve">A, B, </w:t>
      </w:r>
      <w:r w:rsidR="00A5150C">
        <w:t xml:space="preserve">and </w:t>
      </w:r>
      <w:r>
        <w:t xml:space="preserve">C). </w:t>
      </w:r>
      <w:r w:rsidR="00E45CAC">
        <w:t xml:space="preserve">Ouakam </w:t>
      </w:r>
      <w:r>
        <w:t xml:space="preserve">A is the largest lineage with </w:t>
      </w:r>
      <w:r w:rsidR="00E45CAC">
        <w:t>332</w:t>
      </w:r>
      <w:r>
        <w:t xml:space="preserve"> genomes representing </w:t>
      </w:r>
      <w:r w:rsidR="00E45CAC">
        <w:t>12</w:t>
      </w:r>
      <w:r>
        <w:t xml:space="preserve"> SNP clusters, and </w:t>
      </w:r>
      <w:r w:rsidR="00E45CAC">
        <w:t>17</w:t>
      </w:r>
      <w:r>
        <w:t xml:space="preserve"> singletons. </w:t>
      </w:r>
      <w:r w:rsidR="00E45CAC">
        <w:t xml:space="preserve">Ouakam </w:t>
      </w:r>
      <w:r>
        <w:t xml:space="preserve">B contains </w:t>
      </w:r>
      <w:r w:rsidR="00E45CAC">
        <w:t>1</w:t>
      </w:r>
      <w:r>
        <w:t xml:space="preserve">3 genomes representing 4 SNP clusters, and 2 singletons. </w:t>
      </w:r>
      <w:r w:rsidR="00E45CAC">
        <w:t xml:space="preserve">Ouakam </w:t>
      </w:r>
      <w:r>
        <w:t xml:space="preserve">C contains </w:t>
      </w:r>
      <w:r w:rsidR="00E45CAC">
        <w:t>1</w:t>
      </w:r>
      <w:r>
        <w:t xml:space="preserve">2 genomes representing </w:t>
      </w:r>
      <w:r w:rsidR="00E45CAC">
        <w:t>3</w:t>
      </w:r>
      <w:r>
        <w:t xml:space="preserve"> SNP clusters and </w:t>
      </w:r>
      <w:r w:rsidR="00FA7B02">
        <w:t>2</w:t>
      </w:r>
      <w:r>
        <w:t xml:space="preserve"> singletons. </w:t>
      </w:r>
      <w:r w:rsidR="00F951CB">
        <w:t>Ouakam B</w:t>
      </w:r>
      <w:r>
        <w:t xml:space="preserve"> </w:t>
      </w:r>
      <w:r w:rsidR="00F951CB">
        <w:t>is a</w:t>
      </w:r>
      <w:r>
        <w:t xml:space="preserve"> paraphyletic lineage</w:t>
      </w:r>
      <w:r w:rsidR="00F951CB">
        <w:t xml:space="preserve"> </w:t>
      </w:r>
      <w:r>
        <w:t>since other non-</w:t>
      </w:r>
      <w:r w:rsidR="006E7603">
        <w:t xml:space="preserve">Ouakam </w:t>
      </w:r>
      <w:r>
        <w:t>serovar clusters within th</w:t>
      </w:r>
      <w:r w:rsidR="00C05416">
        <w:t>is</w:t>
      </w:r>
      <w:r>
        <w:t xml:space="preserve"> lineage</w:t>
      </w:r>
      <w:r w:rsidR="00E55191">
        <w:t xml:space="preserve"> (i.e.</w:t>
      </w:r>
      <w:r>
        <w:t xml:space="preserve"> </w:t>
      </w:r>
      <w:r w:rsidRPr="00173F65">
        <w:rPr>
          <w:i/>
          <w:iCs/>
        </w:rPr>
        <w:t>S.</w:t>
      </w:r>
      <w:r>
        <w:t xml:space="preserve"> </w:t>
      </w:r>
      <w:r w:rsidR="00E55191">
        <w:t>Fresno</w:t>
      </w:r>
      <w:r>
        <w:t xml:space="preserve"> cluster</w:t>
      </w:r>
      <w:r w:rsidR="00E55191">
        <w:t>s</w:t>
      </w:r>
      <w:r>
        <w:t xml:space="preserve"> within </w:t>
      </w:r>
      <w:r w:rsidR="00E55191">
        <w:t>Ouakam B)</w:t>
      </w:r>
      <w:r>
        <w:t xml:space="preserve">. </w:t>
      </w:r>
      <w:r w:rsidR="00DD63C5">
        <w:t>Ouakam A</w:t>
      </w:r>
      <w:r>
        <w:t xml:space="preserve">, and </w:t>
      </w:r>
      <w:r w:rsidR="00DD63C5">
        <w:t>C</w:t>
      </w:r>
      <w:r>
        <w:t xml:space="preserve"> are monophyletic lineages. The average pairwise number of nucleotide substitutions per site was used to report branch lengths. For rooting the tree, one genome belonging to </w:t>
      </w:r>
      <w:r w:rsidRPr="00173F65">
        <w:rPr>
          <w:i/>
          <w:iCs/>
        </w:rPr>
        <w:t>Salmonella</w:t>
      </w:r>
      <w:r>
        <w:t xml:space="preserve"> </w:t>
      </w:r>
      <w:r w:rsidRPr="00173F65">
        <w:rPr>
          <w:i/>
          <w:iCs/>
        </w:rPr>
        <w:t>enterica</w:t>
      </w:r>
      <w:r>
        <w:t xml:space="preserve"> subsp. </w:t>
      </w:r>
      <w:r w:rsidRPr="00173F65">
        <w:rPr>
          <w:i/>
          <w:iCs/>
        </w:rPr>
        <w:t>indica</w:t>
      </w:r>
      <w:r>
        <w:t xml:space="preserve"> was used as the outgroup</w:t>
      </w:r>
      <w:r w:rsidR="00F10CF2">
        <w:t xml:space="preserve">. </w:t>
      </w:r>
      <w:r>
        <w:t xml:space="preserve">The Shimodaira-Hasegawa test with 1,000 resamples was used to assess the clustering confidence. The orange stars represent the most recent common ancestor of each </w:t>
      </w:r>
      <w:r w:rsidR="005831DB">
        <w:t xml:space="preserve">Ouakam </w:t>
      </w:r>
      <w:r>
        <w:t>lineage with a bootstrap value higher than 0.7.</w:t>
      </w:r>
    </w:p>
    <w:p w14:paraId="61AF2533" w14:textId="1DB4181C" w:rsidR="006E6F60" w:rsidRDefault="00E82167" w:rsidP="00686D77">
      <w:pPr>
        <w:pStyle w:val="ListParagraph"/>
        <w:numPr>
          <w:ilvl w:val="0"/>
          <w:numId w:val="6"/>
        </w:numPr>
        <w:rPr>
          <w:b/>
          <w:bCs/>
        </w:rPr>
      </w:pPr>
      <w:r>
        <w:rPr>
          <w:b/>
          <w:bCs/>
          <w:i/>
          <w:iCs/>
        </w:rPr>
        <w:t xml:space="preserve">S. </w:t>
      </w:r>
      <w:r w:rsidR="006E6F60">
        <w:rPr>
          <w:b/>
          <w:bCs/>
        </w:rPr>
        <w:t>Panama</w:t>
      </w:r>
    </w:p>
    <w:p w14:paraId="52B81650" w14:textId="46CD4173" w:rsidR="00E10EAC" w:rsidRPr="00683C27" w:rsidRDefault="00044C8D" w:rsidP="00E10EAC">
      <w:r>
        <w:t xml:space="preserve">Maximum likelihood phylogenetic tree for </w:t>
      </w:r>
      <w:r w:rsidRPr="00044C8D">
        <w:rPr>
          <w:i/>
          <w:iCs/>
        </w:rPr>
        <w:t>S.</w:t>
      </w:r>
      <w:r>
        <w:t xml:space="preserve"> </w:t>
      </w:r>
      <w:r w:rsidR="00683C27">
        <w:t>Panama</w:t>
      </w:r>
      <w:r>
        <w:t xml:space="preserve">. </w:t>
      </w:r>
      <w:r w:rsidRPr="00044C8D">
        <w:rPr>
          <w:i/>
          <w:iCs/>
        </w:rPr>
        <w:t>S.</w:t>
      </w:r>
      <w:r>
        <w:t xml:space="preserve"> </w:t>
      </w:r>
      <w:r w:rsidR="00683C27">
        <w:t xml:space="preserve">Panama </w:t>
      </w:r>
      <w:r>
        <w:t xml:space="preserve">is a monophyletic serovar with </w:t>
      </w:r>
      <w:r w:rsidR="00683C27">
        <w:t>3,062</w:t>
      </w:r>
      <w:r>
        <w:t xml:space="preserve"> genomes representing </w:t>
      </w:r>
      <w:r w:rsidR="00683C27">
        <w:t>330</w:t>
      </w:r>
      <w:r>
        <w:t xml:space="preserve"> SNP clusters, and </w:t>
      </w:r>
      <w:r w:rsidR="00683C27">
        <w:t>826</w:t>
      </w:r>
      <w:r>
        <w:t xml:space="preserve"> singletons. The average pairwise number of nucleotide substitutions per site was used to report branch lengths. For rooting the tree, one </w:t>
      </w:r>
      <w:r>
        <w:lastRenderedPageBreak/>
        <w:t xml:space="preserve">genome belonging to </w:t>
      </w:r>
      <w:r w:rsidRPr="00044C8D">
        <w:rPr>
          <w:i/>
          <w:iCs/>
        </w:rPr>
        <w:t>Salmonella enterica</w:t>
      </w:r>
      <w:r>
        <w:t xml:space="preserve"> subsp. </w:t>
      </w:r>
      <w:r w:rsidRPr="00044C8D">
        <w:rPr>
          <w:i/>
          <w:iCs/>
        </w:rPr>
        <w:t>indica</w:t>
      </w:r>
      <w:r>
        <w:t xml:space="preserve"> was used as the outgroup and the branch length of the outgroup was shortened by 100. The Shimodaira-Hasegawa test with 1,000 resamples was used to assess the clustering confidence. The orange star</w:t>
      </w:r>
      <w:r>
        <w:rPr>
          <w:rFonts w:hint="eastAsia"/>
        </w:rPr>
        <w:t xml:space="preserve">s </w:t>
      </w:r>
      <w:r>
        <w:t xml:space="preserve">represent the most recent common ancestor of </w:t>
      </w:r>
      <w:r w:rsidR="00683C27">
        <w:t xml:space="preserve">Panama </w:t>
      </w:r>
      <w:r>
        <w:t>lineage with a bootstrap value higher than 0.7.</w:t>
      </w:r>
    </w:p>
    <w:p w14:paraId="39A72BB5" w14:textId="210DAB36" w:rsidR="006E6F60" w:rsidRDefault="00E82167" w:rsidP="00686D77">
      <w:pPr>
        <w:pStyle w:val="ListParagraph"/>
        <w:numPr>
          <w:ilvl w:val="0"/>
          <w:numId w:val="6"/>
        </w:numPr>
        <w:rPr>
          <w:b/>
          <w:bCs/>
        </w:rPr>
      </w:pPr>
      <w:r>
        <w:rPr>
          <w:b/>
          <w:bCs/>
          <w:i/>
          <w:iCs/>
        </w:rPr>
        <w:t xml:space="preserve">S. </w:t>
      </w:r>
      <w:r w:rsidR="006E6F60">
        <w:rPr>
          <w:b/>
          <w:bCs/>
        </w:rPr>
        <w:t>Paratyphi A</w:t>
      </w:r>
    </w:p>
    <w:p w14:paraId="4E05D26C" w14:textId="5E07ADE3" w:rsidR="0071658E" w:rsidRPr="00BA6C3E" w:rsidRDefault="00F941DF" w:rsidP="0071658E">
      <w:r>
        <w:t xml:space="preserve">Maximum likelihood phylogenetic tree for </w:t>
      </w:r>
      <w:r w:rsidRPr="00F941DF">
        <w:rPr>
          <w:i/>
          <w:iCs/>
        </w:rPr>
        <w:t>S.</w:t>
      </w:r>
      <w:r>
        <w:t xml:space="preserve"> </w:t>
      </w:r>
      <w:r w:rsidR="00A57FA8">
        <w:t>Paratyphi A</w:t>
      </w:r>
      <w:r>
        <w:t xml:space="preserve">. </w:t>
      </w:r>
      <w:r w:rsidRPr="00F941DF">
        <w:rPr>
          <w:i/>
          <w:iCs/>
        </w:rPr>
        <w:t>S.</w:t>
      </w:r>
      <w:r>
        <w:t xml:space="preserve"> </w:t>
      </w:r>
      <w:r w:rsidR="00A57FA8">
        <w:t xml:space="preserve">Paratyphi A </w:t>
      </w:r>
      <w:r>
        <w:t>is a polyphyletic serovar that contains three phylogenetic lineages (</w:t>
      </w:r>
      <w:r w:rsidR="00A57FA8">
        <w:t xml:space="preserve">Paratyphi A </w:t>
      </w:r>
      <w:r>
        <w:t xml:space="preserve">A, B, and C). </w:t>
      </w:r>
      <w:r w:rsidR="00A57FA8">
        <w:t xml:space="preserve">Paratyphi A </w:t>
      </w:r>
      <w:r>
        <w:t xml:space="preserve">A is the largest lineage with </w:t>
      </w:r>
      <w:r w:rsidR="00A57FA8">
        <w:t>3,898</w:t>
      </w:r>
      <w:r>
        <w:t xml:space="preserve"> genomes representing </w:t>
      </w:r>
      <w:r w:rsidR="00A57FA8">
        <w:t>61</w:t>
      </w:r>
      <w:r>
        <w:t xml:space="preserve"> SNP clusters, and </w:t>
      </w:r>
      <w:r w:rsidR="00A57FA8">
        <w:t>65</w:t>
      </w:r>
      <w:r>
        <w:t xml:space="preserve"> singletons. </w:t>
      </w:r>
      <w:r w:rsidR="00777225">
        <w:t xml:space="preserve">Paratyphi A </w:t>
      </w:r>
      <w:r>
        <w:t>B contains 1</w:t>
      </w:r>
      <w:r w:rsidR="00777225">
        <w:t>6</w:t>
      </w:r>
      <w:r>
        <w:t xml:space="preserve"> genomes representing </w:t>
      </w:r>
      <w:r w:rsidR="00777225">
        <w:t>only 1</w:t>
      </w:r>
      <w:r>
        <w:t xml:space="preserve"> SNP cluster. </w:t>
      </w:r>
      <w:r w:rsidR="00777225">
        <w:t xml:space="preserve">Paratyphi A </w:t>
      </w:r>
      <w:r>
        <w:t xml:space="preserve">C contains 2 genomes representing </w:t>
      </w:r>
      <w:r w:rsidR="00777225">
        <w:t>only 1</w:t>
      </w:r>
      <w:r>
        <w:t xml:space="preserve"> SNP </w:t>
      </w:r>
      <w:r w:rsidR="00777225">
        <w:t>cluster</w:t>
      </w:r>
      <w:r>
        <w:t xml:space="preserve">. </w:t>
      </w:r>
      <w:r w:rsidR="00D36B5D">
        <w:t>All three Paratyphi A lineages</w:t>
      </w:r>
      <w:r>
        <w:t xml:space="preserve"> are monophyletic. The average pairwise number of nucleotide substitutions per site was used to report branch lengths. For rooting the tree, one genome belonging to </w:t>
      </w:r>
      <w:r w:rsidRPr="00F941DF">
        <w:rPr>
          <w:i/>
          <w:iCs/>
        </w:rPr>
        <w:t>Salmonella</w:t>
      </w:r>
      <w:r>
        <w:t xml:space="preserve"> </w:t>
      </w:r>
      <w:r w:rsidRPr="00F941DF">
        <w:rPr>
          <w:i/>
          <w:iCs/>
        </w:rPr>
        <w:t>enterica</w:t>
      </w:r>
      <w:r>
        <w:t xml:space="preserve"> subsp. </w:t>
      </w:r>
      <w:r w:rsidRPr="00F941DF">
        <w:rPr>
          <w:i/>
          <w:iCs/>
        </w:rPr>
        <w:t>indica</w:t>
      </w:r>
      <w:r>
        <w:t xml:space="preserve"> was used as the </w:t>
      </w:r>
      <w:r w:rsidR="00AD2505">
        <w:t>outgroup and the branch length of the outgroup was shortened by 100</w:t>
      </w:r>
      <w:r>
        <w:t xml:space="preserve">. The Shimodaira-Hasegawa test with 1,000 resamples was used to assess the clustering confidence. The orange stars represent the most recent common ancestor of each </w:t>
      </w:r>
      <w:r w:rsidR="00F2691E">
        <w:t>Paratyphi A</w:t>
      </w:r>
      <w:r>
        <w:t xml:space="preserve"> lineage with a bootstrap value higher than 0.7.</w:t>
      </w:r>
    </w:p>
    <w:p w14:paraId="46E1DAF4" w14:textId="246E0392" w:rsidR="006E6F60" w:rsidRDefault="00E82167" w:rsidP="00686D77">
      <w:pPr>
        <w:pStyle w:val="ListParagraph"/>
        <w:numPr>
          <w:ilvl w:val="0"/>
          <w:numId w:val="6"/>
        </w:numPr>
        <w:rPr>
          <w:b/>
          <w:bCs/>
        </w:rPr>
      </w:pPr>
      <w:r>
        <w:rPr>
          <w:b/>
          <w:bCs/>
          <w:i/>
          <w:iCs/>
        </w:rPr>
        <w:t xml:space="preserve">S. </w:t>
      </w:r>
      <w:r w:rsidR="006E6F60">
        <w:rPr>
          <w:b/>
          <w:bCs/>
        </w:rPr>
        <w:t>Paratyphi B</w:t>
      </w:r>
    </w:p>
    <w:p w14:paraId="0EDA55ED" w14:textId="3B5A1746" w:rsidR="00437F81" w:rsidRPr="00814A79" w:rsidRDefault="009F5739" w:rsidP="00437F81">
      <w:r>
        <w:t xml:space="preserve">Maximum likelihood phylogenetic tree for </w:t>
      </w:r>
      <w:r w:rsidRPr="00173F65">
        <w:rPr>
          <w:i/>
          <w:iCs/>
        </w:rPr>
        <w:t>S.</w:t>
      </w:r>
      <w:r>
        <w:t xml:space="preserve"> Paratyphi B. </w:t>
      </w:r>
      <w:r w:rsidRPr="00173F65">
        <w:rPr>
          <w:i/>
          <w:iCs/>
        </w:rPr>
        <w:t>S.</w:t>
      </w:r>
      <w:r>
        <w:t xml:space="preserve"> Paratyphi B is a polyphyletic serovar that contains four phylogenetic lineages (Ouakam A, B, C, and D). Paratyphi B A is the largest lineage with 4,306 genomes representing 335 SNP clusters, and 563 singletons. </w:t>
      </w:r>
      <w:r w:rsidR="00BB52E0">
        <w:t xml:space="preserve">Paratyphi B </w:t>
      </w:r>
      <w:r>
        <w:t xml:space="preserve">B contains </w:t>
      </w:r>
      <w:r w:rsidR="00BB52E0">
        <w:t>406</w:t>
      </w:r>
      <w:r>
        <w:t xml:space="preserve"> genomes representing 4 SNP clusters, and </w:t>
      </w:r>
      <w:r w:rsidR="00BB52E0">
        <w:t>16</w:t>
      </w:r>
      <w:r>
        <w:t xml:space="preserve"> singletons. </w:t>
      </w:r>
      <w:r w:rsidR="001346D4">
        <w:t xml:space="preserve">Paratyphi B </w:t>
      </w:r>
      <w:r>
        <w:t xml:space="preserve">C contains </w:t>
      </w:r>
      <w:r w:rsidR="001346D4">
        <w:t>38</w:t>
      </w:r>
      <w:r>
        <w:t xml:space="preserve"> genomes representing </w:t>
      </w:r>
      <w:r w:rsidR="001346D4">
        <w:t>9</w:t>
      </w:r>
      <w:r>
        <w:t xml:space="preserve"> SNP clusters and </w:t>
      </w:r>
      <w:r w:rsidR="001346D4">
        <w:t>17</w:t>
      </w:r>
      <w:r>
        <w:t xml:space="preserve"> singletons. </w:t>
      </w:r>
      <w:r w:rsidR="005B693F">
        <w:t xml:space="preserve">Paratyphi B D contains 23 genomes representing 5 SNP clusters and 10 singletons. </w:t>
      </w:r>
      <w:r w:rsidR="00052689">
        <w:t>Paratyphi B D</w:t>
      </w:r>
      <w:r>
        <w:t xml:space="preserve"> is a paraphyletic lineage since other non-</w:t>
      </w:r>
      <w:r w:rsidR="008F7D39">
        <w:t xml:space="preserve">Paratyphi B </w:t>
      </w:r>
      <w:r>
        <w:t xml:space="preserve">serovar clusters within this lineage (i.e. </w:t>
      </w:r>
      <w:r w:rsidRPr="00173F65">
        <w:rPr>
          <w:i/>
          <w:iCs/>
        </w:rPr>
        <w:t>S.</w:t>
      </w:r>
      <w:r>
        <w:t xml:space="preserve"> </w:t>
      </w:r>
      <w:r w:rsidR="00FE497A">
        <w:t>Schleissheim</w:t>
      </w:r>
      <w:r>
        <w:t xml:space="preserve"> clusters within </w:t>
      </w:r>
      <w:r w:rsidR="0085505E">
        <w:t>Paratyphi B D</w:t>
      </w:r>
      <w:r>
        <w:t xml:space="preserve">). </w:t>
      </w:r>
      <w:r w:rsidR="009212A9">
        <w:t xml:space="preserve">Paratyphi B </w:t>
      </w:r>
      <w:r>
        <w:t xml:space="preserve">A, </w:t>
      </w:r>
      <w:r w:rsidR="007259F7">
        <w:t xml:space="preserve">B, </w:t>
      </w:r>
      <w:r>
        <w:t xml:space="preserve">and </w:t>
      </w:r>
      <w:r w:rsidR="007259F7">
        <w:t>C</w:t>
      </w:r>
      <w:r>
        <w:t xml:space="preserve"> are monophyletic lineages. The average pairwise number of nucleotide substitutions per site was used to report branch lengths. For rooting the tree, one genome belonging to </w:t>
      </w:r>
      <w:r w:rsidRPr="00173F65">
        <w:rPr>
          <w:i/>
          <w:iCs/>
        </w:rPr>
        <w:t>Salmonella</w:t>
      </w:r>
      <w:r>
        <w:t xml:space="preserve"> </w:t>
      </w:r>
      <w:r w:rsidRPr="00173F65">
        <w:rPr>
          <w:i/>
          <w:iCs/>
        </w:rPr>
        <w:t>enterica</w:t>
      </w:r>
      <w:r>
        <w:t xml:space="preserve"> subsp. </w:t>
      </w:r>
      <w:r w:rsidRPr="00173F65">
        <w:rPr>
          <w:i/>
          <w:iCs/>
        </w:rPr>
        <w:t>indica</w:t>
      </w:r>
      <w:r>
        <w:t xml:space="preserve"> was used as the outgroup</w:t>
      </w:r>
      <w:r w:rsidR="00631FD3">
        <w:t xml:space="preserve"> and the branch length of the outgroup was shortened by 10</w:t>
      </w:r>
      <w:r>
        <w:t>. The Shimodaira-Hasegawa test with 1,000 resamples was used to assess the clustering confidence. The orange stars represent the most recent common</w:t>
      </w:r>
      <w:r w:rsidR="001F632C">
        <w:t xml:space="preserve"> ancestor of each Paratyphi B</w:t>
      </w:r>
      <w:r w:rsidR="00A524E7">
        <w:t xml:space="preserve"> </w:t>
      </w:r>
      <w:r w:rsidR="001F632C">
        <w:t>lineage with a bootstrap value higher than 0.7.</w:t>
      </w:r>
    </w:p>
    <w:p w14:paraId="0F5CCD8D" w14:textId="2B61B48B" w:rsidR="006E6F60" w:rsidRDefault="00E82167" w:rsidP="00686D77">
      <w:pPr>
        <w:pStyle w:val="ListParagraph"/>
        <w:numPr>
          <w:ilvl w:val="0"/>
          <w:numId w:val="6"/>
        </w:numPr>
        <w:rPr>
          <w:b/>
          <w:bCs/>
        </w:rPr>
      </w:pPr>
      <w:r>
        <w:rPr>
          <w:b/>
          <w:bCs/>
          <w:i/>
          <w:iCs/>
        </w:rPr>
        <w:t xml:space="preserve">S. </w:t>
      </w:r>
      <w:r w:rsidR="006E6F60">
        <w:rPr>
          <w:b/>
          <w:bCs/>
        </w:rPr>
        <w:t>Pomona</w:t>
      </w:r>
    </w:p>
    <w:p w14:paraId="5C80EEE4" w14:textId="51BAE48D" w:rsidR="00875BBC" w:rsidRPr="00102D6B" w:rsidRDefault="0037111E" w:rsidP="00875BBC">
      <w:r>
        <w:t xml:space="preserve">Maximum likelihood phylogenetic tree for </w:t>
      </w:r>
      <w:r w:rsidRPr="0037111E">
        <w:rPr>
          <w:i/>
          <w:iCs/>
        </w:rPr>
        <w:t>S.</w:t>
      </w:r>
      <w:r>
        <w:t xml:space="preserve"> </w:t>
      </w:r>
      <w:r w:rsidR="00401CD1">
        <w:t>Pomona</w:t>
      </w:r>
      <w:r w:rsidRPr="0037111E">
        <w:rPr>
          <w:b/>
          <w:bCs/>
        </w:rPr>
        <w:t xml:space="preserve">. </w:t>
      </w:r>
      <w:r w:rsidRPr="0037111E">
        <w:rPr>
          <w:i/>
          <w:iCs/>
        </w:rPr>
        <w:t>S.</w:t>
      </w:r>
      <w:r>
        <w:t xml:space="preserve"> </w:t>
      </w:r>
      <w:r w:rsidR="00401CD1">
        <w:t xml:space="preserve">Pomona </w:t>
      </w:r>
      <w:r>
        <w:t>is a polyphyletic serovar that contains two phylogenetic lineages (</w:t>
      </w:r>
      <w:r w:rsidR="00401CD1">
        <w:t xml:space="preserve">Pomona </w:t>
      </w:r>
      <w:r>
        <w:t xml:space="preserve">A, and B). </w:t>
      </w:r>
      <w:r w:rsidR="00825B17">
        <w:t xml:space="preserve">Pomona </w:t>
      </w:r>
      <w:r>
        <w:t xml:space="preserve">A is the largest lineage with </w:t>
      </w:r>
      <w:r w:rsidR="00825B17">
        <w:t>572</w:t>
      </w:r>
      <w:r>
        <w:t xml:space="preserve"> genomes representing 46 SNP clusters, and </w:t>
      </w:r>
      <w:r w:rsidR="00825B17">
        <w:t>96</w:t>
      </w:r>
      <w:r>
        <w:t xml:space="preserve"> singletons. </w:t>
      </w:r>
      <w:r w:rsidR="00825B17">
        <w:t xml:space="preserve">Pomona </w:t>
      </w:r>
      <w:r>
        <w:t xml:space="preserve">B contains </w:t>
      </w:r>
      <w:r w:rsidR="00825B17">
        <w:t>2</w:t>
      </w:r>
      <w:r>
        <w:t xml:space="preserve"> genomes representing </w:t>
      </w:r>
      <w:r w:rsidR="00825B17">
        <w:t>1</w:t>
      </w:r>
      <w:r>
        <w:t xml:space="preserve"> SNP cluster, and </w:t>
      </w:r>
      <w:r w:rsidR="00825B17">
        <w:t>1</w:t>
      </w:r>
      <w:r>
        <w:t xml:space="preserve"> singleton. </w:t>
      </w:r>
      <w:r w:rsidR="00813CB7">
        <w:t>Pomona A is a paraphyletic lineage since other non-</w:t>
      </w:r>
      <w:r w:rsidR="00DD5431" w:rsidRPr="00DD5431">
        <w:t xml:space="preserve"> </w:t>
      </w:r>
      <w:r w:rsidR="00DD5431">
        <w:t>Pomona</w:t>
      </w:r>
      <w:r w:rsidR="00813CB7">
        <w:t xml:space="preserve"> serovar clusters within this lineage (i.e. </w:t>
      </w:r>
      <w:r w:rsidR="00813CB7" w:rsidRPr="00173F65">
        <w:rPr>
          <w:i/>
          <w:iCs/>
        </w:rPr>
        <w:t>S.</w:t>
      </w:r>
      <w:r w:rsidR="00813CB7">
        <w:t xml:space="preserve"> </w:t>
      </w:r>
      <w:r w:rsidR="00A96331">
        <w:t>Yarrabah</w:t>
      </w:r>
      <w:r w:rsidR="00813CB7">
        <w:t xml:space="preserve"> clusters within </w:t>
      </w:r>
      <w:r w:rsidR="00A96331">
        <w:t>Pomona A</w:t>
      </w:r>
      <w:r w:rsidR="00813CB7">
        <w:t>).</w:t>
      </w:r>
      <w:r w:rsidR="00991E39">
        <w:t xml:space="preserve"> Pomona B is a monophyletic lineage.</w:t>
      </w:r>
      <w:r w:rsidR="00AC7557">
        <w:t xml:space="preserve"> </w:t>
      </w:r>
      <w:r>
        <w:t xml:space="preserve">The average pairwise number of nucleotide substitutions per site </w:t>
      </w:r>
      <w:r>
        <w:lastRenderedPageBreak/>
        <w:t xml:space="preserve">was used to report branch lengths. For rooting the tree, one genome belonging to </w:t>
      </w:r>
      <w:r w:rsidRPr="0037111E">
        <w:rPr>
          <w:i/>
          <w:iCs/>
        </w:rPr>
        <w:t>Salmonella</w:t>
      </w:r>
      <w:r>
        <w:t xml:space="preserve"> </w:t>
      </w:r>
      <w:r w:rsidRPr="0037111E">
        <w:rPr>
          <w:i/>
          <w:iCs/>
        </w:rPr>
        <w:t>enterica</w:t>
      </w:r>
      <w:r>
        <w:t xml:space="preserve"> subsp. </w:t>
      </w:r>
      <w:r w:rsidRPr="0037111E">
        <w:rPr>
          <w:i/>
          <w:iCs/>
        </w:rPr>
        <w:t>indica</w:t>
      </w:r>
      <w:r>
        <w:t xml:space="preserve"> was used as the outgroup and the branch length of the outgroup was shortened by </w:t>
      </w:r>
      <w:r w:rsidR="0098648F">
        <w:t>10</w:t>
      </w:r>
      <w:r>
        <w:t xml:space="preserve">. The Shimodaira-Hasegawa test with 1,000 resamples was used to assess the clustering confidence. The orange stars represent the most recent common ancestor of each </w:t>
      </w:r>
      <w:r w:rsidR="00102D6B">
        <w:t xml:space="preserve">Pomona </w:t>
      </w:r>
      <w:r>
        <w:t>lineage with a bootstrap value higher than 0.7.</w:t>
      </w:r>
    </w:p>
    <w:p w14:paraId="284D1F44" w14:textId="5E581302" w:rsidR="006E6F60" w:rsidRDefault="00E82167" w:rsidP="00686D77">
      <w:pPr>
        <w:pStyle w:val="ListParagraph"/>
        <w:numPr>
          <w:ilvl w:val="0"/>
          <w:numId w:val="6"/>
        </w:numPr>
        <w:rPr>
          <w:b/>
          <w:bCs/>
        </w:rPr>
      </w:pPr>
      <w:r>
        <w:rPr>
          <w:b/>
          <w:bCs/>
          <w:i/>
          <w:iCs/>
        </w:rPr>
        <w:t xml:space="preserve">S. </w:t>
      </w:r>
      <w:r w:rsidR="006E6F60">
        <w:rPr>
          <w:b/>
          <w:bCs/>
        </w:rPr>
        <w:t>Poona</w:t>
      </w:r>
    </w:p>
    <w:p w14:paraId="02F181EF" w14:textId="43C263CB" w:rsidR="00F13E67" w:rsidRPr="002C1679" w:rsidRDefault="005C0268" w:rsidP="00F13E67">
      <w:r>
        <w:t xml:space="preserve">Maximum likelihood phylogenetic tree for </w:t>
      </w:r>
      <w:r w:rsidRPr="005C0268">
        <w:rPr>
          <w:i/>
          <w:iCs/>
        </w:rPr>
        <w:t>S.</w:t>
      </w:r>
      <w:r>
        <w:t xml:space="preserve"> Poona. </w:t>
      </w:r>
      <w:r w:rsidRPr="005C0268">
        <w:rPr>
          <w:i/>
          <w:iCs/>
        </w:rPr>
        <w:t>S.</w:t>
      </w:r>
      <w:r>
        <w:t xml:space="preserve"> Poona is a paraphyletic serovar as </w:t>
      </w:r>
      <w:r w:rsidRPr="000E416D">
        <w:t>other non-</w:t>
      </w:r>
      <w:r>
        <w:t>Poona</w:t>
      </w:r>
      <w:r w:rsidRPr="000E416D">
        <w:t xml:space="preserve"> serovar cluster</w:t>
      </w:r>
      <w:r w:rsidR="007575AE">
        <w:t>s</w:t>
      </w:r>
      <w:r w:rsidRPr="000E416D">
        <w:t xml:space="preserve"> within this </w:t>
      </w:r>
      <w:r>
        <w:t xml:space="preserve">serovar (i.e. </w:t>
      </w:r>
      <w:r w:rsidRPr="005C0268">
        <w:rPr>
          <w:i/>
          <w:iCs/>
        </w:rPr>
        <w:t>S.</w:t>
      </w:r>
      <w:r w:rsidRPr="000E416D">
        <w:t xml:space="preserve"> </w:t>
      </w:r>
      <w:r w:rsidR="004D26CF">
        <w:t>Bristol</w:t>
      </w:r>
      <w:r w:rsidRPr="000E416D">
        <w:t xml:space="preserve"> cluster</w:t>
      </w:r>
      <w:r w:rsidR="008F61C9">
        <w:t>s</w:t>
      </w:r>
      <w:r w:rsidRPr="000E416D">
        <w:t xml:space="preserve"> </w:t>
      </w:r>
      <w:r>
        <w:t xml:space="preserve">within serovar </w:t>
      </w:r>
      <w:r w:rsidR="008F61C9">
        <w:t>Poona</w:t>
      </w:r>
      <w:r>
        <w:t xml:space="preserve">). In total, </w:t>
      </w:r>
      <w:r w:rsidRPr="005C0268">
        <w:rPr>
          <w:i/>
          <w:iCs/>
        </w:rPr>
        <w:t xml:space="preserve">S. </w:t>
      </w:r>
      <w:r w:rsidR="00532133">
        <w:t xml:space="preserve">Poona </w:t>
      </w:r>
      <w:r>
        <w:t xml:space="preserve">has </w:t>
      </w:r>
      <w:r w:rsidR="00532133">
        <w:t>3,908</w:t>
      </w:r>
      <w:r>
        <w:t xml:space="preserve"> genomes representing 3</w:t>
      </w:r>
      <w:r w:rsidR="00532133">
        <w:t>82</w:t>
      </w:r>
      <w:r>
        <w:t xml:space="preserve"> SNP clusters, and </w:t>
      </w:r>
      <w:r w:rsidR="00532133">
        <w:t>800</w:t>
      </w:r>
      <w:r>
        <w:t xml:space="preserve"> singletons. The average pairwise number of nucleotide substitutions per site was used to report branch lengths. For rooting the tree, one genome belonging to </w:t>
      </w:r>
      <w:r w:rsidRPr="005C0268">
        <w:rPr>
          <w:i/>
          <w:iCs/>
        </w:rPr>
        <w:t>Salmonella enterica</w:t>
      </w:r>
      <w:r>
        <w:t xml:space="preserve"> subsp. </w:t>
      </w:r>
      <w:r w:rsidRPr="005C0268">
        <w:rPr>
          <w:i/>
          <w:iCs/>
        </w:rPr>
        <w:t>indica</w:t>
      </w:r>
      <w:r>
        <w:t xml:space="preserve"> was used as the outgroup </w:t>
      </w:r>
      <w:r w:rsidRPr="000E416D">
        <w:t>and the branch length of the outgroup was shortened by 100</w:t>
      </w:r>
      <w:r>
        <w:t>. The Shimodaira-Hasegawa test with 1,000 resamples was used to assess the clustering confidence. The orange star</w:t>
      </w:r>
      <w:r>
        <w:rPr>
          <w:rFonts w:hint="eastAsia"/>
        </w:rPr>
        <w:t xml:space="preserve">s </w:t>
      </w:r>
      <w:r>
        <w:t xml:space="preserve">represent the most recent common ancestor of </w:t>
      </w:r>
      <w:r w:rsidR="002C1679">
        <w:t xml:space="preserve">Poona </w:t>
      </w:r>
      <w:r>
        <w:t>lineage with a bootstrap value higher than 0.7.</w:t>
      </w:r>
    </w:p>
    <w:p w14:paraId="1728E4B9" w14:textId="2B28296A" w:rsidR="006E6F60" w:rsidRDefault="00E82167" w:rsidP="00686D77">
      <w:pPr>
        <w:pStyle w:val="ListParagraph"/>
        <w:numPr>
          <w:ilvl w:val="0"/>
          <w:numId w:val="6"/>
        </w:numPr>
        <w:rPr>
          <w:b/>
          <w:bCs/>
        </w:rPr>
      </w:pPr>
      <w:r>
        <w:rPr>
          <w:b/>
          <w:bCs/>
          <w:i/>
          <w:iCs/>
        </w:rPr>
        <w:t xml:space="preserve">S. </w:t>
      </w:r>
      <w:r w:rsidR="006E6F60">
        <w:rPr>
          <w:b/>
          <w:bCs/>
        </w:rPr>
        <w:t>Rissen</w:t>
      </w:r>
    </w:p>
    <w:p w14:paraId="412A8DCD" w14:textId="4E997AF4" w:rsidR="00CF68E7" w:rsidRPr="00BC59D9" w:rsidRDefault="00BE2E00" w:rsidP="00CF68E7">
      <w:r>
        <w:t xml:space="preserve">Maximum likelihood phylogenetic tree for </w:t>
      </w:r>
      <w:r w:rsidRPr="00BE2E00">
        <w:rPr>
          <w:i/>
          <w:iCs/>
        </w:rPr>
        <w:t>S.</w:t>
      </w:r>
      <w:r>
        <w:t xml:space="preserve"> </w:t>
      </w:r>
      <w:r w:rsidR="004201A8">
        <w:t>Rissen</w:t>
      </w:r>
      <w:r>
        <w:t xml:space="preserve">. </w:t>
      </w:r>
      <w:r w:rsidRPr="00BE2E00">
        <w:rPr>
          <w:i/>
          <w:iCs/>
        </w:rPr>
        <w:t>S.</w:t>
      </w:r>
      <w:r>
        <w:t xml:space="preserve"> </w:t>
      </w:r>
      <w:r w:rsidR="0051234F">
        <w:t xml:space="preserve">Rissen </w:t>
      </w:r>
      <w:r>
        <w:t>is a polyphyletic serovar that contains three phylogenetic lineages (</w:t>
      </w:r>
      <w:r w:rsidR="0051234F">
        <w:t xml:space="preserve">Rissen </w:t>
      </w:r>
      <w:r>
        <w:t>A, B, and C)</w:t>
      </w:r>
      <w:r w:rsidR="00FF22A6">
        <w:t xml:space="preserve"> along with one stand-alone singleton (Rissen S1)</w:t>
      </w:r>
      <w:r>
        <w:t xml:space="preserve">. </w:t>
      </w:r>
      <w:r w:rsidR="0051234F">
        <w:t xml:space="preserve">Rissen </w:t>
      </w:r>
      <w:r>
        <w:t xml:space="preserve">A is the largest lineage with </w:t>
      </w:r>
      <w:r w:rsidR="0051234F">
        <w:t>1,226</w:t>
      </w:r>
      <w:r>
        <w:t xml:space="preserve"> genomes representing </w:t>
      </w:r>
      <w:r w:rsidR="00742ECF">
        <w:t>74</w:t>
      </w:r>
      <w:r>
        <w:t xml:space="preserve"> SNP clusters, and </w:t>
      </w:r>
      <w:r w:rsidR="00742ECF">
        <w:t>128</w:t>
      </w:r>
      <w:r>
        <w:t xml:space="preserve"> singletons. </w:t>
      </w:r>
      <w:r w:rsidR="00F96AB5">
        <w:t xml:space="preserve">Rissen </w:t>
      </w:r>
      <w:r>
        <w:t xml:space="preserve">B contains </w:t>
      </w:r>
      <w:r w:rsidR="00F96AB5">
        <w:t>67</w:t>
      </w:r>
      <w:r>
        <w:t xml:space="preserve"> genomes representing </w:t>
      </w:r>
      <w:r w:rsidR="00F96AB5">
        <w:t>5</w:t>
      </w:r>
      <w:r>
        <w:t xml:space="preserve"> SNP cluster</w:t>
      </w:r>
      <w:r w:rsidR="00F96AB5">
        <w:t>s</w:t>
      </w:r>
      <w:r>
        <w:t>, and 1</w:t>
      </w:r>
      <w:r w:rsidR="00F96AB5">
        <w:t>1</w:t>
      </w:r>
      <w:r>
        <w:t xml:space="preserve"> singleton</w:t>
      </w:r>
      <w:r w:rsidR="00F96AB5">
        <w:t>s</w:t>
      </w:r>
      <w:r>
        <w:t xml:space="preserve">. </w:t>
      </w:r>
      <w:r w:rsidR="00A0771D">
        <w:t xml:space="preserve">Rissen </w:t>
      </w:r>
      <w:r>
        <w:t xml:space="preserve">C contains </w:t>
      </w:r>
      <w:r w:rsidR="00A0771D">
        <w:t xml:space="preserve">3 </w:t>
      </w:r>
      <w:r>
        <w:t xml:space="preserve">genomes representing only 1 SNP cluster. </w:t>
      </w:r>
      <w:r w:rsidR="00A0771D">
        <w:t>Rissen B</w:t>
      </w:r>
      <w:r>
        <w:t xml:space="preserve"> is a paraphyletic lineage since other non-</w:t>
      </w:r>
      <w:r w:rsidR="00935D76">
        <w:t xml:space="preserve">Rissen </w:t>
      </w:r>
      <w:r>
        <w:t>serovars cluster within this lineage</w:t>
      </w:r>
      <w:r w:rsidR="00935D76">
        <w:t xml:space="preserve"> (i.e.</w:t>
      </w:r>
      <w:r>
        <w:t xml:space="preserve"> </w:t>
      </w:r>
      <w:r w:rsidRPr="00BE2E00">
        <w:rPr>
          <w:i/>
          <w:iCs/>
        </w:rPr>
        <w:t>S.</w:t>
      </w:r>
      <w:r>
        <w:t xml:space="preserve"> </w:t>
      </w:r>
      <w:r w:rsidR="00935D76">
        <w:t xml:space="preserve">Cubana and </w:t>
      </w:r>
      <w:r w:rsidR="00935D76">
        <w:rPr>
          <w:i/>
          <w:iCs/>
        </w:rPr>
        <w:t xml:space="preserve">S. </w:t>
      </w:r>
      <w:r w:rsidR="00935D76">
        <w:t>Tamberma</w:t>
      </w:r>
      <w:r>
        <w:t xml:space="preserve"> cluster within </w:t>
      </w:r>
      <w:r w:rsidR="00370105">
        <w:t>Rissen</w:t>
      </w:r>
      <w:r>
        <w:t xml:space="preserve"> </w:t>
      </w:r>
      <w:r w:rsidR="00370105">
        <w:t>B)</w:t>
      </w:r>
      <w:r>
        <w:t xml:space="preserve">. </w:t>
      </w:r>
      <w:r w:rsidR="005848A5">
        <w:t>Rissen A</w:t>
      </w:r>
      <w:r>
        <w:t xml:space="preserve"> and C are monophyletic lineages. The average pairwise number of nucleotide substitutions per site was used to report branch lengths. For rooting the tree, one genome belonging to </w:t>
      </w:r>
      <w:r w:rsidRPr="00BE2E00">
        <w:rPr>
          <w:i/>
          <w:iCs/>
        </w:rPr>
        <w:t>Salmonella</w:t>
      </w:r>
      <w:r>
        <w:t xml:space="preserve"> </w:t>
      </w:r>
      <w:r w:rsidRPr="00BE2E00">
        <w:rPr>
          <w:i/>
          <w:iCs/>
        </w:rPr>
        <w:t>enterica</w:t>
      </w:r>
      <w:r>
        <w:t xml:space="preserve"> subsp. </w:t>
      </w:r>
      <w:r w:rsidRPr="00BE2E00">
        <w:rPr>
          <w:i/>
          <w:iCs/>
        </w:rPr>
        <w:t>indica</w:t>
      </w:r>
      <w:r>
        <w:t xml:space="preserve"> was used as the outgroup and the branch length of the outgroup was shortened by 100. The Shimodaira-Hasegawa test with 1,000 resamples was used to assess the clustering confidence. The orange stars represent the most recent common ancestor of each </w:t>
      </w:r>
      <w:r w:rsidR="00BC59D9">
        <w:t xml:space="preserve">Rissen </w:t>
      </w:r>
      <w:r>
        <w:t>lineage with a bootstrap value higher than 0.7.</w:t>
      </w:r>
    </w:p>
    <w:p w14:paraId="7770F55B" w14:textId="3EC9991B" w:rsidR="006E6F60" w:rsidRPr="00D9322D" w:rsidRDefault="00E82167" w:rsidP="00686D77">
      <w:pPr>
        <w:pStyle w:val="ListParagraph"/>
        <w:numPr>
          <w:ilvl w:val="0"/>
          <w:numId w:val="6"/>
        </w:numPr>
        <w:rPr>
          <w:b/>
          <w:bCs/>
        </w:rPr>
      </w:pPr>
      <w:r>
        <w:rPr>
          <w:b/>
          <w:bCs/>
          <w:i/>
          <w:iCs/>
        </w:rPr>
        <w:t xml:space="preserve">S. </w:t>
      </w:r>
      <w:r w:rsidR="006E6F60" w:rsidRPr="00D9322D">
        <w:rPr>
          <w:b/>
          <w:bCs/>
        </w:rPr>
        <w:t>Rubislaw</w:t>
      </w:r>
    </w:p>
    <w:p w14:paraId="4255188D" w14:textId="115E19B0" w:rsidR="001121A4" w:rsidRPr="001121A4" w:rsidRDefault="00BB40F2" w:rsidP="001121A4">
      <w:pPr>
        <w:rPr>
          <w:b/>
          <w:bCs/>
        </w:rPr>
      </w:pPr>
      <w:r w:rsidRPr="00D9322D">
        <w:t xml:space="preserve">Maximum likelihood phylogenetic tree for </w:t>
      </w:r>
      <w:r w:rsidRPr="00D9322D">
        <w:rPr>
          <w:i/>
          <w:iCs/>
        </w:rPr>
        <w:t>S.</w:t>
      </w:r>
      <w:r w:rsidRPr="00D9322D">
        <w:t xml:space="preserve"> </w:t>
      </w:r>
      <w:r w:rsidR="00A6785D" w:rsidRPr="00D9322D">
        <w:t>Rubislaw</w:t>
      </w:r>
      <w:r w:rsidRPr="00D9322D">
        <w:t>.</w:t>
      </w:r>
      <w:r w:rsidRPr="00D9322D">
        <w:rPr>
          <w:b/>
          <w:bCs/>
        </w:rPr>
        <w:t xml:space="preserve"> </w:t>
      </w:r>
      <w:r w:rsidRPr="00D9322D">
        <w:rPr>
          <w:i/>
          <w:iCs/>
        </w:rPr>
        <w:t>S.</w:t>
      </w:r>
      <w:r w:rsidRPr="00D9322D">
        <w:t xml:space="preserve"> </w:t>
      </w:r>
      <w:r w:rsidR="000A6726" w:rsidRPr="00D9322D">
        <w:t xml:space="preserve">Rubislaw </w:t>
      </w:r>
      <w:r w:rsidRPr="00D9322D">
        <w:t>is a polyphyletic serovar that contains two phylogenetic lineages (</w:t>
      </w:r>
      <w:r w:rsidR="00C12FB0" w:rsidRPr="00D9322D">
        <w:t xml:space="preserve">Rubislaw </w:t>
      </w:r>
      <w:r w:rsidRPr="00D9322D">
        <w:t xml:space="preserve">A, and B). </w:t>
      </w:r>
      <w:r w:rsidR="00C12FB0" w:rsidRPr="00D9322D">
        <w:t xml:space="preserve">Rubislaw </w:t>
      </w:r>
      <w:r w:rsidRPr="00D9322D">
        <w:t xml:space="preserve">A is the largest lineage with </w:t>
      </w:r>
      <w:r w:rsidR="00C12FB0" w:rsidRPr="00D9322D">
        <w:t>2,787</w:t>
      </w:r>
      <w:r w:rsidRPr="00D9322D">
        <w:t xml:space="preserve"> genomes representing </w:t>
      </w:r>
      <w:r w:rsidR="00C12FB0" w:rsidRPr="00D9322D">
        <w:t>243</w:t>
      </w:r>
      <w:r w:rsidRPr="00D9322D">
        <w:t xml:space="preserve"> SNP clusters, and </w:t>
      </w:r>
      <w:r w:rsidR="00C12FB0" w:rsidRPr="00D9322D">
        <w:t>615</w:t>
      </w:r>
      <w:r w:rsidRPr="00D9322D">
        <w:t xml:space="preserve"> singletons. </w:t>
      </w:r>
      <w:r w:rsidR="00C12FB0" w:rsidRPr="00D9322D">
        <w:t xml:space="preserve">Rubislaw </w:t>
      </w:r>
      <w:r w:rsidRPr="00D9322D">
        <w:t xml:space="preserve">B contains </w:t>
      </w:r>
      <w:r w:rsidR="00C12FB0" w:rsidRPr="00D9322D">
        <w:t>31</w:t>
      </w:r>
      <w:r w:rsidRPr="00D9322D">
        <w:t xml:space="preserve"> genomes representing </w:t>
      </w:r>
      <w:r w:rsidR="00C12FB0" w:rsidRPr="00D9322D">
        <w:t>6</w:t>
      </w:r>
      <w:r w:rsidRPr="00D9322D">
        <w:t xml:space="preserve"> SNP cluster</w:t>
      </w:r>
      <w:r w:rsidR="00C12FB0" w:rsidRPr="00D9322D">
        <w:t>s</w:t>
      </w:r>
      <w:r w:rsidRPr="00D9322D">
        <w:t xml:space="preserve">, and </w:t>
      </w:r>
      <w:r w:rsidR="00C12FB0" w:rsidRPr="00D9322D">
        <w:t>9</w:t>
      </w:r>
      <w:r w:rsidRPr="00D9322D">
        <w:t xml:space="preserve"> singleton</w:t>
      </w:r>
      <w:r w:rsidR="00C12FB0" w:rsidRPr="00D9322D">
        <w:t>s</w:t>
      </w:r>
      <w:r w:rsidRPr="00D9322D">
        <w:t xml:space="preserve">. </w:t>
      </w:r>
      <w:r w:rsidR="00C12FB0" w:rsidRPr="00D9322D">
        <w:t xml:space="preserve">Rubislaw </w:t>
      </w:r>
      <w:r w:rsidRPr="00D9322D">
        <w:t>A is a paraphyletic lineage since other non-</w:t>
      </w:r>
      <w:r w:rsidR="00C12FB0" w:rsidRPr="00D9322D">
        <w:t xml:space="preserve">Rubislaw </w:t>
      </w:r>
      <w:r w:rsidRPr="00D9322D">
        <w:t xml:space="preserve">serovar clusters within this lineage (i.e. </w:t>
      </w:r>
      <w:r w:rsidRPr="00D9322D">
        <w:rPr>
          <w:i/>
          <w:iCs/>
        </w:rPr>
        <w:t>S.</w:t>
      </w:r>
      <w:r w:rsidRPr="00D9322D">
        <w:t xml:space="preserve"> </w:t>
      </w:r>
      <w:r w:rsidR="00C12FB0" w:rsidRPr="00D9322D">
        <w:t>Abaetetuba</w:t>
      </w:r>
      <w:r w:rsidRPr="00D9322D">
        <w:t xml:space="preserve"> clusters within </w:t>
      </w:r>
      <w:r w:rsidR="00C12FB0" w:rsidRPr="00D9322D">
        <w:t xml:space="preserve">Rubislaw </w:t>
      </w:r>
      <w:r w:rsidRPr="00D9322D">
        <w:t xml:space="preserve">A). </w:t>
      </w:r>
      <w:r w:rsidR="00D9322D" w:rsidRPr="00D9322D">
        <w:t xml:space="preserve">Rubislaw </w:t>
      </w:r>
      <w:r w:rsidRPr="00D9322D">
        <w:t xml:space="preserve">B is a monophyletic lineage. The average pairwise number of nucleotide substitutions per site was used to report branch lengths. For rooting the tree, one genome </w:t>
      </w:r>
      <w:r w:rsidRPr="00D9322D">
        <w:lastRenderedPageBreak/>
        <w:t xml:space="preserve">belonging to </w:t>
      </w:r>
      <w:r w:rsidRPr="00D9322D">
        <w:rPr>
          <w:i/>
          <w:iCs/>
        </w:rPr>
        <w:t>Salmonella</w:t>
      </w:r>
      <w:r w:rsidRPr="00D9322D">
        <w:t xml:space="preserve"> </w:t>
      </w:r>
      <w:r w:rsidRPr="00D9322D">
        <w:rPr>
          <w:i/>
          <w:iCs/>
        </w:rPr>
        <w:t>enterica</w:t>
      </w:r>
      <w:r w:rsidRPr="00D9322D">
        <w:t xml:space="preserve"> subsp. </w:t>
      </w:r>
      <w:r w:rsidRPr="00D9322D">
        <w:rPr>
          <w:i/>
          <w:iCs/>
        </w:rPr>
        <w:t>indica</w:t>
      </w:r>
      <w:r w:rsidRPr="00D9322D">
        <w:t xml:space="preserve"> was used as the outgroup. The Shimodaira-Hasegawa test with 1,000 resamples was used to assess the clustering confidence. The orange stars represent the most recent common ancestor of each </w:t>
      </w:r>
      <w:r w:rsidR="00D9322D" w:rsidRPr="00D9322D">
        <w:t xml:space="preserve">Rubislaw </w:t>
      </w:r>
      <w:r w:rsidRPr="00D9322D">
        <w:t>lineage with a bootstrap value higher than 0.7.</w:t>
      </w:r>
    </w:p>
    <w:p w14:paraId="7E2757A6" w14:textId="3A6870C8" w:rsidR="006E6F60" w:rsidRDefault="00E82167" w:rsidP="00686D77">
      <w:pPr>
        <w:pStyle w:val="ListParagraph"/>
        <w:numPr>
          <w:ilvl w:val="0"/>
          <w:numId w:val="6"/>
        </w:numPr>
        <w:rPr>
          <w:b/>
          <w:bCs/>
        </w:rPr>
      </w:pPr>
      <w:r>
        <w:rPr>
          <w:b/>
          <w:bCs/>
          <w:i/>
          <w:iCs/>
        </w:rPr>
        <w:t xml:space="preserve">S. </w:t>
      </w:r>
      <w:r w:rsidR="006E6F60">
        <w:rPr>
          <w:b/>
          <w:bCs/>
        </w:rPr>
        <w:t>Sandiego</w:t>
      </w:r>
    </w:p>
    <w:p w14:paraId="6642D7E0" w14:textId="21701A3A" w:rsidR="0061310A" w:rsidRPr="0061310A" w:rsidRDefault="00FC6234" w:rsidP="0061310A">
      <w:pPr>
        <w:rPr>
          <w:b/>
          <w:bCs/>
        </w:rPr>
      </w:pPr>
      <w:r w:rsidRPr="00D9322D">
        <w:t xml:space="preserve">Maximum likelihood phylogenetic tree for </w:t>
      </w:r>
      <w:r w:rsidRPr="00FC6234">
        <w:rPr>
          <w:i/>
          <w:iCs/>
        </w:rPr>
        <w:t>S.</w:t>
      </w:r>
      <w:r w:rsidRPr="00D9322D">
        <w:t xml:space="preserve"> </w:t>
      </w:r>
      <w:r w:rsidR="00344228">
        <w:t>Sandiego</w:t>
      </w:r>
      <w:r w:rsidRPr="00D9322D">
        <w:t>.</w:t>
      </w:r>
      <w:r w:rsidRPr="00FC6234">
        <w:rPr>
          <w:b/>
          <w:bCs/>
        </w:rPr>
        <w:t xml:space="preserve"> </w:t>
      </w:r>
      <w:r w:rsidRPr="00FC6234">
        <w:rPr>
          <w:i/>
          <w:iCs/>
        </w:rPr>
        <w:t>S.</w:t>
      </w:r>
      <w:r w:rsidRPr="00D9322D">
        <w:t xml:space="preserve"> </w:t>
      </w:r>
      <w:r w:rsidR="00344228">
        <w:t>Sandiego</w:t>
      </w:r>
      <w:r w:rsidR="00344228" w:rsidRPr="00D9322D">
        <w:t xml:space="preserve"> </w:t>
      </w:r>
      <w:r w:rsidRPr="00D9322D">
        <w:t>is a polyphyletic serovar that contains two phylogenetic lineages (</w:t>
      </w:r>
      <w:r w:rsidR="00344228">
        <w:t>Sandiego</w:t>
      </w:r>
      <w:r w:rsidR="00344228" w:rsidRPr="00D9322D">
        <w:t xml:space="preserve"> </w:t>
      </w:r>
      <w:r w:rsidRPr="00D9322D">
        <w:t xml:space="preserve">A, and B). </w:t>
      </w:r>
      <w:r w:rsidR="00344228">
        <w:t>Sandiego</w:t>
      </w:r>
      <w:r w:rsidR="00344228" w:rsidRPr="00D9322D">
        <w:t xml:space="preserve"> </w:t>
      </w:r>
      <w:r w:rsidRPr="00D9322D">
        <w:t xml:space="preserve">A is the largest lineage with </w:t>
      </w:r>
      <w:r w:rsidR="00344228">
        <w:t>3,085</w:t>
      </w:r>
      <w:r w:rsidRPr="00D9322D">
        <w:t xml:space="preserve"> genomes representing </w:t>
      </w:r>
      <w:r w:rsidR="00344228">
        <w:t>281</w:t>
      </w:r>
      <w:r w:rsidRPr="00D9322D">
        <w:t xml:space="preserve"> SNP clusters, and </w:t>
      </w:r>
      <w:r w:rsidR="00344228">
        <w:t>856</w:t>
      </w:r>
      <w:r w:rsidRPr="00D9322D">
        <w:t xml:space="preserve"> singletons. </w:t>
      </w:r>
      <w:r w:rsidR="00344228">
        <w:t>Sandiego</w:t>
      </w:r>
      <w:r w:rsidR="00344228" w:rsidRPr="00D9322D">
        <w:t xml:space="preserve"> </w:t>
      </w:r>
      <w:r w:rsidRPr="00D9322D">
        <w:t xml:space="preserve">B contains </w:t>
      </w:r>
      <w:r w:rsidR="00344228">
        <w:t>2</w:t>
      </w:r>
      <w:r w:rsidRPr="00D9322D">
        <w:t xml:space="preserve"> genomes representing </w:t>
      </w:r>
      <w:r w:rsidR="00344228">
        <w:t>only</w:t>
      </w:r>
      <w:r w:rsidRPr="00D9322D">
        <w:t xml:space="preserve"> </w:t>
      </w:r>
      <w:r w:rsidR="00344228">
        <w:t>2</w:t>
      </w:r>
      <w:r w:rsidRPr="00D9322D">
        <w:t xml:space="preserve"> singletons. </w:t>
      </w:r>
      <w:r w:rsidR="00240ED1">
        <w:t>Sandiego</w:t>
      </w:r>
      <w:r w:rsidR="00240ED1" w:rsidRPr="00D9322D">
        <w:t xml:space="preserve"> </w:t>
      </w:r>
      <w:r w:rsidRPr="00D9322D">
        <w:t>A is a paraphyletic lineage since other non-</w:t>
      </w:r>
      <w:r w:rsidR="00240ED1">
        <w:t>Sandiego</w:t>
      </w:r>
      <w:r w:rsidR="00240ED1" w:rsidRPr="00D9322D">
        <w:t xml:space="preserve"> </w:t>
      </w:r>
      <w:r w:rsidRPr="00D9322D">
        <w:t xml:space="preserve">serovar clusters within this lineage (i.e. </w:t>
      </w:r>
      <w:r w:rsidRPr="00FC6234">
        <w:rPr>
          <w:i/>
          <w:iCs/>
        </w:rPr>
        <w:t>S.</w:t>
      </w:r>
      <w:r w:rsidRPr="00D9322D">
        <w:t xml:space="preserve"> </w:t>
      </w:r>
      <w:r w:rsidR="00240ED1">
        <w:t>Goettingen</w:t>
      </w:r>
      <w:r w:rsidRPr="00D9322D">
        <w:t xml:space="preserve"> clusters within </w:t>
      </w:r>
      <w:r w:rsidR="009E6E2B">
        <w:t>Sandiego</w:t>
      </w:r>
      <w:r w:rsidR="009E6E2B" w:rsidRPr="00D9322D">
        <w:t xml:space="preserve"> </w:t>
      </w:r>
      <w:r w:rsidRPr="00D9322D">
        <w:t xml:space="preserve">A). </w:t>
      </w:r>
      <w:r w:rsidR="009E6E2B">
        <w:t>Sandiego</w:t>
      </w:r>
      <w:r w:rsidR="009E6E2B" w:rsidRPr="00D9322D">
        <w:t xml:space="preserve"> </w:t>
      </w:r>
      <w:r w:rsidRPr="00D9322D">
        <w:t xml:space="preserve">B is a monophyletic lineage. The average pairwise number of nucleotide substitutions per site was used to report branch lengths. For rooting the tree, one genome belonging to </w:t>
      </w:r>
      <w:r w:rsidRPr="00FC6234">
        <w:rPr>
          <w:i/>
          <w:iCs/>
        </w:rPr>
        <w:t>Salmonella</w:t>
      </w:r>
      <w:r w:rsidRPr="00D9322D">
        <w:t xml:space="preserve"> </w:t>
      </w:r>
      <w:r w:rsidRPr="00FC6234">
        <w:rPr>
          <w:i/>
          <w:iCs/>
        </w:rPr>
        <w:t>enterica</w:t>
      </w:r>
      <w:r w:rsidRPr="00D9322D">
        <w:t xml:space="preserve"> subsp. </w:t>
      </w:r>
      <w:r w:rsidRPr="00FC6234">
        <w:rPr>
          <w:i/>
          <w:iCs/>
        </w:rPr>
        <w:t>indica</w:t>
      </w:r>
      <w:r w:rsidRPr="00D9322D">
        <w:t xml:space="preserve"> was used as the outgroup</w:t>
      </w:r>
      <w:r w:rsidR="009E6E2B">
        <w:t xml:space="preserve"> and</w:t>
      </w:r>
      <w:r w:rsidR="009E6E2B" w:rsidRPr="009E6E2B">
        <w:t xml:space="preserve"> </w:t>
      </w:r>
      <w:r w:rsidR="009E6E2B">
        <w:t>the branch length of the outgroup was shortened by 100</w:t>
      </w:r>
      <w:r w:rsidRPr="00D9322D">
        <w:t xml:space="preserve">. The Shimodaira-Hasegawa test with 1,000 resamples was used to assess the clustering confidence. The orange stars represent the most recent common ancestor of each </w:t>
      </w:r>
      <w:r w:rsidR="009E6E2B">
        <w:t>Sandiego</w:t>
      </w:r>
      <w:r w:rsidR="009E6E2B" w:rsidRPr="00D9322D">
        <w:t xml:space="preserve"> </w:t>
      </w:r>
      <w:r w:rsidRPr="00D9322D">
        <w:t>lineage with a bootstrap value higher than 0.7.</w:t>
      </w:r>
    </w:p>
    <w:p w14:paraId="70742C5C" w14:textId="53BB7409" w:rsidR="006E6F60" w:rsidRDefault="00E82167" w:rsidP="00686D77">
      <w:pPr>
        <w:pStyle w:val="ListParagraph"/>
        <w:numPr>
          <w:ilvl w:val="0"/>
          <w:numId w:val="6"/>
        </w:numPr>
        <w:rPr>
          <w:b/>
          <w:bCs/>
        </w:rPr>
      </w:pPr>
      <w:r>
        <w:rPr>
          <w:b/>
          <w:bCs/>
          <w:i/>
          <w:iCs/>
        </w:rPr>
        <w:t xml:space="preserve">S. </w:t>
      </w:r>
      <w:r w:rsidR="006E6F60">
        <w:rPr>
          <w:b/>
          <w:bCs/>
        </w:rPr>
        <w:t>Schwarzengrund</w:t>
      </w:r>
    </w:p>
    <w:p w14:paraId="084BC199" w14:textId="1F776E16" w:rsidR="00B536CA" w:rsidRPr="00EB7FD3" w:rsidRDefault="00F80D35" w:rsidP="00B536CA">
      <w:pPr>
        <w:rPr>
          <w:color w:val="FF0000"/>
        </w:rPr>
      </w:pPr>
      <w:r>
        <w:t xml:space="preserve">Maximum likelihood phylogenetic tree for </w:t>
      </w:r>
      <w:r w:rsidRPr="00F80D35">
        <w:rPr>
          <w:i/>
          <w:iCs/>
        </w:rPr>
        <w:t>S.</w:t>
      </w:r>
      <w:r>
        <w:t xml:space="preserve"> </w:t>
      </w:r>
      <w:r w:rsidR="00443DFC">
        <w:t>Schwarzengrund</w:t>
      </w:r>
      <w:r>
        <w:t xml:space="preserve">. </w:t>
      </w:r>
      <w:r w:rsidRPr="00F80D35">
        <w:rPr>
          <w:i/>
          <w:iCs/>
        </w:rPr>
        <w:t>S.</w:t>
      </w:r>
      <w:r>
        <w:t xml:space="preserve"> </w:t>
      </w:r>
      <w:r w:rsidR="007577F2">
        <w:t xml:space="preserve">Schwarzengrund </w:t>
      </w:r>
      <w:r>
        <w:t>is a polyphyletic serovar that contains four phylogenetic lineages (</w:t>
      </w:r>
      <w:r w:rsidR="007577F2">
        <w:t xml:space="preserve">Schwarzengrund </w:t>
      </w:r>
      <w:r>
        <w:t>A, B, C, and D) along with one stand-alone singleton (</w:t>
      </w:r>
      <w:r w:rsidR="007577F2">
        <w:t xml:space="preserve">Schwarzengrund </w:t>
      </w:r>
      <w:r>
        <w:t xml:space="preserve">S1). </w:t>
      </w:r>
      <w:r w:rsidR="007577F2">
        <w:t xml:space="preserve">Schwarzengrund </w:t>
      </w:r>
      <w:r>
        <w:t xml:space="preserve">A is the largest lineage with </w:t>
      </w:r>
      <w:r w:rsidR="007577F2">
        <w:t>4,335</w:t>
      </w:r>
      <w:r>
        <w:t xml:space="preserve"> genomes representing </w:t>
      </w:r>
      <w:r w:rsidR="007577F2">
        <w:t>115</w:t>
      </w:r>
      <w:r>
        <w:t xml:space="preserve"> SNP clusters, and </w:t>
      </w:r>
      <w:r w:rsidR="007577F2">
        <w:t>148</w:t>
      </w:r>
      <w:r>
        <w:t xml:space="preserve"> singletons. </w:t>
      </w:r>
      <w:r w:rsidR="007577F2">
        <w:t xml:space="preserve">Schwarzengrund </w:t>
      </w:r>
      <w:r>
        <w:t xml:space="preserve">B contains </w:t>
      </w:r>
      <w:r w:rsidR="007577F2">
        <w:t>28</w:t>
      </w:r>
      <w:r>
        <w:t xml:space="preserve"> genomes representing </w:t>
      </w:r>
      <w:r w:rsidR="007577F2">
        <w:t>2</w:t>
      </w:r>
      <w:r>
        <w:t xml:space="preserve"> SNP clusters, and </w:t>
      </w:r>
      <w:r w:rsidR="007577F2">
        <w:t>2</w:t>
      </w:r>
      <w:r>
        <w:t xml:space="preserve"> singletons. </w:t>
      </w:r>
      <w:r w:rsidR="007577F2">
        <w:t>Schwarzengrund</w:t>
      </w:r>
      <w:r w:rsidR="007577F2" w:rsidRPr="000A145E">
        <w:t xml:space="preserve"> </w:t>
      </w:r>
      <w:r w:rsidRPr="000A145E">
        <w:t xml:space="preserve">C contains </w:t>
      </w:r>
      <w:r w:rsidR="007577F2">
        <w:t>4</w:t>
      </w:r>
      <w:r w:rsidRPr="000A145E">
        <w:t xml:space="preserve"> genomes representing </w:t>
      </w:r>
      <w:r w:rsidR="007577F2">
        <w:t>only 4</w:t>
      </w:r>
      <w:r w:rsidRPr="000A145E">
        <w:t xml:space="preserve"> singletons. </w:t>
      </w:r>
      <w:r w:rsidR="007577F2">
        <w:t>Schwarzengrund</w:t>
      </w:r>
      <w:r w:rsidR="007577F2" w:rsidRPr="000A145E">
        <w:t xml:space="preserve"> </w:t>
      </w:r>
      <w:r w:rsidRPr="000A145E">
        <w:t xml:space="preserve">D contains </w:t>
      </w:r>
      <w:r w:rsidR="007577F2">
        <w:t>3</w:t>
      </w:r>
      <w:r w:rsidRPr="000A145E">
        <w:t xml:space="preserve"> genomes representing </w:t>
      </w:r>
      <w:r w:rsidR="005A1D4C">
        <w:t>1 SNP cluster, and</w:t>
      </w:r>
      <w:r>
        <w:t xml:space="preserve"> </w:t>
      </w:r>
      <w:r w:rsidR="005A1D4C">
        <w:t xml:space="preserve">1 </w:t>
      </w:r>
      <w:r w:rsidRPr="000A145E">
        <w:t xml:space="preserve">singleton. </w:t>
      </w:r>
      <w:r w:rsidR="00CB52DF">
        <w:t>Schwarzengrund</w:t>
      </w:r>
      <w:r w:rsidR="00CB52DF" w:rsidRPr="000E416D">
        <w:t xml:space="preserve"> </w:t>
      </w:r>
      <w:r w:rsidRPr="000E416D">
        <w:t xml:space="preserve">C is </w:t>
      </w:r>
      <w:r>
        <w:t xml:space="preserve">a </w:t>
      </w:r>
      <w:r w:rsidRPr="000E416D">
        <w:t xml:space="preserve">paraphyletic </w:t>
      </w:r>
      <w:r>
        <w:t xml:space="preserve">lineage </w:t>
      </w:r>
      <w:r w:rsidRPr="000E416D">
        <w:t>since other non-</w:t>
      </w:r>
      <w:r w:rsidR="00CB52DF">
        <w:t>Schwarzengrund</w:t>
      </w:r>
      <w:r w:rsidR="00CB52DF" w:rsidRPr="000E416D">
        <w:t xml:space="preserve"> </w:t>
      </w:r>
      <w:r w:rsidRPr="000E416D">
        <w:t>serovar</w:t>
      </w:r>
      <w:r w:rsidR="00ED306F">
        <w:t>s</w:t>
      </w:r>
      <w:r w:rsidRPr="000E416D">
        <w:t xml:space="preserve"> cluster</w:t>
      </w:r>
      <w:r w:rsidR="00ED306F">
        <w:t xml:space="preserve"> </w:t>
      </w:r>
      <w:r w:rsidRPr="000E416D">
        <w:t>within this lineage</w:t>
      </w:r>
      <w:r>
        <w:t xml:space="preserve"> (i.e. </w:t>
      </w:r>
      <w:r w:rsidRPr="00F80D35">
        <w:rPr>
          <w:i/>
          <w:iCs/>
        </w:rPr>
        <w:t>S.</w:t>
      </w:r>
      <w:r w:rsidRPr="000E416D">
        <w:t xml:space="preserve"> </w:t>
      </w:r>
      <w:r w:rsidR="00ED306F">
        <w:t xml:space="preserve">Stockholm and </w:t>
      </w:r>
      <w:r w:rsidR="00ED306F">
        <w:rPr>
          <w:i/>
          <w:iCs/>
        </w:rPr>
        <w:t xml:space="preserve">S. </w:t>
      </w:r>
      <w:r w:rsidR="00ED306F">
        <w:t>Plymouth</w:t>
      </w:r>
      <w:r w:rsidRPr="000E416D">
        <w:t xml:space="preserve"> cluster within </w:t>
      </w:r>
      <w:r w:rsidR="00ED306F">
        <w:t>Schwarzengrund</w:t>
      </w:r>
      <w:r w:rsidR="00ED306F" w:rsidRPr="000E416D">
        <w:t xml:space="preserve"> </w:t>
      </w:r>
      <w:r w:rsidRPr="000E416D">
        <w:t>C</w:t>
      </w:r>
      <w:r>
        <w:t>)</w:t>
      </w:r>
      <w:r w:rsidRPr="000E416D">
        <w:t xml:space="preserve">. </w:t>
      </w:r>
      <w:r w:rsidR="00ED306F">
        <w:t>Schwarzengrund</w:t>
      </w:r>
      <w:r w:rsidR="00ED306F" w:rsidRPr="000E416D">
        <w:t xml:space="preserve"> </w:t>
      </w:r>
      <w:r w:rsidRPr="000E416D">
        <w:t xml:space="preserve">A, B, </w:t>
      </w:r>
      <w:r>
        <w:t>and D</w:t>
      </w:r>
      <w:r w:rsidRPr="000E416D">
        <w:t xml:space="preserve"> are monophyletic lineages. The average pairwise number of nucleotide substitutions per site was used to report branch lengths. For rooting the tree, one genome belonging to </w:t>
      </w:r>
      <w:r w:rsidRPr="00F80D35">
        <w:rPr>
          <w:i/>
          <w:iCs/>
        </w:rPr>
        <w:t>Salmonella</w:t>
      </w:r>
      <w:r w:rsidRPr="000E416D">
        <w:t xml:space="preserve"> </w:t>
      </w:r>
      <w:r w:rsidRPr="00F80D35">
        <w:rPr>
          <w:i/>
          <w:iCs/>
        </w:rPr>
        <w:t>enterica</w:t>
      </w:r>
      <w:r w:rsidRPr="000E416D">
        <w:t xml:space="preserve"> subsp. </w:t>
      </w:r>
      <w:r w:rsidRPr="00F80D35">
        <w:rPr>
          <w:i/>
          <w:iCs/>
        </w:rPr>
        <w:t>indica</w:t>
      </w:r>
      <w:r w:rsidRPr="000E416D">
        <w:t xml:space="preserve"> was used as the outgroup and the branch length of the outgroup was shortened by </w:t>
      </w:r>
      <w:r w:rsidR="009F07B2">
        <w:t>9</w:t>
      </w:r>
      <w:r w:rsidRPr="000E416D">
        <w:t xml:space="preserve">. The Shimodaira-Hasegawa test with 1,000 resamples was used to assess the clustering confidence. The orange stars represent the most recent common ancestor of each </w:t>
      </w:r>
      <w:r w:rsidR="009E069E">
        <w:t>Schwarzengrund</w:t>
      </w:r>
      <w:r w:rsidR="009E069E" w:rsidRPr="000E416D">
        <w:t xml:space="preserve"> </w:t>
      </w:r>
      <w:r w:rsidRPr="000E416D">
        <w:t>lineage with a bootstrap value higher than 0.7.</w:t>
      </w:r>
    </w:p>
    <w:p w14:paraId="7532C281" w14:textId="595F4CC4" w:rsidR="006E6F60" w:rsidRDefault="00E82167" w:rsidP="00686D77">
      <w:pPr>
        <w:pStyle w:val="ListParagraph"/>
        <w:numPr>
          <w:ilvl w:val="0"/>
          <w:numId w:val="6"/>
        </w:numPr>
        <w:rPr>
          <w:b/>
          <w:bCs/>
        </w:rPr>
      </w:pPr>
      <w:r>
        <w:rPr>
          <w:b/>
          <w:bCs/>
          <w:i/>
          <w:iCs/>
        </w:rPr>
        <w:t xml:space="preserve">S. </w:t>
      </w:r>
      <w:r w:rsidR="006E6F60">
        <w:rPr>
          <w:b/>
          <w:bCs/>
        </w:rPr>
        <w:t>Senftenberg</w:t>
      </w:r>
    </w:p>
    <w:p w14:paraId="4C33F7FE" w14:textId="139785D5" w:rsidR="003B0780" w:rsidRPr="003B0780" w:rsidRDefault="005C2DCE" w:rsidP="003B0780">
      <w:pPr>
        <w:rPr>
          <w:b/>
          <w:bCs/>
        </w:rPr>
      </w:pPr>
      <w:r w:rsidRPr="00D9322D">
        <w:t xml:space="preserve">Maximum likelihood phylogenetic tree for </w:t>
      </w:r>
      <w:r w:rsidRPr="005C2DCE">
        <w:rPr>
          <w:i/>
          <w:iCs/>
        </w:rPr>
        <w:t>S.</w:t>
      </w:r>
      <w:r w:rsidRPr="00D9322D">
        <w:t xml:space="preserve"> </w:t>
      </w:r>
      <w:r w:rsidR="00F5336A">
        <w:t>Senftenberg</w:t>
      </w:r>
      <w:r w:rsidRPr="00D9322D">
        <w:t>.</w:t>
      </w:r>
      <w:r w:rsidRPr="005C2DCE">
        <w:rPr>
          <w:b/>
          <w:bCs/>
        </w:rPr>
        <w:t xml:space="preserve"> </w:t>
      </w:r>
      <w:r w:rsidRPr="005C2DCE">
        <w:rPr>
          <w:i/>
          <w:iCs/>
        </w:rPr>
        <w:t>S.</w:t>
      </w:r>
      <w:r w:rsidRPr="00D9322D">
        <w:t xml:space="preserve"> </w:t>
      </w:r>
      <w:r w:rsidR="00F5336A">
        <w:t>Senftenberg</w:t>
      </w:r>
      <w:r w:rsidR="00F5336A" w:rsidRPr="00D9322D">
        <w:t xml:space="preserve"> </w:t>
      </w:r>
      <w:r w:rsidRPr="00D9322D">
        <w:t>is a polyphyletic serovar that contains two phylogenetic lineages (</w:t>
      </w:r>
      <w:r w:rsidR="00565542">
        <w:t>Senftenberg</w:t>
      </w:r>
      <w:r w:rsidR="00565542" w:rsidRPr="00D9322D">
        <w:t xml:space="preserve"> </w:t>
      </w:r>
      <w:r w:rsidRPr="00D9322D">
        <w:t>A, and B)</w:t>
      </w:r>
      <w:r w:rsidR="00565542">
        <w:t xml:space="preserve"> along with two stand-alone singletons (Senftenberg S1, and S2)</w:t>
      </w:r>
      <w:r w:rsidRPr="00D9322D">
        <w:t xml:space="preserve">. </w:t>
      </w:r>
      <w:r w:rsidR="00377E20">
        <w:t>Senftenberg</w:t>
      </w:r>
      <w:r w:rsidR="00377E20" w:rsidRPr="00D9322D">
        <w:t xml:space="preserve"> </w:t>
      </w:r>
      <w:r w:rsidRPr="00D9322D">
        <w:t xml:space="preserve">A is the largest lineage with </w:t>
      </w:r>
      <w:r>
        <w:t>3,</w:t>
      </w:r>
      <w:r w:rsidR="00377E20">
        <w:t>705</w:t>
      </w:r>
      <w:r w:rsidRPr="00D9322D">
        <w:t xml:space="preserve"> genomes representing </w:t>
      </w:r>
      <w:r w:rsidR="00377E20">
        <w:t>211</w:t>
      </w:r>
      <w:r w:rsidRPr="00D9322D">
        <w:t xml:space="preserve"> SNP clusters, and </w:t>
      </w:r>
      <w:r w:rsidR="00377E20">
        <w:t>270</w:t>
      </w:r>
      <w:r w:rsidRPr="00D9322D">
        <w:t xml:space="preserve"> singletons. </w:t>
      </w:r>
      <w:r w:rsidR="00377E20">
        <w:t>Senftenberg</w:t>
      </w:r>
      <w:r w:rsidR="00377E20" w:rsidRPr="00D9322D">
        <w:t xml:space="preserve"> </w:t>
      </w:r>
      <w:r w:rsidRPr="00D9322D">
        <w:t xml:space="preserve">B contains </w:t>
      </w:r>
      <w:r w:rsidR="00377E20">
        <w:t>369</w:t>
      </w:r>
      <w:r w:rsidRPr="00D9322D">
        <w:t xml:space="preserve"> </w:t>
      </w:r>
      <w:r w:rsidRPr="00D9322D">
        <w:lastRenderedPageBreak/>
        <w:t xml:space="preserve">genomes representing </w:t>
      </w:r>
      <w:r w:rsidR="00377E20">
        <w:t>57 SNP clusters, and 84</w:t>
      </w:r>
      <w:r w:rsidRPr="00D9322D">
        <w:t xml:space="preserve"> singletons. </w:t>
      </w:r>
      <w:r w:rsidR="00F81BD8">
        <w:t>Senftenberg</w:t>
      </w:r>
      <w:r w:rsidR="00F81BD8" w:rsidRPr="00D9322D">
        <w:t xml:space="preserve"> </w:t>
      </w:r>
      <w:r w:rsidRPr="00D9322D">
        <w:t>A is a paraphyletic lineage since other non-</w:t>
      </w:r>
      <w:r w:rsidR="00F81BD8">
        <w:t>Senftenberg</w:t>
      </w:r>
      <w:r w:rsidR="00F81BD8" w:rsidRPr="00D9322D">
        <w:t xml:space="preserve"> </w:t>
      </w:r>
      <w:r w:rsidRPr="00D9322D">
        <w:t xml:space="preserve">serovar clusters within this lineage (i.e. </w:t>
      </w:r>
      <w:r w:rsidRPr="005C2DCE">
        <w:rPr>
          <w:i/>
          <w:iCs/>
        </w:rPr>
        <w:t>S.</w:t>
      </w:r>
      <w:r w:rsidRPr="00D9322D">
        <w:t xml:space="preserve"> </w:t>
      </w:r>
      <w:r w:rsidR="00F81BD8">
        <w:t>Yoruba</w:t>
      </w:r>
      <w:r w:rsidRPr="00D9322D">
        <w:t xml:space="preserve"> clusters within </w:t>
      </w:r>
      <w:r w:rsidR="004149DE">
        <w:t>Senftenberg</w:t>
      </w:r>
      <w:r w:rsidR="004149DE" w:rsidRPr="00D9322D">
        <w:t xml:space="preserve"> </w:t>
      </w:r>
      <w:r w:rsidRPr="00D9322D">
        <w:t xml:space="preserve">A). </w:t>
      </w:r>
      <w:r w:rsidR="004149DE">
        <w:t>Senftenberg</w:t>
      </w:r>
      <w:r w:rsidR="004149DE" w:rsidRPr="00D9322D">
        <w:t xml:space="preserve"> </w:t>
      </w:r>
      <w:r w:rsidRPr="00D9322D">
        <w:t xml:space="preserve">B is a monophyletic lineage. The average pairwise number of nucleotide substitutions per site was used to report branch lengths. For rooting the tree, one genome belonging to </w:t>
      </w:r>
      <w:r w:rsidRPr="005C2DCE">
        <w:rPr>
          <w:i/>
          <w:iCs/>
        </w:rPr>
        <w:t>Salmonella</w:t>
      </w:r>
      <w:r w:rsidRPr="00D9322D">
        <w:t xml:space="preserve"> </w:t>
      </w:r>
      <w:r w:rsidRPr="005C2DCE">
        <w:rPr>
          <w:i/>
          <w:iCs/>
        </w:rPr>
        <w:t>enterica</w:t>
      </w:r>
      <w:r w:rsidRPr="00D9322D">
        <w:t xml:space="preserve"> subsp. </w:t>
      </w:r>
      <w:r w:rsidRPr="005C2DCE">
        <w:rPr>
          <w:i/>
          <w:iCs/>
        </w:rPr>
        <w:t>indica</w:t>
      </w:r>
      <w:r w:rsidRPr="00D9322D">
        <w:t xml:space="preserve"> was used as the outgroup</w:t>
      </w:r>
      <w:r>
        <w:t xml:space="preserve"> and</w:t>
      </w:r>
      <w:r w:rsidRPr="009E6E2B">
        <w:t xml:space="preserve"> </w:t>
      </w:r>
      <w:r>
        <w:t xml:space="preserve">the branch length of the outgroup was shortened by </w:t>
      </w:r>
      <w:r w:rsidR="0053144B">
        <w:t>8</w:t>
      </w:r>
      <w:r w:rsidRPr="00D9322D">
        <w:t xml:space="preserve">. The Shimodaira-Hasegawa test with 1,000 resamples was used to assess the clustering confidence. The orange stars represent the most recent common ancestor of each </w:t>
      </w:r>
      <w:r w:rsidR="001D3762">
        <w:t>Senftenberg</w:t>
      </w:r>
      <w:r w:rsidR="001D3762" w:rsidRPr="00D9322D">
        <w:t xml:space="preserve"> </w:t>
      </w:r>
      <w:r w:rsidRPr="00D9322D">
        <w:t>lineage with a bootstrap value higher than 0.7.</w:t>
      </w:r>
    </w:p>
    <w:p w14:paraId="08A7595E" w14:textId="3810F0B1" w:rsidR="006E6F60" w:rsidRDefault="00E82167" w:rsidP="00686D77">
      <w:pPr>
        <w:pStyle w:val="ListParagraph"/>
        <w:numPr>
          <w:ilvl w:val="0"/>
          <w:numId w:val="6"/>
        </w:numPr>
        <w:rPr>
          <w:b/>
          <w:bCs/>
        </w:rPr>
      </w:pPr>
      <w:r>
        <w:rPr>
          <w:b/>
          <w:bCs/>
          <w:i/>
          <w:iCs/>
        </w:rPr>
        <w:t xml:space="preserve">S. </w:t>
      </w:r>
      <w:r w:rsidR="006E6F60">
        <w:rPr>
          <w:b/>
          <w:bCs/>
        </w:rPr>
        <w:t>Stanley</w:t>
      </w:r>
    </w:p>
    <w:p w14:paraId="55004350" w14:textId="65726482" w:rsidR="004E42A9" w:rsidRPr="004E42A9" w:rsidRDefault="000A0FE9" w:rsidP="004E42A9">
      <w:pPr>
        <w:rPr>
          <w:b/>
          <w:bCs/>
        </w:rPr>
      </w:pPr>
      <w:r w:rsidRPr="00D9322D">
        <w:t xml:space="preserve">Maximum likelihood phylogenetic tree for </w:t>
      </w:r>
      <w:r w:rsidRPr="000A0FE9">
        <w:rPr>
          <w:i/>
          <w:iCs/>
        </w:rPr>
        <w:t>S.</w:t>
      </w:r>
      <w:r w:rsidRPr="00D9322D">
        <w:t xml:space="preserve"> </w:t>
      </w:r>
      <w:r w:rsidR="00BE141B">
        <w:t>Stanley</w:t>
      </w:r>
      <w:r w:rsidRPr="00D9322D">
        <w:t>.</w:t>
      </w:r>
      <w:r w:rsidRPr="000A0FE9">
        <w:rPr>
          <w:b/>
          <w:bCs/>
        </w:rPr>
        <w:t xml:space="preserve"> </w:t>
      </w:r>
      <w:r w:rsidRPr="000A0FE9">
        <w:rPr>
          <w:i/>
          <w:iCs/>
        </w:rPr>
        <w:t>S.</w:t>
      </w:r>
      <w:r w:rsidRPr="00D9322D">
        <w:t xml:space="preserve"> </w:t>
      </w:r>
      <w:r w:rsidR="00BE141B">
        <w:t>Stanley</w:t>
      </w:r>
      <w:r w:rsidR="00BE141B" w:rsidRPr="00D9322D">
        <w:t xml:space="preserve"> </w:t>
      </w:r>
      <w:r w:rsidRPr="00D9322D">
        <w:t>is a polyphyletic serovar that contains two phylogenetic lineages (</w:t>
      </w:r>
      <w:r w:rsidR="00BE141B">
        <w:t>Stanley</w:t>
      </w:r>
      <w:r w:rsidR="00BE141B" w:rsidRPr="00D9322D">
        <w:t xml:space="preserve"> </w:t>
      </w:r>
      <w:r w:rsidRPr="00D9322D">
        <w:t>A, and B)</w:t>
      </w:r>
      <w:r>
        <w:t xml:space="preserve"> along with two stand-alone singletons (</w:t>
      </w:r>
      <w:r w:rsidR="00BE141B">
        <w:t xml:space="preserve">Stanley </w:t>
      </w:r>
      <w:r>
        <w:t>S1, and S2)</w:t>
      </w:r>
      <w:r w:rsidRPr="00D9322D">
        <w:t xml:space="preserve">. </w:t>
      </w:r>
      <w:r w:rsidR="00BE141B">
        <w:t>Stanley</w:t>
      </w:r>
      <w:r w:rsidR="00BE141B" w:rsidRPr="00D9322D">
        <w:t xml:space="preserve"> </w:t>
      </w:r>
      <w:r w:rsidRPr="00D9322D">
        <w:t xml:space="preserve">A is the largest lineage with </w:t>
      </w:r>
      <w:r w:rsidR="00BE141B">
        <w:t>2,978</w:t>
      </w:r>
      <w:r w:rsidRPr="00D9322D">
        <w:t xml:space="preserve"> genomes representing </w:t>
      </w:r>
      <w:r w:rsidR="00BE141B">
        <w:t>347</w:t>
      </w:r>
      <w:r w:rsidRPr="00D9322D">
        <w:t xml:space="preserve"> SNP clusters, and </w:t>
      </w:r>
      <w:r w:rsidR="00BE141B">
        <w:t>647</w:t>
      </w:r>
      <w:r w:rsidRPr="00D9322D">
        <w:t xml:space="preserve"> singletons. </w:t>
      </w:r>
      <w:r w:rsidR="00BE141B">
        <w:t>Stanley</w:t>
      </w:r>
      <w:r w:rsidR="00BE141B" w:rsidRPr="00D9322D">
        <w:t xml:space="preserve"> </w:t>
      </w:r>
      <w:r w:rsidRPr="00D9322D">
        <w:t xml:space="preserve">B contains </w:t>
      </w:r>
      <w:r w:rsidR="00BE141B">
        <w:t>2</w:t>
      </w:r>
      <w:r w:rsidRPr="00D9322D">
        <w:t xml:space="preserve"> genomes representing </w:t>
      </w:r>
      <w:r w:rsidR="00BE141B">
        <w:t>only 1</w:t>
      </w:r>
      <w:r>
        <w:t xml:space="preserve"> SNP cluster</w:t>
      </w:r>
      <w:r w:rsidRPr="00D9322D">
        <w:t xml:space="preserve">. </w:t>
      </w:r>
      <w:r w:rsidR="003D3A2F">
        <w:t>Both Stanley</w:t>
      </w:r>
      <w:r w:rsidR="003D3A2F" w:rsidRPr="00D9322D">
        <w:t xml:space="preserve"> </w:t>
      </w:r>
      <w:r w:rsidR="003D3A2F">
        <w:t xml:space="preserve">A, and </w:t>
      </w:r>
      <w:r w:rsidRPr="00D9322D">
        <w:t xml:space="preserve">B </w:t>
      </w:r>
      <w:r w:rsidR="005811A8">
        <w:t>are</w:t>
      </w:r>
      <w:r w:rsidRPr="00D9322D">
        <w:t xml:space="preserve"> monophyletic lineage</w:t>
      </w:r>
      <w:r w:rsidR="005811A8">
        <w:t>s</w:t>
      </w:r>
      <w:r w:rsidRPr="00D9322D">
        <w:t xml:space="preserve">. The average pairwise number of nucleotide substitutions per site was used to report branch lengths. For rooting the tree, one genome belonging to </w:t>
      </w:r>
      <w:r w:rsidRPr="000A0FE9">
        <w:rPr>
          <w:i/>
          <w:iCs/>
        </w:rPr>
        <w:t>Salmonella</w:t>
      </w:r>
      <w:r w:rsidRPr="00D9322D">
        <w:t xml:space="preserve"> </w:t>
      </w:r>
      <w:r w:rsidRPr="000A0FE9">
        <w:rPr>
          <w:i/>
          <w:iCs/>
        </w:rPr>
        <w:t>enterica</w:t>
      </w:r>
      <w:r w:rsidRPr="00D9322D">
        <w:t xml:space="preserve"> subsp. </w:t>
      </w:r>
      <w:r w:rsidRPr="000A0FE9">
        <w:rPr>
          <w:i/>
          <w:iCs/>
        </w:rPr>
        <w:t>indica</w:t>
      </w:r>
      <w:r w:rsidRPr="00D9322D">
        <w:t xml:space="preserve"> was used as the outgroup</w:t>
      </w:r>
      <w:r>
        <w:t xml:space="preserve"> and</w:t>
      </w:r>
      <w:r w:rsidRPr="009E6E2B">
        <w:t xml:space="preserve"> </w:t>
      </w:r>
      <w:r>
        <w:t xml:space="preserve">the branch length of the outgroup was shortened by </w:t>
      </w:r>
      <w:r w:rsidR="00E675FC">
        <w:t>100</w:t>
      </w:r>
      <w:r w:rsidRPr="00D9322D">
        <w:t xml:space="preserve">. The Shimodaira-Hasegawa test with 1,000 resamples was used to assess the clustering confidence. The orange stars represent the most recent common ancestor of each </w:t>
      </w:r>
      <w:r w:rsidR="00692DFC">
        <w:t>Stanley</w:t>
      </w:r>
      <w:r w:rsidR="00692DFC" w:rsidRPr="00D9322D">
        <w:t xml:space="preserve"> </w:t>
      </w:r>
      <w:r w:rsidRPr="00D9322D">
        <w:t>lineage with a bootstrap value higher than 0.7.</w:t>
      </w:r>
    </w:p>
    <w:p w14:paraId="5262B60C" w14:textId="7CEE88F1" w:rsidR="006E6F60" w:rsidRDefault="00E82167" w:rsidP="00686D77">
      <w:pPr>
        <w:pStyle w:val="ListParagraph"/>
        <w:numPr>
          <w:ilvl w:val="0"/>
          <w:numId w:val="6"/>
        </w:numPr>
        <w:rPr>
          <w:b/>
          <w:bCs/>
        </w:rPr>
      </w:pPr>
      <w:r>
        <w:rPr>
          <w:b/>
          <w:bCs/>
          <w:i/>
          <w:iCs/>
        </w:rPr>
        <w:t xml:space="preserve">S. </w:t>
      </w:r>
      <w:r w:rsidR="006E6F60">
        <w:rPr>
          <w:b/>
          <w:bCs/>
        </w:rPr>
        <w:t>Tennessee</w:t>
      </w:r>
    </w:p>
    <w:p w14:paraId="46ACFD4A" w14:textId="6FEEF40E" w:rsidR="000F18CE" w:rsidRPr="000F18CE" w:rsidRDefault="001B7B76" w:rsidP="000F18CE">
      <w:pPr>
        <w:rPr>
          <w:b/>
          <w:bCs/>
        </w:rPr>
      </w:pPr>
      <w:r w:rsidRPr="00D9322D">
        <w:t xml:space="preserve">Maximum likelihood phylogenetic tree for </w:t>
      </w:r>
      <w:r w:rsidRPr="001B7B76">
        <w:rPr>
          <w:i/>
          <w:iCs/>
        </w:rPr>
        <w:t>S.</w:t>
      </w:r>
      <w:r w:rsidRPr="00D9322D">
        <w:t xml:space="preserve"> </w:t>
      </w:r>
      <w:r>
        <w:t>Tennessee</w:t>
      </w:r>
      <w:r w:rsidRPr="00D9322D">
        <w:t>.</w:t>
      </w:r>
      <w:r w:rsidRPr="001B7B76">
        <w:rPr>
          <w:b/>
          <w:bCs/>
        </w:rPr>
        <w:t xml:space="preserve"> </w:t>
      </w:r>
      <w:r w:rsidRPr="001B7B76">
        <w:rPr>
          <w:i/>
          <w:iCs/>
        </w:rPr>
        <w:t>S.</w:t>
      </w:r>
      <w:r w:rsidRPr="00D9322D">
        <w:t xml:space="preserve"> </w:t>
      </w:r>
      <w:r>
        <w:t>Tennessee</w:t>
      </w:r>
      <w:r w:rsidRPr="00D9322D">
        <w:t xml:space="preserve"> is a polyphyletic serovar that contains two phylogenetic lineages (</w:t>
      </w:r>
      <w:r>
        <w:t>Tennessee</w:t>
      </w:r>
      <w:r w:rsidRPr="00D9322D">
        <w:t xml:space="preserve"> A, and B). </w:t>
      </w:r>
      <w:r w:rsidR="007F139E">
        <w:t>Tennessee</w:t>
      </w:r>
      <w:r w:rsidR="007F139E" w:rsidRPr="00D9322D">
        <w:t xml:space="preserve"> </w:t>
      </w:r>
      <w:r w:rsidRPr="00D9322D">
        <w:t xml:space="preserve">A is the largest lineage with </w:t>
      </w:r>
      <w:r w:rsidR="007F139E">
        <w:t>893</w:t>
      </w:r>
      <w:r w:rsidRPr="00D9322D">
        <w:t xml:space="preserve"> genomes representing </w:t>
      </w:r>
      <w:r w:rsidR="007F139E">
        <w:t>118</w:t>
      </w:r>
      <w:r w:rsidRPr="00D9322D">
        <w:t xml:space="preserve"> SNP clusters, and </w:t>
      </w:r>
      <w:r w:rsidR="007F139E">
        <w:t>196</w:t>
      </w:r>
      <w:r w:rsidRPr="00D9322D">
        <w:t xml:space="preserve"> singletons. </w:t>
      </w:r>
      <w:r w:rsidR="007F139E">
        <w:t>Tennessee</w:t>
      </w:r>
      <w:r w:rsidR="007F139E" w:rsidRPr="00D9322D">
        <w:t xml:space="preserve"> </w:t>
      </w:r>
      <w:r w:rsidRPr="00D9322D">
        <w:t xml:space="preserve">B contains </w:t>
      </w:r>
      <w:r w:rsidR="007F139E">
        <w:t>16</w:t>
      </w:r>
      <w:r w:rsidRPr="00D9322D">
        <w:t xml:space="preserve"> genomes representing </w:t>
      </w:r>
      <w:r w:rsidR="007F139E">
        <w:t>2</w:t>
      </w:r>
      <w:r>
        <w:t xml:space="preserve"> SNP clusters, and </w:t>
      </w:r>
      <w:r w:rsidR="007F139E">
        <w:t>1</w:t>
      </w:r>
      <w:r w:rsidRPr="00D9322D">
        <w:t xml:space="preserve"> singleton. </w:t>
      </w:r>
      <w:r w:rsidR="007F139E">
        <w:t>Tennessee</w:t>
      </w:r>
      <w:r w:rsidR="007F139E" w:rsidRPr="00D9322D">
        <w:t xml:space="preserve"> </w:t>
      </w:r>
      <w:r w:rsidRPr="00D9322D">
        <w:t>A is a paraphyletic lineage since other non-</w:t>
      </w:r>
      <w:r w:rsidR="007F139E">
        <w:t>Tennessee</w:t>
      </w:r>
      <w:r w:rsidR="007F139E" w:rsidRPr="00D9322D">
        <w:t xml:space="preserve"> </w:t>
      </w:r>
      <w:r w:rsidRPr="00D9322D">
        <w:t xml:space="preserve">serovar clusters within this lineage (i.e. </w:t>
      </w:r>
      <w:r w:rsidRPr="001B7B76">
        <w:rPr>
          <w:i/>
          <w:iCs/>
        </w:rPr>
        <w:t>S.</w:t>
      </w:r>
      <w:r w:rsidRPr="00D9322D">
        <w:t xml:space="preserve"> </w:t>
      </w:r>
      <w:r w:rsidR="007F139E">
        <w:t>Tamberma</w:t>
      </w:r>
      <w:r w:rsidRPr="00D9322D">
        <w:t xml:space="preserve"> clusters within </w:t>
      </w:r>
      <w:r w:rsidR="007F139E">
        <w:t>Tennessee</w:t>
      </w:r>
      <w:r w:rsidR="007F139E" w:rsidRPr="00D9322D">
        <w:t xml:space="preserve"> </w:t>
      </w:r>
      <w:r w:rsidRPr="00D9322D">
        <w:t xml:space="preserve">A). </w:t>
      </w:r>
      <w:r w:rsidR="007F139E">
        <w:t>Tennessee</w:t>
      </w:r>
      <w:r w:rsidR="007F139E" w:rsidRPr="00D9322D">
        <w:t xml:space="preserve"> </w:t>
      </w:r>
      <w:r w:rsidRPr="00D9322D">
        <w:t xml:space="preserve">B is a monophyletic lineage. The average pairwise number of nucleotide substitutions per site was used to report branch lengths. For rooting the tree, one genome belonging to </w:t>
      </w:r>
      <w:r w:rsidRPr="001B7B76">
        <w:rPr>
          <w:i/>
          <w:iCs/>
        </w:rPr>
        <w:t>Salmonella</w:t>
      </w:r>
      <w:r w:rsidRPr="00D9322D">
        <w:t xml:space="preserve"> </w:t>
      </w:r>
      <w:r w:rsidRPr="001B7B76">
        <w:rPr>
          <w:i/>
          <w:iCs/>
        </w:rPr>
        <w:t>enterica</w:t>
      </w:r>
      <w:r w:rsidRPr="00D9322D">
        <w:t xml:space="preserve"> subsp. </w:t>
      </w:r>
      <w:r w:rsidRPr="001B7B76">
        <w:rPr>
          <w:i/>
          <w:iCs/>
        </w:rPr>
        <w:t>indica</w:t>
      </w:r>
      <w:r w:rsidRPr="00D9322D">
        <w:t xml:space="preserve"> was used as the outgroup. The Shimodaira-Hasegawa test with 1,000 resamples was used to assess the clustering confidence. The orange stars represent the most recent common ancestor of each </w:t>
      </w:r>
      <w:r w:rsidR="00EE6343">
        <w:t>Tennessee</w:t>
      </w:r>
      <w:r w:rsidR="00EE6343" w:rsidRPr="00D9322D">
        <w:t xml:space="preserve"> </w:t>
      </w:r>
      <w:r w:rsidRPr="00D9322D">
        <w:t>lineage with a bootstrap value higher than 0.7.</w:t>
      </w:r>
    </w:p>
    <w:p w14:paraId="647031F2" w14:textId="681C43BD" w:rsidR="006E6F60" w:rsidRDefault="00E82167" w:rsidP="00686D77">
      <w:pPr>
        <w:pStyle w:val="ListParagraph"/>
        <w:numPr>
          <w:ilvl w:val="0"/>
          <w:numId w:val="6"/>
        </w:numPr>
        <w:rPr>
          <w:b/>
          <w:bCs/>
        </w:rPr>
      </w:pPr>
      <w:r>
        <w:rPr>
          <w:b/>
          <w:bCs/>
          <w:i/>
          <w:iCs/>
        </w:rPr>
        <w:t xml:space="preserve">S. </w:t>
      </w:r>
      <w:r w:rsidR="006E6F60">
        <w:rPr>
          <w:b/>
          <w:bCs/>
        </w:rPr>
        <w:t>Thompson</w:t>
      </w:r>
    </w:p>
    <w:p w14:paraId="44A258AA" w14:textId="1F5F9E7A" w:rsidR="00175C43" w:rsidRPr="00B62257" w:rsidRDefault="0072351E" w:rsidP="0072351E">
      <w:pPr>
        <w:rPr>
          <w:color w:val="FF0000"/>
        </w:rPr>
      </w:pPr>
      <w:r>
        <w:t xml:space="preserve">Maximum likelihood phylogenetic tree for </w:t>
      </w:r>
      <w:r w:rsidRPr="0072351E">
        <w:rPr>
          <w:i/>
          <w:iCs/>
        </w:rPr>
        <w:t>S.</w:t>
      </w:r>
      <w:r>
        <w:t xml:space="preserve"> </w:t>
      </w:r>
      <w:r w:rsidR="008B26A3">
        <w:t>Thompson</w:t>
      </w:r>
      <w:r>
        <w:t xml:space="preserve">. </w:t>
      </w:r>
      <w:r w:rsidRPr="0072351E">
        <w:rPr>
          <w:i/>
          <w:iCs/>
        </w:rPr>
        <w:t>S.</w:t>
      </w:r>
      <w:r>
        <w:t xml:space="preserve"> </w:t>
      </w:r>
      <w:r w:rsidR="008B26A3">
        <w:t xml:space="preserve">Thompson </w:t>
      </w:r>
      <w:r>
        <w:t>is a polyphyletic serovar that contains four phylogenetic lineages (</w:t>
      </w:r>
      <w:r w:rsidR="008B26A3">
        <w:t xml:space="preserve">Thompson </w:t>
      </w:r>
      <w:r>
        <w:t>A, B, C, and D) along with one stand-alone singleton (</w:t>
      </w:r>
      <w:r w:rsidR="008B26A3">
        <w:t xml:space="preserve">Thompson </w:t>
      </w:r>
      <w:r>
        <w:t xml:space="preserve">S1). </w:t>
      </w:r>
      <w:r w:rsidR="008B26A3">
        <w:t xml:space="preserve">Thompson </w:t>
      </w:r>
      <w:r>
        <w:t xml:space="preserve">A is the largest lineage with </w:t>
      </w:r>
      <w:r w:rsidR="008B26A3">
        <w:t>7,504</w:t>
      </w:r>
      <w:r>
        <w:t xml:space="preserve"> genomes representing </w:t>
      </w:r>
      <w:r w:rsidR="008B26A3">
        <w:t>159</w:t>
      </w:r>
      <w:r>
        <w:t xml:space="preserve"> SNP clusters, and </w:t>
      </w:r>
      <w:r w:rsidR="008B26A3">
        <w:t>268</w:t>
      </w:r>
      <w:r>
        <w:t xml:space="preserve"> singletons. </w:t>
      </w:r>
      <w:r w:rsidR="008B26A3">
        <w:t xml:space="preserve">Thompson </w:t>
      </w:r>
      <w:r>
        <w:t xml:space="preserve">B contains </w:t>
      </w:r>
      <w:r w:rsidR="008B26A3">
        <w:t>568</w:t>
      </w:r>
      <w:r>
        <w:t xml:space="preserve"> genomes representing </w:t>
      </w:r>
      <w:r w:rsidR="008B26A3">
        <w:t>50</w:t>
      </w:r>
      <w:r>
        <w:t xml:space="preserve"> SNP clusters, and </w:t>
      </w:r>
      <w:r w:rsidR="008B26A3">
        <w:t>141</w:t>
      </w:r>
      <w:r>
        <w:t xml:space="preserve"> singletons. </w:t>
      </w:r>
      <w:r w:rsidR="008B26A3">
        <w:t>Thompson</w:t>
      </w:r>
      <w:r w:rsidR="008B26A3" w:rsidRPr="000A145E">
        <w:t xml:space="preserve"> </w:t>
      </w:r>
      <w:r w:rsidRPr="000A145E">
        <w:t xml:space="preserve">C contains </w:t>
      </w:r>
      <w:r w:rsidR="008B26A3">
        <w:t>22</w:t>
      </w:r>
      <w:r w:rsidRPr="000A145E">
        <w:t xml:space="preserve"> genomes representing </w:t>
      </w:r>
      <w:r w:rsidR="008B26A3">
        <w:t>3</w:t>
      </w:r>
      <w:r>
        <w:t xml:space="preserve"> </w:t>
      </w:r>
      <w:r w:rsidRPr="000A145E">
        <w:t xml:space="preserve">SNP clusters, and </w:t>
      </w:r>
      <w:r w:rsidR="008B26A3">
        <w:lastRenderedPageBreak/>
        <w:t>5</w:t>
      </w:r>
      <w:r w:rsidRPr="000A145E">
        <w:t xml:space="preserve"> singletons. </w:t>
      </w:r>
      <w:r w:rsidR="008B26A3">
        <w:t>Thompson</w:t>
      </w:r>
      <w:r w:rsidR="008B26A3" w:rsidRPr="000A145E">
        <w:t xml:space="preserve"> </w:t>
      </w:r>
      <w:r w:rsidRPr="000A145E">
        <w:t xml:space="preserve">D contains </w:t>
      </w:r>
      <w:r w:rsidR="008B26A3">
        <w:t>3</w:t>
      </w:r>
      <w:r w:rsidRPr="000A145E">
        <w:t xml:space="preserve"> genomes representing </w:t>
      </w:r>
      <w:r w:rsidR="008B26A3">
        <w:t>1 SNP cluster, and</w:t>
      </w:r>
      <w:r>
        <w:t xml:space="preserve"> 2</w:t>
      </w:r>
      <w:r w:rsidRPr="000A145E">
        <w:t xml:space="preserve"> singletons. </w:t>
      </w:r>
      <w:r w:rsidR="008B26A3">
        <w:t>All four Thompson lineages</w:t>
      </w:r>
      <w:r w:rsidRPr="000E416D">
        <w:t xml:space="preserve"> are monophyletic. The average pairwise number of nucleotide substitutions per site was used to report branch lengths. For rooting the tree, one genome belonging to </w:t>
      </w:r>
      <w:r w:rsidRPr="0072351E">
        <w:rPr>
          <w:i/>
          <w:iCs/>
        </w:rPr>
        <w:t>Salmonella</w:t>
      </w:r>
      <w:r w:rsidRPr="000E416D">
        <w:t xml:space="preserve"> </w:t>
      </w:r>
      <w:r w:rsidRPr="0072351E">
        <w:rPr>
          <w:i/>
          <w:iCs/>
        </w:rPr>
        <w:t>enterica</w:t>
      </w:r>
      <w:r w:rsidRPr="000E416D">
        <w:t xml:space="preserve"> subsp. </w:t>
      </w:r>
      <w:r w:rsidRPr="0072351E">
        <w:rPr>
          <w:i/>
          <w:iCs/>
        </w:rPr>
        <w:t>indica</w:t>
      </w:r>
      <w:r w:rsidRPr="000E416D">
        <w:t xml:space="preserve"> was used as the outgroup</w:t>
      </w:r>
      <w:r w:rsidR="00347894">
        <w:t>.</w:t>
      </w:r>
      <w:r w:rsidR="00B62257">
        <w:t xml:space="preserve"> </w:t>
      </w:r>
      <w:r w:rsidRPr="000E416D">
        <w:t xml:space="preserve">The Shimodaira-Hasegawa test with 1,000 resamples was used to assess the clustering confidence. The orange stars represent the most recent common ancestor of each </w:t>
      </w:r>
      <w:r w:rsidR="00B62257">
        <w:t>Thompson</w:t>
      </w:r>
      <w:r w:rsidR="00B62257" w:rsidRPr="000E416D">
        <w:t xml:space="preserve"> </w:t>
      </w:r>
      <w:r w:rsidRPr="000E416D">
        <w:t>lineage with a bootstrap value higher than 0.7.</w:t>
      </w:r>
    </w:p>
    <w:p w14:paraId="2D25B104" w14:textId="324F689E" w:rsidR="006E6F60" w:rsidRDefault="00E82167" w:rsidP="00686D77">
      <w:pPr>
        <w:pStyle w:val="ListParagraph"/>
        <w:numPr>
          <w:ilvl w:val="0"/>
          <w:numId w:val="6"/>
        </w:numPr>
        <w:rPr>
          <w:b/>
          <w:bCs/>
        </w:rPr>
      </w:pPr>
      <w:r>
        <w:rPr>
          <w:b/>
          <w:bCs/>
          <w:i/>
          <w:iCs/>
        </w:rPr>
        <w:t xml:space="preserve">S. </w:t>
      </w:r>
      <w:r w:rsidR="006E6F60">
        <w:rPr>
          <w:b/>
          <w:bCs/>
        </w:rPr>
        <w:t>Typhi</w:t>
      </w:r>
    </w:p>
    <w:p w14:paraId="6A4CA309" w14:textId="77777777" w:rsidR="0010408D" w:rsidRPr="00802CE5" w:rsidRDefault="0010408D" w:rsidP="0010408D">
      <w:r>
        <w:t xml:space="preserve">Maximum likelihood phylogenetic tree for </w:t>
      </w:r>
      <w:r w:rsidRPr="0010408D">
        <w:rPr>
          <w:i/>
          <w:iCs/>
        </w:rPr>
        <w:t>S.</w:t>
      </w:r>
      <w:r>
        <w:t xml:space="preserve"> Typhi. </w:t>
      </w:r>
      <w:r w:rsidRPr="0010408D">
        <w:rPr>
          <w:i/>
          <w:iCs/>
        </w:rPr>
        <w:t>S.</w:t>
      </w:r>
      <w:r>
        <w:t xml:space="preserve"> Typhi is a monophyletic serovar with 13,735 genomes representing 410 SNP clusters, and 670 singletons. The average pairwise number of nucleotide substitutions per site was used to report branch lengths. For rooting the tree, one genome belonging to </w:t>
      </w:r>
      <w:r w:rsidRPr="0010408D">
        <w:rPr>
          <w:i/>
          <w:iCs/>
        </w:rPr>
        <w:t>Salmonella enterica</w:t>
      </w:r>
      <w:r>
        <w:t xml:space="preserve"> subsp. </w:t>
      </w:r>
      <w:r w:rsidRPr="0010408D">
        <w:rPr>
          <w:i/>
          <w:iCs/>
        </w:rPr>
        <w:t>indica</w:t>
      </w:r>
      <w:r>
        <w:t xml:space="preserve"> was used as the outgroup and </w:t>
      </w:r>
      <w:r w:rsidRPr="000E416D">
        <w:t xml:space="preserve">the branch length of the outgroup was shortened by </w:t>
      </w:r>
      <w:r>
        <w:t>10. The Shimodaira-Hasegawa test with 1,000 resamples was used to assess the clustering confidence. The orange star</w:t>
      </w:r>
      <w:r>
        <w:rPr>
          <w:rFonts w:hint="eastAsia"/>
        </w:rPr>
        <w:t xml:space="preserve">s </w:t>
      </w:r>
      <w:r>
        <w:t>represent the most recent common ancestor of Typhi lineage with a bootstrap value higher than 0.7.</w:t>
      </w:r>
    </w:p>
    <w:p w14:paraId="4D366AD1" w14:textId="77777777" w:rsidR="0010408D" w:rsidRPr="0010408D" w:rsidRDefault="0010408D" w:rsidP="0010408D">
      <w:pPr>
        <w:rPr>
          <w:b/>
          <w:bCs/>
        </w:rPr>
      </w:pPr>
    </w:p>
    <w:p w14:paraId="35461BAF" w14:textId="1A9161FF" w:rsidR="0010408D" w:rsidRDefault="0010408D" w:rsidP="00686D77">
      <w:pPr>
        <w:pStyle w:val="ListParagraph"/>
        <w:numPr>
          <w:ilvl w:val="0"/>
          <w:numId w:val="6"/>
        </w:numPr>
        <w:rPr>
          <w:b/>
          <w:bCs/>
        </w:rPr>
      </w:pPr>
      <w:r>
        <w:rPr>
          <w:b/>
          <w:bCs/>
          <w:i/>
          <w:iCs/>
        </w:rPr>
        <w:t xml:space="preserve">S. </w:t>
      </w:r>
      <w:r>
        <w:rPr>
          <w:b/>
          <w:bCs/>
        </w:rPr>
        <w:t>Typhimurium</w:t>
      </w:r>
    </w:p>
    <w:p w14:paraId="19611022" w14:textId="330DA7D3" w:rsidR="0010408D" w:rsidRPr="004D6CBB" w:rsidRDefault="00F45E44" w:rsidP="0010408D">
      <w:r>
        <w:t xml:space="preserve">Maximum likelihood phylogenetic tree for </w:t>
      </w:r>
      <w:r w:rsidRPr="00F45E44">
        <w:rPr>
          <w:i/>
          <w:iCs/>
        </w:rPr>
        <w:t>S.</w:t>
      </w:r>
      <w:r>
        <w:t xml:space="preserve"> Typhimurium. </w:t>
      </w:r>
      <w:r w:rsidRPr="00F45E44">
        <w:rPr>
          <w:i/>
          <w:iCs/>
        </w:rPr>
        <w:t>S.</w:t>
      </w:r>
      <w:r>
        <w:t xml:space="preserve"> Typhimurium is a polyphyletic serovar that contains four phylogenetic lineages (Typhimurium A, B, C, and D). Typhimurium A is the largest lineage with 62,911 genomes which represent 2,979 SNP clusters, and 4,952 singletons. Typhimurium B contains 56 genomes which represent 12 SNP clusters, and 24 singletons. Typhimurium C contains 3 genomes, which are all singletons. Typhimurium D includes 2 genomes, which are all singletons. Typhimurium A, B, and C are paraphyletic since other non-Typhimurium serovars cluster within these lineages. For example, </w:t>
      </w:r>
      <w:r w:rsidRPr="00F45E44">
        <w:rPr>
          <w:i/>
          <w:iCs/>
        </w:rPr>
        <w:t>S</w:t>
      </w:r>
      <w:r>
        <w:t xml:space="preserve">. Heidelberg clusters within Typhimurium B. Finally, Typhimurium D is monophyletic. The average pairwise number of nucleotide substitutions per site was used to report branch lengths. For rooting the tree, one genome belonging to </w:t>
      </w:r>
      <w:r w:rsidRPr="00F45E44">
        <w:rPr>
          <w:i/>
          <w:iCs/>
        </w:rPr>
        <w:t>Salmonella enterica</w:t>
      </w:r>
      <w:r>
        <w:t xml:space="preserve"> subsp. </w:t>
      </w:r>
      <w:r w:rsidRPr="00F45E44">
        <w:rPr>
          <w:i/>
          <w:iCs/>
        </w:rPr>
        <w:t>indica</w:t>
      </w:r>
      <w:r>
        <w:t xml:space="preserve"> was used as the outgroup. The Shimodaira-Hasegawa test with 1,000 resamples was used to assess the clustering confidence. The orange star</w:t>
      </w:r>
      <w:r>
        <w:rPr>
          <w:rFonts w:hint="eastAsia"/>
        </w:rPr>
        <w:t xml:space="preserve">s </w:t>
      </w:r>
      <w:r>
        <w:t>represent the most recent common ancestor of each Typhimurium lineage with a bootstrap value higher than 0.7.</w:t>
      </w:r>
    </w:p>
    <w:p w14:paraId="69DB43C9" w14:textId="17979619" w:rsidR="006E6F60" w:rsidRDefault="00E82167" w:rsidP="00686D77">
      <w:pPr>
        <w:pStyle w:val="ListParagraph"/>
        <w:numPr>
          <w:ilvl w:val="0"/>
          <w:numId w:val="6"/>
        </w:numPr>
        <w:rPr>
          <w:b/>
          <w:bCs/>
        </w:rPr>
      </w:pPr>
      <w:r>
        <w:rPr>
          <w:b/>
          <w:bCs/>
          <w:i/>
          <w:iCs/>
        </w:rPr>
        <w:t xml:space="preserve">S. </w:t>
      </w:r>
      <w:r w:rsidR="00323D35">
        <w:rPr>
          <w:b/>
          <w:bCs/>
        </w:rPr>
        <w:t>Uganda</w:t>
      </w:r>
    </w:p>
    <w:p w14:paraId="43FF61D4" w14:textId="64966B9F" w:rsidR="00580565" w:rsidRPr="005018F0" w:rsidRDefault="004821EB" w:rsidP="00580565">
      <w:r>
        <w:t xml:space="preserve">Maximum likelihood phylogenetic tree for </w:t>
      </w:r>
      <w:r w:rsidRPr="004821EB">
        <w:rPr>
          <w:i/>
          <w:iCs/>
        </w:rPr>
        <w:t>S.</w:t>
      </w:r>
      <w:r>
        <w:t xml:space="preserve"> </w:t>
      </w:r>
      <w:r w:rsidR="004D51B1">
        <w:t>Uganda</w:t>
      </w:r>
      <w:r>
        <w:t xml:space="preserve">. </w:t>
      </w:r>
      <w:r w:rsidRPr="004821EB">
        <w:rPr>
          <w:i/>
          <w:iCs/>
        </w:rPr>
        <w:t>S.</w:t>
      </w:r>
      <w:r>
        <w:t xml:space="preserve"> </w:t>
      </w:r>
      <w:r w:rsidR="004D51B1">
        <w:t xml:space="preserve">Uganda </w:t>
      </w:r>
      <w:r>
        <w:t xml:space="preserve">is a monophyletic serovar with </w:t>
      </w:r>
      <w:r w:rsidR="004D51B1">
        <w:t>2,540</w:t>
      </w:r>
      <w:r>
        <w:t xml:space="preserve"> genomes representing </w:t>
      </w:r>
      <w:r w:rsidR="004D51B1">
        <w:t>38</w:t>
      </w:r>
      <w:r>
        <w:t xml:space="preserve"> SNP clusters, and </w:t>
      </w:r>
      <w:r w:rsidR="004D51B1">
        <w:t>62</w:t>
      </w:r>
      <w:r>
        <w:t xml:space="preserve"> singletons. The average pairwise number of nucleotide substitutions per site was used to report branch lengths. For rooting the tree, one genome belonging to </w:t>
      </w:r>
      <w:r w:rsidRPr="004821EB">
        <w:rPr>
          <w:i/>
          <w:iCs/>
        </w:rPr>
        <w:t>Salmonella enterica</w:t>
      </w:r>
      <w:r>
        <w:t xml:space="preserve"> subsp. </w:t>
      </w:r>
      <w:r w:rsidRPr="004821EB">
        <w:rPr>
          <w:i/>
          <w:iCs/>
        </w:rPr>
        <w:t>indica</w:t>
      </w:r>
      <w:r>
        <w:t xml:space="preserve"> was used as the outgroup</w:t>
      </w:r>
      <w:r w:rsidR="004D51B1">
        <w:t xml:space="preserve"> and</w:t>
      </w:r>
      <w:r w:rsidR="004D51B1" w:rsidRPr="009E6E2B">
        <w:t xml:space="preserve"> </w:t>
      </w:r>
      <w:r w:rsidR="004D51B1">
        <w:t>the branch length of the outgroup was shortened by 100</w:t>
      </w:r>
      <w:r>
        <w:t xml:space="preserve">. The Shimodaira-Hasegawa test with 1,000 </w:t>
      </w:r>
      <w:r>
        <w:lastRenderedPageBreak/>
        <w:t>resamples was used to assess the clustering confidence. The orange star</w:t>
      </w:r>
      <w:r>
        <w:rPr>
          <w:rFonts w:hint="eastAsia"/>
        </w:rPr>
        <w:t xml:space="preserve">s </w:t>
      </w:r>
      <w:r>
        <w:t xml:space="preserve">represent the most recent common ancestor of </w:t>
      </w:r>
      <w:r w:rsidR="004D51B1">
        <w:t xml:space="preserve">Uganda </w:t>
      </w:r>
      <w:r>
        <w:t>lineage with a bootstrap value higher than 0.7.</w:t>
      </w:r>
    </w:p>
    <w:p w14:paraId="3379BF7E" w14:textId="2D66070A" w:rsidR="00323D35" w:rsidRDefault="00E82167" w:rsidP="00686D77">
      <w:pPr>
        <w:pStyle w:val="ListParagraph"/>
        <w:numPr>
          <w:ilvl w:val="0"/>
          <w:numId w:val="6"/>
        </w:numPr>
        <w:rPr>
          <w:b/>
          <w:bCs/>
        </w:rPr>
      </w:pPr>
      <w:r>
        <w:rPr>
          <w:b/>
          <w:bCs/>
          <w:i/>
          <w:iCs/>
        </w:rPr>
        <w:t xml:space="preserve">S. </w:t>
      </w:r>
      <w:r w:rsidR="00323D35">
        <w:rPr>
          <w:b/>
          <w:bCs/>
        </w:rPr>
        <w:t>Urbana</w:t>
      </w:r>
    </w:p>
    <w:p w14:paraId="3D4AA39B" w14:textId="564EA055" w:rsidR="00A66B88" w:rsidRPr="003C0EF1" w:rsidRDefault="003747AC" w:rsidP="00A66B88">
      <w:r>
        <w:t xml:space="preserve">Maximum likelihood phylogenetic tree for </w:t>
      </w:r>
      <w:r w:rsidRPr="003747AC">
        <w:rPr>
          <w:i/>
          <w:iCs/>
        </w:rPr>
        <w:t>S.</w:t>
      </w:r>
      <w:r>
        <w:t xml:space="preserve"> </w:t>
      </w:r>
      <w:r w:rsidR="004725EE">
        <w:t>Urbana</w:t>
      </w:r>
      <w:r>
        <w:t xml:space="preserve">. </w:t>
      </w:r>
      <w:r w:rsidRPr="003747AC">
        <w:rPr>
          <w:i/>
          <w:iCs/>
        </w:rPr>
        <w:t>S.</w:t>
      </w:r>
      <w:r>
        <w:t xml:space="preserve"> </w:t>
      </w:r>
      <w:r w:rsidR="004725EE">
        <w:t xml:space="preserve">Urbana </w:t>
      </w:r>
      <w:r>
        <w:t xml:space="preserve">is a paraphyletic serovar as </w:t>
      </w:r>
      <w:r w:rsidRPr="000E416D">
        <w:t>other non-</w:t>
      </w:r>
      <w:r w:rsidR="004725EE">
        <w:t>Urbana</w:t>
      </w:r>
      <w:r w:rsidR="004725EE" w:rsidRPr="000E416D">
        <w:t xml:space="preserve"> </w:t>
      </w:r>
      <w:r w:rsidRPr="000E416D">
        <w:t>serovar cluster</w:t>
      </w:r>
      <w:r>
        <w:t>s</w:t>
      </w:r>
      <w:r w:rsidRPr="000E416D">
        <w:t xml:space="preserve"> within this </w:t>
      </w:r>
      <w:r>
        <w:t xml:space="preserve">serovar (i.e. </w:t>
      </w:r>
      <w:r w:rsidRPr="003747AC">
        <w:rPr>
          <w:i/>
          <w:iCs/>
        </w:rPr>
        <w:t>S.</w:t>
      </w:r>
      <w:r w:rsidRPr="000E416D">
        <w:t xml:space="preserve"> </w:t>
      </w:r>
      <w:r w:rsidR="004725EE">
        <w:t>Johannesburg</w:t>
      </w:r>
      <w:r w:rsidRPr="000E416D">
        <w:t xml:space="preserve"> cluster</w:t>
      </w:r>
      <w:r>
        <w:t>s</w:t>
      </w:r>
      <w:r w:rsidRPr="000E416D">
        <w:t xml:space="preserve"> </w:t>
      </w:r>
      <w:r>
        <w:t xml:space="preserve">within serovar </w:t>
      </w:r>
      <w:r w:rsidR="004725EE">
        <w:t>Urbana</w:t>
      </w:r>
      <w:r>
        <w:t xml:space="preserve">). In total, </w:t>
      </w:r>
      <w:r w:rsidRPr="003747AC">
        <w:rPr>
          <w:i/>
          <w:iCs/>
        </w:rPr>
        <w:t xml:space="preserve">S. </w:t>
      </w:r>
      <w:r w:rsidR="004725EE">
        <w:t xml:space="preserve">Urbana </w:t>
      </w:r>
      <w:r>
        <w:t xml:space="preserve">has </w:t>
      </w:r>
      <w:r w:rsidR="004725EE">
        <w:t>613</w:t>
      </w:r>
      <w:r>
        <w:t xml:space="preserve"> genomes representing </w:t>
      </w:r>
      <w:r w:rsidR="004725EE">
        <w:t>59</w:t>
      </w:r>
      <w:r>
        <w:t xml:space="preserve"> SNP clusters, and </w:t>
      </w:r>
      <w:r w:rsidR="004725EE">
        <w:t>150</w:t>
      </w:r>
      <w:r>
        <w:t xml:space="preserve"> singletons. The average pairwise number of nucleotide substitutions per site was used to report branch lengths. For rooting the tree, one genome belonging to </w:t>
      </w:r>
      <w:r w:rsidRPr="003747AC">
        <w:rPr>
          <w:i/>
          <w:iCs/>
        </w:rPr>
        <w:t>Salmonella enterica</w:t>
      </w:r>
      <w:r>
        <w:t xml:space="preserve"> subsp. </w:t>
      </w:r>
      <w:r w:rsidRPr="003747AC">
        <w:rPr>
          <w:i/>
          <w:iCs/>
        </w:rPr>
        <w:t>indica</w:t>
      </w:r>
      <w:r>
        <w:t xml:space="preserve"> was used as the outgroup </w:t>
      </w:r>
      <w:r w:rsidRPr="000E416D">
        <w:t xml:space="preserve">and the branch length of the outgroup was shortened by </w:t>
      </w:r>
      <w:r w:rsidR="004725EE">
        <w:t>8</w:t>
      </w:r>
      <w:r>
        <w:t>. The Shimodaira-Hasegawa test with 1,000 resamples was used to assess the clustering confidence. The orange star</w:t>
      </w:r>
      <w:r>
        <w:rPr>
          <w:rFonts w:hint="eastAsia"/>
        </w:rPr>
        <w:t xml:space="preserve">s </w:t>
      </w:r>
      <w:r>
        <w:t xml:space="preserve">represent the most recent common ancestor of </w:t>
      </w:r>
      <w:r w:rsidR="004725EE">
        <w:t xml:space="preserve">Urbana </w:t>
      </w:r>
      <w:r>
        <w:t>lineage with a bootstrap value higher than 0.7.</w:t>
      </w:r>
    </w:p>
    <w:p w14:paraId="7D4A651E" w14:textId="3E28C8D3" w:rsidR="00323D35" w:rsidRDefault="00E82167" w:rsidP="00686D77">
      <w:pPr>
        <w:pStyle w:val="ListParagraph"/>
        <w:numPr>
          <w:ilvl w:val="0"/>
          <w:numId w:val="6"/>
        </w:numPr>
        <w:rPr>
          <w:b/>
          <w:bCs/>
        </w:rPr>
      </w:pPr>
      <w:r>
        <w:rPr>
          <w:b/>
          <w:bCs/>
          <w:i/>
          <w:iCs/>
        </w:rPr>
        <w:t xml:space="preserve">S. </w:t>
      </w:r>
      <w:r w:rsidR="00323D35">
        <w:rPr>
          <w:b/>
          <w:bCs/>
        </w:rPr>
        <w:t>Virchow</w:t>
      </w:r>
    </w:p>
    <w:p w14:paraId="540ECA1C" w14:textId="67448155" w:rsidR="00325B3B" w:rsidRPr="00325B3B" w:rsidRDefault="00B40971" w:rsidP="00325B3B">
      <w:pPr>
        <w:rPr>
          <w:b/>
          <w:bCs/>
        </w:rPr>
      </w:pPr>
      <w:r w:rsidRPr="00D9322D">
        <w:t xml:space="preserve">Maximum likelihood phylogenetic tree for </w:t>
      </w:r>
      <w:r w:rsidRPr="00B40971">
        <w:rPr>
          <w:i/>
          <w:iCs/>
        </w:rPr>
        <w:t>S.</w:t>
      </w:r>
      <w:r w:rsidRPr="00D9322D">
        <w:t xml:space="preserve"> </w:t>
      </w:r>
      <w:r w:rsidR="002B4176">
        <w:t>Virchow</w:t>
      </w:r>
      <w:r w:rsidRPr="00D9322D">
        <w:t>.</w:t>
      </w:r>
      <w:r w:rsidRPr="00B40971">
        <w:rPr>
          <w:b/>
          <w:bCs/>
        </w:rPr>
        <w:t xml:space="preserve"> </w:t>
      </w:r>
      <w:r w:rsidRPr="00B40971">
        <w:rPr>
          <w:i/>
          <w:iCs/>
        </w:rPr>
        <w:t>S.</w:t>
      </w:r>
      <w:r w:rsidRPr="00D9322D">
        <w:t xml:space="preserve"> </w:t>
      </w:r>
      <w:r w:rsidR="008E7183">
        <w:t>Virchow</w:t>
      </w:r>
      <w:r w:rsidRPr="00D9322D">
        <w:t xml:space="preserve"> is a polyphyletic serovar that contains two phylogenetic lineages (</w:t>
      </w:r>
      <w:r w:rsidR="00BA02E5">
        <w:t>Virchow</w:t>
      </w:r>
      <w:r w:rsidR="00BA02E5" w:rsidRPr="00D9322D">
        <w:t xml:space="preserve"> </w:t>
      </w:r>
      <w:r w:rsidRPr="00D9322D">
        <w:t xml:space="preserve">A, and B). </w:t>
      </w:r>
      <w:r w:rsidR="00BA02E5">
        <w:t>Virchow</w:t>
      </w:r>
      <w:r w:rsidR="00BA02E5" w:rsidRPr="00D9322D">
        <w:t xml:space="preserve"> </w:t>
      </w:r>
      <w:r w:rsidRPr="00D9322D">
        <w:t xml:space="preserve">A is the largest lineage with </w:t>
      </w:r>
      <w:r w:rsidR="00BA02E5">
        <w:t>1,992</w:t>
      </w:r>
      <w:r w:rsidRPr="00D9322D">
        <w:t xml:space="preserve"> genomes representing </w:t>
      </w:r>
      <w:r w:rsidR="00BA02E5">
        <w:t>161</w:t>
      </w:r>
      <w:r w:rsidRPr="00D9322D">
        <w:t xml:space="preserve"> SNP clusters, and </w:t>
      </w:r>
      <w:r w:rsidR="00BA02E5">
        <w:t>291</w:t>
      </w:r>
      <w:r w:rsidRPr="00D9322D">
        <w:t xml:space="preserve"> singletons. </w:t>
      </w:r>
      <w:r w:rsidR="00BA02E5">
        <w:t>Virchow</w:t>
      </w:r>
      <w:r w:rsidR="00BA02E5" w:rsidRPr="00D9322D">
        <w:t xml:space="preserve"> </w:t>
      </w:r>
      <w:r w:rsidRPr="00D9322D">
        <w:t xml:space="preserve">B contains </w:t>
      </w:r>
      <w:r w:rsidR="00BA02E5">
        <w:t>422</w:t>
      </w:r>
      <w:r w:rsidRPr="00D9322D">
        <w:t xml:space="preserve"> genomes representing </w:t>
      </w:r>
      <w:r w:rsidR="00BA02E5">
        <w:t>42</w:t>
      </w:r>
      <w:r>
        <w:t xml:space="preserve"> SNP clusters, and 1</w:t>
      </w:r>
      <w:r w:rsidR="00BA02E5">
        <w:t>25</w:t>
      </w:r>
      <w:r w:rsidRPr="00D9322D">
        <w:t xml:space="preserve"> singleton</w:t>
      </w:r>
      <w:r w:rsidR="00BA02E5">
        <w:t>s</w:t>
      </w:r>
      <w:r w:rsidRPr="00D9322D">
        <w:t xml:space="preserve">. </w:t>
      </w:r>
      <w:r w:rsidR="00386E09">
        <w:t>Virchow</w:t>
      </w:r>
      <w:r w:rsidR="00386E09" w:rsidRPr="00D9322D">
        <w:t xml:space="preserve"> </w:t>
      </w:r>
      <w:r w:rsidRPr="00D9322D">
        <w:t>A is a paraphyletic lineage since other non-</w:t>
      </w:r>
      <w:r w:rsidR="00386E09">
        <w:t>Virchow</w:t>
      </w:r>
      <w:r w:rsidR="00386E09" w:rsidRPr="00D9322D">
        <w:t xml:space="preserve"> </w:t>
      </w:r>
      <w:r w:rsidRPr="00D9322D">
        <w:t xml:space="preserve">serovar clusters within this lineage (i.e. </w:t>
      </w:r>
      <w:r w:rsidRPr="00B40971">
        <w:rPr>
          <w:i/>
          <w:iCs/>
        </w:rPr>
        <w:t>S.</w:t>
      </w:r>
      <w:r w:rsidRPr="00D9322D">
        <w:t xml:space="preserve"> </w:t>
      </w:r>
      <w:r w:rsidR="00386E09">
        <w:t>Colindale</w:t>
      </w:r>
      <w:r w:rsidRPr="00D9322D">
        <w:t xml:space="preserve"> clusters within </w:t>
      </w:r>
      <w:r w:rsidR="001C4475">
        <w:t>Virchow</w:t>
      </w:r>
      <w:r w:rsidR="001C4475" w:rsidRPr="00D9322D">
        <w:t xml:space="preserve"> </w:t>
      </w:r>
      <w:r w:rsidRPr="00D9322D">
        <w:t xml:space="preserve">A). </w:t>
      </w:r>
      <w:r w:rsidR="001C4475">
        <w:t>Virchow</w:t>
      </w:r>
      <w:r w:rsidR="001C4475" w:rsidRPr="00D9322D">
        <w:t xml:space="preserve"> </w:t>
      </w:r>
      <w:r w:rsidRPr="00D9322D">
        <w:t xml:space="preserve">B is a monophyletic lineage. The average pairwise number of nucleotide substitutions per site was used to report branch lengths. For rooting the tree, one genome belonging to </w:t>
      </w:r>
      <w:r w:rsidRPr="00B40971">
        <w:rPr>
          <w:i/>
          <w:iCs/>
        </w:rPr>
        <w:t>Salmonella</w:t>
      </w:r>
      <w:r w:rsidRPr="00D9322D">
        <w:t xml:space="preserve"> </w:t>
      </w:r>
      <w:r w:rsidRPr="00B40971">
        <w:rPr>
          <w:i/>
          <w:iCs/>
        </w:rPr>
        <w:t>enterica</w:t>
      </w:r>
      <w:r w:rsidRPr="00D9322D">
        <w:t xml:space="preserve"> subsp. </w:t>
      </w:r>
      <w:r w:rsidRPr="00B40971">
        <w:rPr>
          <w:i/>
          <w:iCs/>
        </w:rPr>
        <w:t>indica</w:t>
      </w:r>
      <w:r w:rsidRPr="00D9322D">
        <w:t xml:space="preserve"> was used as the outgroup</w:t>
      </w:r>
      <w:r w:rsidR="001C4475">
        <w:t xml:space="preserve"> </w:t>
      </w:r>
      <w:r w:rsidR="001C4475" w:rsidRPr="000E416D">
        <w:t xml:space="preserve">and the branch length of the outgroup was shortened by </w:t>
      </w:r>
      <w:r w:rsidR="001C4475">
        <w:t>10</w:t>
      </w:r>
      <w:r w:rsidRPr="00D9322D">
        <w:t xml:space="preserve">. The Shimodaira-Hasegawa test with 1,000 resamples was used to assess the clustering confidence. The orange stars represent the most recent common ancestor of each </w:t>
      </w:r>
      <w:r w:rsidR="00FB1BE5">
        <w:t>Virchow</w:t>
      </w:r>
      <w:r w:rsidRPr="00D9322D">
        <w:t xml:space="preserve"> lineage with a bootstrap value higher than 0.7.</w:t>
      </w:r>
    </w:p>
    <w:p w14:paraId="6F9B79C3" w14:textId="3DAD175A" w:rsidR="00E23EC5" w:rsidRDefault="00E82167" w:rsidP="00686D77">
      <w:pPr>
        <w:pStyle w:val="ListParagraph"/>
        <w:numPr>
          <w:ilvl w:val="0"/>
          <w:numId w:val="6"/>
        </w:numPr>
        <w:rPr>
          <w:b/>
          <w:bCs/>
        </w:rPr>
      </w:pPr>
      <w:r>
        <w:rPr>
          <w:b/>
          <w:bCs/>
          <w:i/>
          <w:iCs/>
        </w:rPr>
        <w:t xml:space="preserve">S. </w:t>
      </w:r>
      <w:r w:rsidR="00323D35">
        <w:rPr>
          <w:b/>
          <w:bCs/>
        </w:rPr>
        <w:t>Weltevreden</w:t>
      </w:r>
    </w:p>
    <w:p w14:paraId="032E1D32" w14:textId="6966C528" w:rsidR="008B03F4" w:rsidRPr="00695E0A" w:rsidRDefault="008B03F4" w:rsidP="008B03F4">
      <w:r>
        <w:t xml:space="preserve">Maximum likelihood phylogenetic tree for </w:t>
      </w:r>
      <w:r w:rsidRPr="008B03F4">
        <w:rPr>
          <w:i/>
          <w:iCs/>
        </w:rPr>
        <w:t>S.</w:t>
      </w:r>
      <w:r>
        <w:t xml:space="preserve"> Weltevreden. </w:t>
      </w:r>
      <w:r w:rsidRPr="008B03F4">
        <w:rPr>
          <w:i/>
          <w:iCs/>
        </w:rPr>
        <w:t>S.</w:t>
      </w:r>
      <w:r>
        <w:t xml:space="preserve"> Weltevreden is a monophyletic serovar with 2,765 genomes representing 149 SNP clusters, and 360 singletons. The average pairwise number of nucleotide substitutions per site was used to report branch lengths. For rooting the tree, one genome belonging to </w:t>
      </w:r>
      <w:r w:rsidRPr="008B03F4">
        <w:rPr>
          <w:i/>
          <w:iCs/>
        </w:rPr>
        <w:t>Salmonella enterica</w:t>
      </w:r>
      <w:r>
        <w:t xml:space="preserve"> subsp. </w:t>
      </w:r>
      <w:r w:rsidRPr="008B03F4">
        <w:rPr>
          <w:i/>
          <w:iCs/>
        </w:rPr>
        <w:t>indica</w:t>
      </w:r>
      <w:r>
        <w:t xml:space="preserve"> was used as the outgroup. The Shimodaira-Hasegawa test with 1,000 resamples was used to assess the clustering confidence. The orange star</w:t>
      </w:r>
      <w:r>
        <w:rPr>
          <w:rFonts w:hint="eastAsia"/>
        </w:rPr>
        <w:t xml:space="preserve">s </w:t>
      </w:r>
      <w:r>
        <w:t>represent the most recent common ancestor of Weltevreden lineage with a bootstrap value higher than 0.7.</w:t>
      </w:r>
    </w:p>
    <w:p w14:paraId="10663C1D" w14:textId="710C11B7" w:rsidR="005163D7" w:rsidRPr="008B03F4" w:rsidRDefault="00E82167" w:rsidP="00686D77">
      <w:pPr>
        <w:pStyle w:val="ListParagraph"/>
        <w:numPr>
          <w:ilvl w:val="0"/>
          <w:numId w:val="6"/>
        </w:numPr>
        <w:rPr>
          <w:b/>
          <w:bCs/>
        </w:rPr>
      </w:pPr>
      <w:r w:rsidRPr="008B03F4">
        <w:rPr>
          <w:b/>
          <w:bCs/>
          <w:i/>
          <w:iCs/>
        </w:rPr>
        <w:t xml:space="preserve">S. </w:t>
      </w:r>
      <w:r w:rsidR="005163D7" w:rsidRPr="008B03F4">
        <w:rPr>
          <w:b/>
          <w:bCs/>
        </w:rPr>
        <w:t>Worthington</w:t>
      </w:r>
    </w:p>
    <w:p w14:paraId="11EDEABF" w14:textId="52E3D981" w:rsidR="00571256" w:rsidRPr="00F04B2A" w:rsidRDefault="003476BF" w:rsidP="00571256">
      <w:r>
        <w:t xml:space="preserve">Maximum likelihood phylogenetic tree for </w:t>
      </w:r>
      <w:r w:rsidRPr="003476BF">
        <w:rPr>
          <w:i/>
          <w:iCs/>
        </w:rPr>
        <w:t>S.</w:t>
      </w:r>
      <w:r>
        <w:t xml:space="preserve"> </w:t>
      </w:r>
      <w:r w:rsidR="00FF0AD6">
        <w:t>Worthington</w:t>
      </w:r>
      <w:r>
        <w:t xml:space="preserve">. </w:t>
      </w:r>
      <w:r w:rsidRPr="003476BF">
        <w:rPr>
          <w:i/>
          <w:iCs/>
        </w:rPr>
        <w:t>S.</w:t>
      </w:r>
      <w:r>
        <w:t xml:space="preserve"> </w:t>
      </w:r>
      <w:r w:rsidR="00FF0AD6">
        <w:t xml:space="preserve">Worthington </w:t>
      </w:r>
      <w:r>
        <w:t>is a polyphyletic serovar that contains one phylogenetic lineage (</w:t>
      </w:r>
      <w:r w:rsidR="00FF0AD6">
        <w:t>Worthington</w:t>
      </w:r>
      <w:r>
        <w:t xml:space="preserve">) along with one stand-alone singleton (shown as </w:t>
      </w:r>
      <w:r w:rsidR="00FF0AD6">
        <w:t xml:space="preserve">Worthington </w:t>
      </w:r>
      <w:r>
        <w:t xml:space="preserve">S1). </w:t>
      </w:r>
      <w:r w:rsidR="009D363B">
        <w:t xml:space="preserve">Worthington </w:t>
      </w:r>
      <w:r>
        <w:t xml:space="preserve">lineage has </w:t>
      </w:r>
      <w:r w:rsidR="009D363B">
        <w:t>803</w:t>
      </w:r>
      <w:r>
        <w:t xml:space="preserve"> genomes representing </w:t>
      </w:r>
      <w:r w:rsidR="009D363B">
        <w:t>42</w:t>
      </w:r>
      <w:r>
        <w:t xml:space="preserve"> </w:t>
      </w:r>
      <w:r>
        <w:lastRenderedPageBreak/>
        <w:t xml:space="preserve">SNP clusters, and </w:t>
      </w:r>
      <w:r w:rsidR="009D363B">
        <w:t>49</w:t>
      </w:r>
      <w:r>
        <w:t xml:space="preserve"> singletons. The average pairwise number of nucleotide substitutions per site was used to report branch lengths. For rooting the tree, one genome belonging to </w:t>
      </w:r>
      <w:r w:rsidRPr="003476BF">
        <w:rPr>
          <w:i/>
          <w:iCs/>
        </w:rPr>
        <w:t>Salmonella enterica</w:t>
      </w:r>
      <w:r>
        <w:t xml:space="preserve"> subsp. </w:t>
      </w:r>
      <w:r w:rsidRPr="003476BF">
        <w:rPr>
          <w:i/>
          <w:iCs/>
        </w:rPr>
        <w:t>indica</w:t>
      </w:r>
      <w:r>
        <w:t xml:space="preserve"> was used as the </w:t>
      </w:r>
      <w:r w:rsidR="00CC085A" w:rsidRPr="00D9322D">
        <w:t>outgroup</w:t>
      </w:r>
      <w:r w:rsidR="00CC085A">
        <w:t xml:space="preserve"> </w:t>
      </w:r>
      <w:r w:rsidR="00CC085A" w:rsidRPr="000E416D">
        <w:t xml:space="preserve">and the branch length of the outgroup was shortened by </w:t>
      </w:r>
      <w:r w:rsidR="000216B2">
        <w:t>9</w:t>
      </w:r>
      <w:r>
        <w:t>. The Shimodaira-Hasegawa test with 1,000 resamples was used to assess the clustering confidence. The orange star</w:t>
      </w:r>
      <w:r>
        <w:rPr>
          <w:rFonts w:hint="eastAsia"/>
        </w:rPr>
        <w:t xml:space="preserve">s </w:t>
      </w:r>
      <w:r>
        <w:t xml:space="preserve">represent the most recent common ancestor of </w:t>
      </w:r>
      <w:r w:rsidR="004225B7">
        <w:t xml:space="preserve">Worthington </w:t>
      </w:r>
      <w:r>
        <w:t>lineage with a bootstrap value higher than 0.7.</w:t>
      </w:r>
    </w:p>
    <w:sectPr w:rsidR="00571256" w:rsidRPr="00F04B2A">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8E44B2" w14:textId="77777777" w:rsidR="00D42CCA" w:rsidRDefault="00D42CCA" w:rsidP="004E09A0">
      <w:pPr>
        <w:spacing w:after="0" w:line="240" w:lineRule="auto"/>
      </w:pPr>
      <w:r>
        <w:separator/>
      </w:r>
    </w:p>
  </w:endnote>
  <w:endnote w:type="continuationSeparator" w:id="0">
    <w:p w14:paraId="46FBA259" w14:textId="77777777" w:rsidR="00D42CCA" w:rsidRDefault="00D42CCA" w:rsidP="004E09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27380132"/>
      <w:docPartObj>
        <w:docPartGallery w:val="Page Numbers (Bottom of Page)"/>
        <w:docPartUnique/>
      </w:docPartObj>
    </w:sdtPr>
    <w:sdtContent>
      <w:p w14:paraId="3BDA9788" w14:textId="6B967C9F" w:rsidR="004E09A0" w:rsidRDefault="004E09A0" w:rsidP="007752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87B293" w14:textId="77777777" w:rsidR="004E09A0" w:rsidRDefault="004E09A0" w:rsidP="004E09A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06725320"/>
      <w:docPartObj>
        <w:docPartGallery w:val="Page Numbers (Bottom of Page)"/>
        <w:docPartUnique/>
      </w:docPartObj>
    </w:sdtPr>
    <w:sdtContent>
      <w:p w14:paraId="0FB7F804" w14:textId="0EEC8157" w:rsidR="004E09A0" w:rsidRDefault="004E09A0" w:rsidP="007752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A1D439F" w14:textId="77777777" w:rsidR="004E09A0" w:rsidRDefault="004E09A0" w:rsidP="004E09A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F2BDA7" w14:textId="77777777" w:rsidR="00D42CCA" w:rsidRDefault="00D42CCA" w:rsidP="004E09A0">
      <w:pPr>
        <w:spacing w:after="0" w:line="240" w:lineRule="auto"/>
      </w:pPr>
      <w:r>
        <w:separator/>
      </w:r>
    </w:p>
  </w:footnote>
  <w:footnote w:type="continuationSeparator" w:id="0">
    <w:p w14:paraId="37C8A95E" w14:textId="77777777" w:rsidR="00D42CCA" w:rsidRDefault="00D42CCA" w:rsidP="004E09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E0986"/>
    <w:multiLevelType w:val="hybridMultilevel"/>
    <w:tmpl w:val="C3FC4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AD3925"/>
    <w:multiLevelType w:val="hybridMultilevel"/>
    <w:tmpl w:val="3BA48D56"/>
    <w:lvl w:ilvl="0" w:tplc="69CEA562">
      <w:start w:val="19"/>
      <w:numFmt w:val="bullet"/>
      <w:lvlText w:val="-"/>
      <w:lvlJc w:val="left"/>
      <w:pPr>
        <w:ind w:left="720" w:hanging="360"/>
      </w:pPr>
      <w:rPr>
        <w:rFonts w:ascii="Times New Roman" w:eastAsiaTheme="minorEastAsia"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CA33AC"/>
    <w:multiLevelType w:val="hybridMultilevel"/>
    <w:tmpl w:val="56F201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53B24DB"/>
    <w:multiLevelType w:val="hybridMultilevel"/>
    <w:tmpl w:val="56F201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86A58A9"/>
    <w:multiLevelType w:val="hybridMultilevel"/>
    <w:tmpl w:val="00620174"/>
    <w:lvl w:ilvl="0" w:tplc="08AE5508">
      <w:start w:val="38"/>
      <w:numFmt w:val="decimal"/>
      <w:lvlText w:val="Supplementary Figure %1."/>
      <w:lvlJc w:val="left"/>
      <w:pPr>
        <w:ind w:left="0" w:firstLine="357"/>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5233C3F"/>
    <w:multiLevelType w:val="hybridMultilevel"/>
    <w:tmpl w:val="8496124E"/>
    <w:lvl w:ilvl="0" w:tplc="56767E62">
      <w:start w:val="2"/>
      <w:numFmt w:val="decimal"/>
      <w:lvlText w:val="Supplementary Figure %1."/>
      <w:lvlJc w:val="left"/>
      <w:pPr>
        <w:ind w:left="0" w:firstLine="357"/>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AC3DBB"/>
    <w:multiLevelType w:val="hybridMultilevel"/>
    <w:tmpl w:val="7C10F024"/>
    <w:lvl w:ilvl="0" w:tplc="80303862">
      <w:start w:val="40"/>
      <w:numFmt w:val="decimal"/>
      <w:lvlText w:val="Supplementary Figure %1."/>
      <w:lvlJc w:val="left"/>
      <w:pPr>
        <w:ind w:left="0" w:firstLine="357"/>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94064393">
    <w:abstractNumId w:val="0"/>
  </w:num>
  <w:num w:numId="2" w16cid:durableId="1337145618">
    <w:abstractNumId w:val="5"/>
  </w:num>
  <w:num w:numId="3" w16cid:durableId="496961119">
    <w:abstractNumId w:val="3"/>
  </w:num>
  <w:num w:numId="4" w16cid:durableId="435294202">
    <w:abstractNumId w:val="2"/>
  </w:num>
  <w:num w:numId="5" w16cid:durableId="90207565">
    <w:abstractNumId w:val="4"/>
  </w:num>
  <w:num w:numId="6" w16cid:durableId="1581719371">
    <w:abstractNumId w:val="6"/>
  </w:num>
  <w:num w:numId="7" w16cid:durableId="14033332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9"/>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88E"/>
    <w:rsid w:val="0000429C"/>
    <w:rsid w:val="00005313"/>
    <w:rsid w:val="00007356"/>
    <w:rsid w:val="000107A3"/>
    <w:rsid w:val="000144C1"/>
    <w:rsid w:val="000164CD"/>
    <w:rsid w:val="0001667D"/>
    <w:rsid w:val="00020347"/>
    <w:rsid w:val="0002039E"/>
    <w:rsid w:val="000216B2"/>
    <w:rsid w:val="00022D8B"/>
    <w:rsid w:val="00023458"/>
    <w:rsid w:val="000237EC"/>
    <w:rsid w:val="000275D4"/>
    <w:rsid w:val="00030FCA"/>
    <w:rsid w:val="00031711"/>
    <w:rsid w:val="000320EC"/>
    <w:rsid w:val="00032E0E"/>
    <w:rsid w:val="00034F8D"/>
    <w:rsid w:val="000358EE"/>
    <w:rsid w:val="000421D5"/>
    <w:rsid w:val="00042C9D"/>
    <w:rsid w:val="00044C8D"/>
    <w:rsid w:val="00051490"/>
    <w:rsid w:val="000517F2"/>
    <w:rsid w:val="00052689"/>
    <w:rsid w:val="00055608"/>
    <w:rsid w:val="00055713"/>
    <w:rsid w:val="00056895"/>
    <w:rsid w:val="00057462"/>
    <w:rsid w:val="0006088E"/>
    <w:rsid w:val="000612A8"/>
    <w:rsid w:val="000612BD"/>
    <w:rsid w:val="00070691"/>
    <w:rsid w:val="00081889"/>
    <w:rsid w:val="00082D5E"/>
    <w:rsid w:val="00083BF6"/>
    <w:rsid w:val="00083D89"/>
    <w:rsid w:val="00084131"/>
    <w:rsid w:val="000925C8"/>
    <w:rsid w:val="00092EFA"/>
    <w:rsid w:val="00094293"/>
    <w:rsid w:val="00095AF3"/>
    <w:rsid w:val="000A0FE9"/>
    <w:rsid w:val="000A145E"/>
    <w:rsid w:val="000A5BC5"/>
    <w:rsid w:val="000A6726"/>
    <w:rsid w:val="000A72D6"/>
    <w:rsid w:val="000A7627"/>
    <w:rsid w:val="000B2556"/>
    <w:rsid w:val="000B7310"/>
    <w:rsid w:val="000B7B98"/>
    <w:rsid w:val="000C098C"/>
    <w:rsid w:val="000C220F"/>
    <w:rsid w:val="000C354C"/>
    <w:rsid w:val="000C44DA"/>
    <w:rsid w:val="000C46A1"/>
    <w:rsid w:val="000D102A"/>
    <w:rsid w:val="000E1813"/>
    <w:rsid w:val="000E2359"/>
    <w:rsid w:val="000E2E6B"/>
    <w:rsid w:val="000E2F25"/>
    <w:rsid w:val="000E2F6B"/>
    <w:rsid w:val="000E36FB"/>
    <w:rsid w:val="000E416D"/>
    <w:rsid w:val="000E60EB"/>
    <w:rsid w:val="000F18CE"/>
    <w:rsid w:val="000F4503"/>
    <w:rsid w:val="000F7F2C"/>
    <w:rsid w:val="00102D6B"/>
    <w:rsid w:val="0010408D"/>
    <w:rsid w:val="001051F3"/>
    <w:rsid w:val="001059F4"/>
    <w:rsid w:val="00107F48"/>
    <w:rsid w:val="001121A4"/>
    <w:rsid w:val="00114945"/>
    <w:rsid w:val="00115880"/>
    <w:rsid w:val="00125B92"/>
    <w:rsid w:val="001262A4"/>
    <w:rsid w:val="00130700"/>
    <w:rsid w:val="00130B15"/>
    <w:rsid w:val="00132D68"/>
    <w:rsid w:val="00132E9E"/>
    <w:rsid w:val="001346D4"/>
    <w:rsid w:val="00134DEF"/>
    <w:rsid w:val="001350D6"/>
    <w:rsid w:val="00140E26"/>
    <w:rsid w:val="00142784"/>
    <w:rsid w:val="001458BD"/>
    <w:rsid w:val="00150296"/>
    <w:rsid w:val="00153907"/>
    <w:rsid w:val="00157E6F"/>
    <w:rsid w:val="001633E8"/>
    <w:rsid w:val="001639C3"/>
    <w:rsid w:val="00165513"/>
    <w:rsid w:val="0016581B"/>
    <w:rsid w:val="00170570"/>
    <w:rsid w:val="001711B7"/>
    <w:rsid w:val="001739D9"/>
    <w:rsid w:val="00173F65"/>
    <w:rsid w:val="001749E8"/>
    <w:rsid w:val="00175C43"/>
    <w:rsid w:val="0017658F"/>
    <w:rsid w:val="0017676C"/>
    <w:rsid w:val="00176B7D"/>
    <w:rsid w:val="00177637"/>
    <w:rsid w:val="00177E88"/>
    <w:rsid w:val="00184E81"/>
    <w:rsid w:val="0018752C"/>
    <w:rsid w:val="00193945"/>
    <w:rsid w:val="001A34B2"/>
    <w:rsid w:val="001A419E"/>
    <w:rsid w:val="001B01B2"/>
    <w:rsid w:val="001B1834"/>
    <w:rsid w:val="001B2F2C"/>
    <w:rsid w:val="001B698A"/>
    <w:rsid w:val="001B7B76"/>
    <w:rsid w:val="001C4475"/>
    <w:rsid w:val="001C4945"/>
    <w:rsid w:val="001C64B1"/>
    <w:rsid w:val="001C6BF9"/>
    <w:rsid w:val="001C72FA"/>
    <w:rsid w:val="001D0899"/>
    <w:rsid w:val="001D1615"/>
    <w:rsid w:val="001D1973"/>
    <w:rsid w:val="001D32BB"/>
    <w:rsid w:val="001D3762"/>
    <w:rsid w:val="001D46C0"/>
    <w:rsid w:val="001D6299"/>
    <w:rsid w:val="001D646C"/>
    <w:rsid w:val="001D6CF0"/>
    <w:rsid w:val="001E2EAF"/>
    <w:rsid w:val="001E79AC"/>
    <w:rsid w:val="001F5832"/>
    <w:rsid w:val="001F5F9F"/>
    <w:rsid w:val="001F632C"/>
    <w:rsid w:val="0020047D"/>
    <w:rsid w:val="00201820"/>
    <w:rsid w:val="00201AF7"/>
    <w:rsid w:val="00203403"/>
    <w:rsid w:val="0020363A"/>
    <w:rsid w:val="00203BCE"/>
    <w:rsid w:val="00204593"/>
    <w:rsid w:val="00204967"/>
    <w:rsid w:val="00204D9A"/>
    <w:rsid w:val="00206528"/>
    <w:rsid w:val="002125B0"/>
    <w:rsid w:val="00212B6C"/>
    <w:rsid w:val="00212D35"/>
    <w:rsid w:val="00216D4E"/>
    <w:rsid w:val="0021717B"/>
    <w:rsid w:val="0021752E"/>
    <w:rsid w:val="002177D8"/>
    <w:rsid w:val="002207F2"/>
    <w:rsid w:val="00221AC4"/>
    <w:rsid w:val="00223DA8"/>
    <w:rsid w:val="002248A3"/>
    <w:rsid w:val="0022718C"/>
    <w:rsid w:val="00230047"/>
    <w:rsid w:val="0023480D"/>
    <w:rsid w:val="00235D59"/>
    <w:rsid w:val="00240ED1"/>
    <w:rsid w:val="00243091"/>
    <w:rsid w:val="002457FA"/>
    <w:rsid w:val="00246DDD"/>
    <w:rsid w:val="00251260"/>
    <w:rsid w:val="00256D1F"/>
    <w:rsid w:val="00256D6E"/>
    <w:rsid w:val="002571F9"/>
    <w:rsid w:val="002619FE"/>
    <w:rsid w:val="002640E1"/>
    <w:rsid w:val="002645C4"/>
    <w:rsid w:val="00267540"/>
    <w:rsid w:val="00271681"/>
    <w:rsid w:val="00275A6C"/>
    <w:rsid w:val="0028381C"/>
    <w:rsid w:val="0028422B"/>
    <w:rsid w:val="00284EE3"/>
    <w:rsid w:val="00295E04"/>
    <w:rsid w:val="00297864"/>
    <w:rsid w:val="002A0C67"/>
    <w:rsid w:val="002A1871"/>
    <w:rsid w:val="002A4BA0"/>
    <w:rsid w:val="002A4EC3"/>
    <w:rsid w:val="002A75EA"/>
    <w:rsid w:val="002B251C"/>
    <w:rsid w:val="002B4176"/>
    <w:rsid w:val="002B572F"/>
    <w:rsid w:val="002B7F25"/>
    <w:rsid w:val="002C0C0F"/>
    <w:rsid w:val="002C1679"/>
    <w:rsid w:val="002C2BF5"/>
    <w:rsid w:val="002C6CAE"/>
    <w:rsid w:val="002D5E79"/>
    <w:rsid w:val="002D7131"/>
    <w:rsid w:val="002E3023"/>
    <w:rsid w:val="002E720B"/>
    <w:rsid w:val="002F087F"/>
    <w:rsid w:val="002F6A5D"/>
    <w:rsid w:val="002F6ED1"/>
    <w:rsid w:val="00303423"/>
    <w:rsid w:val="003050D8"/>
    <w:rsid w:val="00306348"/>
    <w:rsid w:val="0031232D"/>
    <w:rsid w:val="00313EF7"/>
    <w:rsid w:val="00314035"/>
    <w:rsid w:val="003154F0"/>
    <w:rsid w:val="003167A3"/>
    <w:rsid w:val="00320FB1"/>
    <w:rsid w:val="00323D35"/>
    <w:rsid w:val="003245E8"/>
    <w:rsid w:val="003258AF"/>
    <w:rsid w:val="00325B3B"/>
    <w:rsid w:val="00327B62"/>
    <w:rsid w:val="00327C5A"/>
    <w:rsid w:val="0033101A"/>
    <w:rsid w:val="00331221"/>
    <w:rsid w:val="00332D8A"/>
    <w:rsid w:val="00333EF9"/>
    <w:rsid w:val="0033790E"/>
    <w:rsid w:val="00340EBC"/>
    <w:rsid w:val="003429B9"/>
    <w:rsid w:val="00343722"/>
    <w:rsid w:val="003441A3"/>
    <w:rsid w:val="00344228"/>
    <w:rsid w:val="00347172"/>
    <w:rsid w:val="003476BF"/>
    <w:rsid w:val="00347894"/>
    <w:rsid w:val="00353234"/>
    <w:rsid w:val="0035599A"/>
    <w:rsid w:val="003568FD"/>
    <w:rsid w:val="00362048"/>
    <w:rsid w:val="00362C37"/>
    <w:rsid w:val="003677BD"/>
    <w:rsid w:val="003678D1"/>
    <w:rsid w:val="00367A33"/>
    <w:rsid w:val="00367AA4"/>
    <w:rsid w:val="00367C06"/>
    <w:rsid w:val="00367C44"/>
    <w:rsid w:val="00367FC3"/>
    <w:rsid w:val="00370105"/>
    <w:rsid w:val="0037111E"/>
    <w:rsid w:val="003747AC"/>
    <w:rsid w:val="00374F6C"/>
    <w:rsid w:val="00375607"/>
    <w:rsid w:val="00377E20"/>
    <w:rsid w:val="00380B8B"/>
    <w:rsid w:val="003855FC"/>
    <w:rsid w:val="00386E09"/>
    <w:rsid w:val="00392001"/>
    <w:rsid w:val="00395B1A"/>
    <w:rsid w:val="00395D63"/>
    <w:rsid w:val="003A02E2"/>
    <w:rsid w:val="003A116F"/>
    <w:rsid w:val="003A7A0C"/>
    <w:rsid w:val="003B0780"/>
    <w:rsid w:val="003B6ACB"/>
    <w:rsid w:val="003C0C05"/>
    <w:rsid w:val="003C0EF1"/>
    <w:rsid w:val="003C13DB"/>
    <w:rsid w:val="003C1D0F"/>
    <w:rsid w:val="003C5F31"/>
    <w:rsid w:val="003C5F3D"/>
    <w:rsid w:val="003D3A2F"/>
    <w:rsid w:val="003D5B39"/>
    <w:rsid w:val="003D62AB"/>
    <w:rsid w:val="003D7654"/>
    <w:rsid w:val="003E2A2C"/>
    <w:rsid w:val="003E5B95"/>
    <w:rsid w:val="003E5D21"/>
    <w:rsid w:val="003F0F88"/>
    <w:rsid w:val="003F3056"/>
    <w:rsid w:val="003F72FA"/>
    <w:rsid w:val="003F7346"/>
    <w:rsid w:val="003F7A19"/>
    <w:rsid w:val="0040024E"/>
    <w:rsid w:val="00401CD1"/>
    <w:rsid w:val="00401E9F"/>
    <w:rsid w:val="00405460"/>
    <w:rsid w:val="00412C3F"/>
    <w:rsid w:val="00413A61"/>
    <w:rsid w:val="004149DE"/>
    <w:rsid w:val="0041586E"/>
    <w:rsid w:val="0041747B"/>
    <w:rsid w:val="004201A8"/>
    <w:rsid w:val="00420D85"/>
    <w:rsid w:val="004225B7"/>
    <w:rsid w:val="004228CC"/>
    <w:rsid w:val="00425F49"/>
    <w:rsid w:val="00426F97"/>
    <w:rsid w:val="004300D1"/>
    <w:rsid w:val="00432E1F"/>
    <w:rsid w:val="0043320C"/>
    <w:rsid w:val="00433AD9"/>
    <w:rsid w:val="0043480E"/>
    <w:rsid w:val="00437D83"/>
    <w:rsid w:val="00437F81"/>
    <w:rsid w:val="00443DFC"/>
    <w:rsid w:val="00447824"/>
    <w:rsid w:val="0045183A"/>
    <w:rsid w:val="00451B9C"/>
    <w:rsid w:val="00452771"/>
    <w:rsid w:val="00455439"/>
    <w:rsid w:val="00455CF1"/>
    <w:rsid w:val="00456551"/>
    <w:rsid w:val="00461CAA"/>
    <w:rsid w:val="00463094"/>
    <w:rsid w:val="00463138"/>
    <w:rsid w:val="004633FE"/>
    <w:rsid w:val="00470EA8"/>
    <w:rsid w:val="0047220F"/>
    <w:rsid w:val="004725EE"/>
    <w:rsid w:val="00472E80"/>
    <w:rsid w:val="004732C0"/>
    <w:rsid w:val="0047414B"/>
    <w:rsid w:val="00475F7C"/>
    <w:rsid w:val="00476293"/>
    <w:rsid w:val="00477F29"/>
    <w:rsid w:val="00480230"/>
    <w:rsid w:val="004814CB"/>
    <w:rsid w:val="004821EB"/>
    <w:rsid w:val="00487781"/>
    <w:rsid w:val="004904A5"/>
    <w:rsid w:val="00492D68"/>
    <w:rsid w:val="00493548"/>
    <w:rsid w:val="0049358A"/>
    <w:rsid w:val="00493E4C"/>
    <w:rsid w:val="00495DE6"/>
    <w:rsid w:val="0049609E"/>
    <w:rsid w:val="004965B8"/>
    <w:rsid w:val="00497176"/>
    <w:rsid w:val="004A01BF"/>
    <w:rsid w:val="004A06FE"/>
    <w:rsid w:val="004A0E72"/>
    <w:rsid w:val="004A26B1"/>
    <w:rsid w:val="004A40E5"/>
    <w:rsid w:val="004A40E8"/>
    <w:rsid w:val="004A4675"/>
    <w:rsid w:val="004B12CC"/>
    <w:rsid w:val="004B5050"/>
    <w:rsid w:val="004B525A"/>
    <w:rsid w:val="004B7B4D"/>
    <w:rsid w:val="004B7BC6"/>
    <w:rsid w:val="004C00C6"/>
    <w:rsid w:val="004C0851"/>
    <w:rsid w:val="004C37A2"/>
    <w:rsid w:val="004C3E8E"/>
    <w:rsid w:val="004C70CA"/>
    <w:rsid w:val="004D0256"/>
    <w:rsid w:val="004D26CF"/>
    <w:rsid w:val="004D3D4F"/>
    <w:rsid w:val="004D51B1"/>
    <w:rsid w:val="004D696D"/>
    <w:rsid w:val="004D6CBB"/>
    <w:rsid w:val="004E09A0"/>
    <w:rsid w:val="004E1EC4"/>
    <w:rsid w:val="004E2605"/>
    <w:rsid w:val="004E42A9"/>
    <w:rsid w:val="004E43F6"/>
    <w:rsid w:val="004E55AF"/>
    <w:rsid w:val="004F11C4"/>
    <w:rsid w:val="004F3C3C"/>
    <w:rsid w:val="004F5853"/>
    <w:rsid w:val="004F7DB3"/>
    <w:rsid w:val="005018F0"/>
    <w:rsid w:val="00501D36"/>
    <w:rsid w:val="0050333C"/>
    <w:rsid w:val="00503A6F"/>
    <w:rsid w:val="00504240"/>
    <w:rsid w:val="0051008C"/>
    <w:rsid w:val="0051234F"/>
    <w:rsid w:val="005147F7"/>
    <w:rsid w:val="00514FBC"/>
    <w:rsid w:val="00515582"/>
    <w:rsid w:val="00515987"/>
    <w:rsid w:val="005160A4"/>
    <w:rsid w:val="005163D7"/>
    <w:rsid w:val="00521DA9"/>
    <w:rsid w:val="0052535C"/>
    <w:rsid w:val="005270AA"/>
    <w:rsid w:val="00530A27"/>
    <w:rsid w:val="005311A4"/>
    <w:rsid w:val="0053144B"/>
    <w:rsid w:val="00532133"/>
    <w:rsid w:val="00532C73"/>
    <w:rsid w:val="00540FDF"/>
    <w:rsid w:val="00541176"/>
    <w:rsid w:val="00545D9B"/>
    <w:rsid w:val="00546F73"/>
    <w:rsid w:val="0055205E"/>
    <w:rsid w:val="005527FB"/>
    <w:rsid w:val="00555294"/>
    <w:rsid w:val="00557A31"/>
    <w:rsid w:val="005627DD"/>
    <w:rsid w:val="00564281"/>
    <w:rsid w:val="00565542"/>
    <w:rsid w:val="00566F2A"/>
    <w:rsid w:val="00571256"/>
    <w:rsid w:val="00571872"/>
    <w:rsid w:val="00571AAF"/>
    <w:rsid w:val="00572A87"/>
    <w:rsid w:val="005741C3"/>
    <w:rsid w:val="0057539E"/>
    <w:rsid w:val="00576073"/>
    <w:rsid w:val="0058006F"/>
    <w:rsid w:val="00580565"/>
    <w:rsid w:val="005811A8"/>
    <w:rsid w:val="0058189D"/>
    <w:rsid w:val="005831DB"/>
    <w:rsid w:val="005848A5"/>
    <w:rsid w:val="00585837"/>
    <w:rsid w:val="00585F0E"/>
    <w:rsid w:val="0058698F"/>
    <w:rsid w:val="0059340A"/>
    <w:rsid w:val="00593A1E"/>
    <w:rsid w:val="00595059"/>
    <w:rsid w:val="005953C0"/>
    <w:rsid w:val="005A1080"/>
    <w:rsid w:val="005A1D4C"/>
    <w:rsid w:val="005A2C2B"/>
    <w:rsid w:val="005A3EF6"/>
    <w:rsid w:val="005A5638"/>
    <w:rsid w:val="005A5B7A"/>
    <w:rsid w:val="005B0211"/>
    <w:rsid w:val="005B2919"/>
    <w:rsid w:val="005B3EF0"/>
    <w:rsid w:val="005B40DB"/>
    <w:rsid w:val="005B5714"/>
    <w:rsid w:val="005B693F"/>
    <w:rsid w:val="005B77D6"/>
    <w:rsid w:val="005C0075"/>
    <w:rsid w:val="005C0268"/>
    <w:rsid w:val="005C1A7D"/>
    <w:rsid w:val="005C2DCE"/>
    <w:rsid w:val="005C3F50"/>
    <w:rsid w:val="005C6214"/>
    <w:rsid w:val="005C6885"/>
    <w:rsid w:val="005C7661"/>
    <w:rsid w:val="005D033C"/>
    <w:rsid w:val="005D6D7E"/>
    <w:rsid w:val="005F4222"/>
    <w:rsid w:val="005F5CCD"/>
    <w:rsid w:val="005F692F"/>
    <w:rsid w:val="00606481"/>
    <w:rsid w:val="006069B1"/>
    <w:rsid w:val="00607636"/>
    <w:rsid w:val="00607829"/>
    <w:rsid w:val="0061310A"/>
    <w:rsid w:val="006158CD"/>
    <w:rsid w:val="00615FE3"/>
    <w:rsid w:val="0061629F"/>
    <w:rsid w:val="00617E60"/>
    <w:rsid w:val="00620739"/>
    <w:rsid w:val="00625BC5"/>
    <w:rsid w:val="0062631E"/>
    <w:rsid w:val="00631FD3"/>
    <w:rsid w:val="006336AA"/>
    <w:rsid w:val="00637035"/>
    <w:rsid w:val="006405A9"/>
    <w:rsid w:val="00640EDD"/>
    <w:rsid w:val="0064234E"/>
    <w:rsid w:val="00643680"/>
    <w:rsid w:val="00643A64"/>
    <w:rsid w:val="006456BF"/>
    <w:rsid w:val="0064609C"/>
    <w:rsid w:val="00650A09"/>
    <w:rsid w:val="00653D3C"/>
    <w:rsid w:val="0065705B"/>
    <w:rsid w:val="00657D1A"/>
    <w:rsid w:val="00662BEC"/>
    <w:rsid w:val="006640E3"/>
    <w:rsid w:val="00667823"/>
    <w:rsid w:val="00672A88"/>
    <w:rsid w:val="00676FB5"/>
    <w:rsid w:val="0068196E"/>
    <w:rsid w:val="00683833"/>
    <w:rsid w:val="00683C27"/>
    <w:rsid w:val="00686D77"/>
    <w:rsid w:val="0068726B"/>
    <w:rsid w:val="006904BB"/>
    <w:rsid w:val="00692DFC"/>
    <w:rsid w:val="0069427B"/>
    <w:rsid w:val="00694392"/>
    <w:rsid w:val="00694AAB"/>
    <w:rsid w:val="006950C3"/>
    <w:rsid w:val="00695E0A"/>
    <w:rsid w:val="006A0887"/>
    <w:rsid w:val="006A0F11"/>
    <w:rsid w:val="006A1970"/>
    <w:rsid w:val="006A1EFE"/>
    <w:rsid w:val="006A2598"/>
    <w:rsid w:val="006A531C"/>
    <w:rsid w:val="006B2B0C"/>
    <w:rsid w:val="006D18CE"/>
    <w:rsid w:val="006D2FBE"/>
    <w:rsid w:val="006D3044"/>
    <w:rsid w:val="006D5C3A"/>
    <w:rsid w:val="006E3899"/>
    <w:rsid w:val="006E5AD6"/>
    <w:rsid w:val="006E6F60"/>
    <w:rsid w:val="006E7603"/>
    <w:rsid w:val="006F0A1E"/>
    <w:rsid w:val="006F3B92"/>
    <w:rsid w:val="006F3FF4"/>
    <w:rsid w:val="007019B2"/>
    <w:rsid w:val="00701EB8"/>
    <w:rsid w:val="00701FD4"/>
    <w:rsid w:val="00702A5C"/>
    <w:rsid w:val="00703227"/>
    <w:rsid w:val="00705E39"/>
    <w:rsid w:val="00711C52"/>
    <w:rsid w:val="00714558"/>
    <w:rsid w:val="00715A08"/>
    <w:rsid w:val="0071658E"/>
    <w:rsid w:val="00717ABA"/>
    <w:rsid w:val="00720760"/>
    <w:rsid w:val="00722177"/>
    <w:rsid w:val="0072351E"/>
    <w:rsid w:val="00724EB8"/>
    <w:rsid w:val="00725184"/>
    <w:rsid w:val="007258BE"/>
    <w:rsid w:val="007259F7"/>
    <w:rsid w:val="00725F69"/>
    <w:rsid w:val="00731BE5"/>
    <w:rsid w:val="00731BFD"/>
    <w:rsid w:val="007321CF"/>
    <w:rsid w:val="007334F3"/>
    <w:rsid w:val="00733A0C"/>
    <w:rsid w:val="00736DA8"/>
    <w:rsid w:val="00741E66"/>
    <w:rsid w:val="00742AC5"/>
    <w:rsid w:val="00742ECF"/>
    <w:rsid w:val="00743AE2"/>
    <w:rsid w:val="00747394"/>
    <w:rsid w:val="00747CCC"/>
    <w:rsid w:val="00747D3E"/>
    <w:rsid w:val="00750EF0"/>
    <w:rsid w:val="0075122E"/>
    <w:rsid w:val="0075534E"/>
    <w:rsid w:val="007563AD"/>
    <w:rsid w:val="007575AE"/>
    <w:rsid w:val="007577F2"/>
    <w:rsid w:val="00757EA5"/>
    <w:rsid w:val="00760844"/>
    <w:rsid w:val="00760EC4"/>
    <w:rsid w:val="00760F10"/>
    <w:rsid w:val="007620AB"/>
    <w:rsid w:val="00763B70"/>
    <w:rsid w:val="00776AD6"/>
    <w:rsid w:val="007771E3"/>
    <w:rsid w:val="00777225"/>
    <w:rsid w:val="00780AC5"/>
    <w:rsid w:val="00782A7A"/>
    <w:rsid w:val="00785B5F"/>
    <w:rsid w:val="00786E56"/>
    <w:rsid w:val="00787D48"/>
    <w:rsid w:val="00791C61"/>
    <w:rsid w:val="00791C7A"/>
    <w:rsid w:val="00791C93"/>
    <w:rsid w:val="00792551"/>
    <w:rsid w:val="007934EB"/>
    <w:rsid w:val="00793659"/>
    <w:rsid w:val="0079742B"/>
    <w:rsid w:val="007A20C0"/>
    <w:rsid w:val="007A60CB"/>
    <w:rsid w:val="007B3A10"/>
    <w:rsid w:val="007B4F41"/>
    <w:rsid w:val="007B7B57"/>
    <w:rsid w:val="007C12D1"/>
    <w:rsid w:val="007C4E84"/>
    <w:rsid w:val="007C6E5A"/>
    <w:rsid w:val="007E2F38"/>
    <w:rsid w:val="007E3433"/>
    <w:rsid w:val="007F0E6D"/>
    <w:rsid w:val="007F139E"/>
    <w:rsid w:val="007F3A3B"/>
    <w:rsid w:val="007F40FE"/>
    <w:rsid w:val="007F5052"/>
    <w:rsid w:val="007F64BC"/>
    <w:rsid w:val="008020BB"/>
    <w:rsid w:val="00802CE5"/>
    <w:rsid w:val="008040B7"/>
    <w:rsid w:val="00810145"/>
    <w:rsid w:val="00813CB7"/>
    <w:rsid w:val="00814A79"/>
    <w:rsid w:val="00815192"/>
    <w:rsid w:val="00815FBA"/>
    <w:rsid w:val="008176D8"/>
    <w:rsid w:val="00822090"/>
    <w:rsid w:val="0082287E"/>
    <w:rsid w:val="00825B17"/>
    <w:rsid w:val="008355CE"/>
    <w:rsid w:val="00836FE7"/>
    <w:rsid w:val="008404AD"/>
    <w:rsid w:val="00847DCD"/>
    <w:rsid w:val="00850505"/>
    <w:rsid w:val="0085365D"/>
    <w:rsid w:val="008546EA"/>
    <w:rsid w:val="0085505E"/>
    <w:rsid w:val="00863649"/>
    <w:rsid w:val="00864EA9"/>
    <w:rsid w:val="008656D4"/>
    <w:rsid w:val="0086672C"/>
    <w:rsid w:val="00866CA7"/>
    <w:rsid w:val="008700C4"/>
    <w:rsid w:val="00870BCF"/>
    <w:rsid w:val="00875BBC"/>
    <w:rsid w:val="0087696C"/>
    <w:rsid w:val="008778E4"/>
    <w:rsid w:val="00881339"/>
    <w:rsid w:val="00881D90"/>
    <w:rsid w:val="00882D3C"/>
    <w:rsid w:val="00885790"/>
    <w:rsid w:val="00886797"/>
    <w:rsid w:val="008929E8"/>
    <w:rsid w:val="00893071"/>
    <w:rsid w:val="008938E9"/>
    <w:rsid w:val="008A0E8A"/>
    <w:rsid w:val="008A6525"/>
    <w:rsid w:val="008A660E"/>
    <w:rsid w:val="008A6F52"/>
    <w:rsid w:val="008A7A13"/>
    <w:rsid w:val="008B03F4"/>
    <w:rsid w:val="008B171B"/>
    <w:rsid w:val="008B26A3"/>
    <w:rsid w:val="008B33AC"/>
    <w:rsid w:val="008B4ED3"/>
    <w:rsid w:val="008C2723"/>
    <w:rsid w:val="008C2B68"/>
    <w:rsid w:val="008C66DB"/>
    <w:rsid w:val="008D142A"/>
    <w:rsid w:val="008D4ACC"/>
    <w:rsid w:val="008D6A76"/>
    <w:rsid w:val="008E2728"/>
    <w:rsid w:val="008E37AF"/>
    <w:rsid w:val="008E606E"/>
    <w:rsid w:val="008E7183"/>
    <w:rsid w:val="008F13AB"/>
    <w:rsid w:val="008F1709"/>
    <w:rsid w:val="008F2176"/>
    <w:rsid w:val="008F54A0"/>
    <w:rsid w:val="008F6180"/>
    <w:rsid w:val="008F61C9"/>
    <w:rsid w:val="008F6EF6"/>
    <w:rsid w:val="008F7D39"/>
    <w:rsid w:val="0090033D"/>
    <w:rsid w:val="009040B2"/>
    <w:rsid w:val="00914A60"/>
    <w:rsid w:val="009212A9"/>
    <w:rsid w:val="0092311F"/>
    <w:rsid w:val="0092390B"/>
    <w:rsid w:val="00925025"/>
    <w:rsid w:val="00926BBC"/>
    <w:rsid w:val="009305FF"/>
    <w:rsid w:val="009317B8"/>
    <w:rsid w:val="00931FC7"/>
    <w:rsid w:val="00933257"/>
    <w:rsid w:val="0093368E"/>
    <w:rsid w:val="0093450B"/>
    <w:rsid w:val="00935D76"/>
    <w:rsid w:val="00937993"/>
    <w:rsid w:val="00937A88"/>
    <w:rsid w:val="00943054"/>
    <w:rsid w:val="00952D51"/>
    <w:rsid w:val="00953D99"/>
    <w:rsid w:val="00955BAB"/>
    <w:rsid w:val="00956260"/>
    <w:rsid w:val="00960C71"/>
    <w:rsid w:val="00965E2B"/>
    <w:rsid w:val="009815DA"/>
    <w:rsid w:val="00984D19"/>
    <w:rsid w:val="0098648F"/>
    <w:rsid w:val="009912E3"/>
    <w:rsid w:val="00991E39"/>
    <w:rsid w:val="009922F0"/>
    <w:rsid w:val="009923CF"/>
    <w:rsid w:val="00993826"/>
    <w:rsid w:val="00993D2C"/>
    <w:rsid w:val="00996EE8"/>
    <w:rsid w:val="009A154A"/>
    <w:rsid w:val="009A37FE"/>
    <w:rsid w:val="009A4250"/>
    <w:rsid w:val="009A44AD"/>
    <w:rsid w:val="009A5A9D"/>
    <w:rsid w:val="009A61DE"/>
    <w:rsid w:val="009A79ED"/>
    <w:rsid w:val="009B1DF6"/>
    <w:rsid w:val="009B5BF8"/>
    <w:rsid w:val="009C0458"/>
    <w:rsid w:val="009C0AB7"/>
    <w:rsid w:val="009C13A6"/>
    <w:rsid w:val="009C1B6D"/>
    <w:rsid w:val="009C5F29"/>
    <w:rsid w:val="009D063D"/>
    <w:rsid w:val="009D27C1"/>
    <w:rsid w:val="009D2D18"/>
    <w:rsid w:val="009D363B"/>
    <w:rsid w:val="009D4706"/>
    <w:rsid w:val="009D6461"/>
    <w:rsid w:val="009D7485"/>
    <w:rsid w:val="009E069E"/>
    <w:rsid w:val="009E1351"/>
    <w:rsid w:val="009E173A"/>
    <w:rsid w:val="009E396D"/>
    <w:rsid w:val="009E6E2B"/>
    <w:rsid w:val="009F07B2"/>
    <w:rsid w:val="009F196A"/>
    <w:rsid w:val="009F546F"/>
    <w:rsid w:val="009F5739"/>
    <w:rsid w:val="009F76A1"/>
    <w:rsid w:val="00A0037A"/>
    <w:rsid w:val="00A0771D"/>
    <w:rsid w:val="00A10453"/>
    <w:rsid w:val="00A123C2"/>
    <w:rsid w:val="00A13134"/>
    <w:rsid w:val="00A13A14"/>
    <w:rsid w:val="00A21C99"/>
    <w:rsid w:val="00A226B7"/>
    <w:rsid w:val="00A24CA5"/>
    <w:rsid w:val="00A2548B"/>
    <w:rsid w:val="00A25E9A"/>
    <w:rsid w:val="00A26D40"/>
    <w:rsid w:val="00A276F1"/>
    <w:rsid w:val="00A30AB6"/>
    <w:rsid w:val="00A30B13"/>
    <w:rsid w:val="00A3136B"/>
    <w:rsid w:val="00A362C8"/>
    <w:rsid w:val="00A40AA6"/>
    <w:rsid w:val="00A44C57"/>
    <w:rsid w:val="00A47217"/>
    <w:rsid w:val="00A500CB"/>
    <w:rsid w:val="00A510B8"/>
    <w:rsid w:val="00A5150C"/>
    <w:rsid w:val="00A51837"/>
    <w:rsid w:val="00A524E7"/>
    <w:rsid w:val="00A5388C"/>
    <w:rsid w:val="00A54C0B"/>
    <w:rsid w:val="00A552D3"/>
    <w:rsid w:val="00A5530B"/>
    <w:rsid w:val="00A555CF"/>
    <w:rsid w:val="00A5588E"/>
    <w:rsid w:val="00A568C2"/>
    <w:rsid w:val="00A56E88"/>
    <w:rsid w:val="00A57FA8"/>
    <w:rsid w:val="00A6013F"/>
    <w:rsid w:val="00A61C29"/>
    <w:rsid w:val="00A644A5"/>
    <w:rsid w:val="00A64B2A"/>
    <w:rsid w:val="00A65F1C"/>
    <w:rsid w:val="00A66B88"/>
    <w:rsid w:val="00A6785D"/>
    <w:rsid w:val="00A73426"/>
    <w:rsid w:val="00A735E6"/>
    <w:rsid w:val="00A75128"/>
    <w:rsid w:val="00A87DC1"/>
    <w:rsid w:val="00A87FA7"/>
    <w:rsid w:val="00A90E32"/>
    <w:rsid w:val="00A92FD5"/>
    <w:rsid w:val="00A93B88"/>
    <w:rsid w:val="00A9450C"/>
    <w:rsid w:val="00A96331"/>
    <w:rsid w:val="00A96A2C"/>
    <w:rsid w:val="00AA13B6"/>
    <w:rsid w:val="00AA14B8"/>
    <w:rsid w:val="00AA39AE"/>
    <w:rsid w:val="00AB0160"/>
    <w:rsid w:val="00AC241B"/>
    <w:rsid w:val="00AC32A7"/>
    <w:rsid w:val="00AC4F90"/>
    <w:rsid w:val="00AC6DA7"/>
    <w:rsid w:val="00AC7557"/>
    <w:rsid w:val="00AD23E7"/>
    <w:rsid w:val="00AD2505"/>
    <w:rsid w:val="00AD27B6"/>
    <w:rsid w:val="00AD280D"/>
    <w:rsid w:val="00AD3076"/>
    <w:rsid w:val="00AD3D80"/>
    <w:rsid w:val="00AD53FE"/>
    <w:rsid w:val="00AE2484"/>
    <w:rsid w:val="00AE6183"/>
    <w:rsid w:val="00AE6F6B"/>
    <w:rsid w:val="00AF334F"/>
    <w:rsid w:val="00AF47F0"/>
    <w:rsid w:val="00AF51AE"/>
    <w:rsid w:val="00AF75F6"/>
    <w:rsid w:val="00B0265F"/>
    <w:rsid w:val="00B03D06"/>
    <w:rsid w:val="00B06599"/>
    <w:rsid w:val="00B06687"/>
    <w:rsid w:val="00B0791F"/>
    <w:rsid w:val="00B079DD"/>
    <w:rsid w:val="00B1084F"/>
    <w:rsid w:val="00B10A38"/>
    <w:rsid w:val="00B13AF1"/>
    <w:rsid w:val="00B163F1"/>
    <w:rsid w:val="00B247CA"/>
    <w:rsid w:val="00B2695D"/>
    <w:rsid w:val="00B316E4"/>
    <w:rsid w:val="00B40971"/>
    <w:rsid w:val="00B41845"/>
    <w:rsid w:val="00B431B7"/>
    <w:rsid w:val="00B450DD"/>
    <w:rsid w:val="00B453E0"/>
    <w:rsid w:val="00B47355"/>
    <w:rsid w:val="00B50B29"/>
    <w:rsid w:val="00B5118F"/>
    <w:rsid w:val="00B51F7D"/>
    <w:rsid w:val="00B536CA"/>
    <w:rsid w:val="00B557DB"/>
    <w:rsid w:val="00B606A9"/>
    <w:rsid w:val="00B615B5"/>
    <w:rsid w:val="00B62257"/>
    <w:rsid w:val="00B64788"/>
    <w:rsid w:val="00B64C0A"/>
    <w:rsid w:val="00B6747C"/>
    <w:rsid w:val="00B73888"/>
    <w:rsid w:val="00B810C6"/>
    <w:rsid w:val="00B84A73"/>
    <w:rsid w:val="00B95035"/>
    <w:rsid w:val="00BA02E5"/>
    <w:rsid w:val="00BA110D"/>
    <w:rsid w:val="00BA1745"/>
    <w:rsid w:val="00BA2B25"/>
    <w:rsid w:val="00BA36B2"/>
    <w:rsid w:val="00BA3F09"/>
    <w:rsid w:val="00BA5658"/>
    <w:rsid w:val="00BA6958"/>
    <w:rsid w:val="00BA6C3E"/>
    <w:rsid w:val="00BA789A"/>
    <w:rsid w:val="00BA7AD6"/>
    <w:rsid w:val="00BB27DC"/>
    <w:rsid w:val="00BB3577"/>
    <w:rsid w:val="00BB40F2"/>
    <w:rsid w:val="00BB52E0"/>
    <w:rsid w:val="00BB7F53"/>
    <w:rsid w:val="00BC3DCD"/>
    <w:rsid w:val="00BC59D9"/>
    <w:rsid w:val="00BC7C4E"/>
    <w:rsid w:val="00BD04A9"/>
    <w:rsid w:val="00BD15CF"/>
    <w:rsid w:val="00BD3F70"/>
    <w:rsid w:val="00BD7CA6"/>
    <w:rsid w:val="00BE0647"/>
    <w:rsid w:val="00BE141B"/>
    <w:rsid w:val="00BE2E00"/>
    <w:rsid w:val="00BE3AA0"/>
    <w:rsid w:val="00BE3C87"/>
    <w:rsid w:val="00BE3E08"/>
    <w:rsid w:val="00BE5077"/>
    <w:rsid w:val="00BE65C5"/>
    <w:rsid w:val="00BF1760"/>
    <w:rsid w:val="00BF1B68"/>
    <w:rsid w:val="00BF25D9"/>
    <w:rsid w:val="00BF34AE"/>
    <w:rsid w:val="00BF5B48"/>
    <w:rsid w:val="00C00C19"/>
    <w:rsid w:val="00C0128B"/>
    <w:rsid w:val="00C01510"/>
    <w:rsid w:val="00C0454E"/>
    <w:rsid w:val="00C05416"/>
    <w:rsid w:val="00C105F4"/>
    <w:rsid w:val="00C1253E"/>
    <w:rsid w:val="00C12FB0"/>
    <w:rsid w:val="00C14C1C"/>
    <w:rsid w:val="00C16581"/>
    <w:rsid w:val="00C1766F"/>
    <w:rsid w:val="00C208B7"/>
    <w:rsid w:val="00C20E6A"/>
    <w:rsid w:val="00C21DA2"/>
    <w:rsid w:val="00C23569"/>
    <w:rsid w:val="00C23765"/>
    <w:rsid w:val="00C24777"/>
    <w:rsid w:val="00C24A0E"/>
    <w:rsid w:val="00C2563D"/>
    <w:rsid w:val="00C27DC3"/>
    <w:rsid w:val="00C3671F"/>
    <w:rsid w:val="00C37CCC"/>
    <w:rsid w:val="00C42A42"/>
    <w:rsid w:val="00C45877"/>
    <w:rsid w:val="00C57040"/>
    <w:rsid w:val="00C60383"/>
    <w:rsid w:val="00C63847"/>
    <w:rsid w:val="00C676AC"/>
    <w:rsid w:val="00C71212"/>
    <w:rsid w:val="00C75A1B"/>
    <w:rsid w:val="00C800EE"/>
    <w:rsid w:val="00C82E1D"/>
    <w:rsid w:val="00C91859"/>
    <w:rsid w:val="00C933DC"/>
    <w:rsid w:val="00C95D5C"/>
    <w:rsid w:val="00CA0F44"/>
    <w:rsid w:val="00CA1230"/>
    <w:rsid w:val="00CA22D6"/>
    <w:rsid w:val="00CA65CD"/>
    <w:rsid w:val="00CB2FFE"/>
    <w:rsid w:val="00CB3CC1"/>
    <w:rsid w:val="00CB52DF"/>
    <w:rsid w:val="00CB630E"/>
    <w:rsid w:val="00CB71CB"/>
    <w:rsid w:val="00CB747A"/>
    <w:rsid w:val="00CB7B6A"/>
    <w:rsid w:val="00CC00EB"/>
    <w:rsid w:val="00CC085A"/>
    <w:rsid w:val="00CC1434"/>
    <w:rsid w:val="00CC473A"/>
    <w:rsid w:val="00CC5C57"/>
    <w:rsid w:val="00CC772D"/>
    <w:rsid w:val="00CD624E"/>
    <w:rsid w:val="00CD7785"/>
    <w:rsid w:val="00CE081B"/>
    <w:rsid w:val="00CE2952"/>
    <w:rsid w:val="00CE59CB"/>
    <w:rsid w:val="00CE5A08"/>
    <w:rsid w:val="00CF033E"/>
    <w:rsid w:val="00CF0402"/>
    <w:rsid w:val="00CF095C"/>
    <w:rsid w:val="00CF0E08"/>
    <w:rsid w:val="00CF1AFA"/>
    <w:rsid w:val="00CF1F35"/>
    <w:rsid w:val="00CF1F8A"/>
    <w:rsid w:val="00CF241B"/>
    <w:rsid w:val="00CF3F91"/>
    <w:rsid w:val="00CF44AC"/>
    <w:rsid w:val="00CF68E7"/>
    <w:rsid w:val="00CF7103"/>
    <w:rsid w:val="00D01338"/>
    <w:rsid w:val="00D01880"/>
    <w:rsid w:val="00D0277A"/>
    <w:rsid w:val="00D06F1B"/>
    <w:rsid w:val="00D11A8E"/>
    <w:rsid w:val="00D15C0E"/>
    <w:rsid w:val="00D166D0"/>
    <w:rsid w:val="00D20C7E"/>
    <w:rsid w:val="00D22619"/>
    <w:rsid w:val="00D23359"/>
    <w:rsid w:val="00D24938"/>
    <w:rsid w:val="00D30841"/>
    <w:rsid w:val="00D30903"/>
    <w:rsid w:val="00D3603F"/>
    <w:rsid w:val="00D36B5D"/>
    <w:rsid w:val="00D375D4"/>
    <w:rsid w:val="00D41C5B"/>
    <w:rsid w:val="00D42CCA"/>
    <w:rsid w:val="00D467FD"/>
    <w:rsid w:val="00D51B24"/>
    <w:rsid w:val="00D52876"/>
    <w:rsid w:val="00D55D7E"/>
    <w:rsid w:val="00D5678E"/>
    <w:rsid w:val="00D6352D"/>
    <w:rsid w:val="00D72DE4"/>
    <w:rsid w:val="00D72E86"/>
    <w:rsid w:val="00D73A80"/>
    <w:rsid w:val="00D779F3"/>
    <w:rsid w:val="00D83BA2"/>
    <w:rsid w:val="00D85D74"/>
    <w:rsid w:val="00D85F25"/>
    <w:rsid w:val="00D9082A"/>
    <w:rsid w:val="00D90F31"/>
    <w:rsid w:val="00D92A47"/>
    <w:rsid w:val="00D93224"/>
    <w:rsid w:val="00D9322D"/>
    <w:rsid w:val="00D93264"/>
    <w:rsid w:val="00D94D84"/>
    <w:rsid w:val="00DA0C92"/>
    <w:rsid w:val="00DA1205"/>
    <w:rsid w:val="00DA228E"/>
    <w:rsid w:val="00DA29D0"/>
    <w:rsid w:val="00DA3862"/>
    <w:rsid w:val="00DA4536"/>
    <w:rsid w:val="00DA52E6"/>
    <w:rsid w:val="00DA65BA"/>
    <w:rsid w:val="00DA7470"/>
    <w:rsid w:val="00DB3644"/>
    <w:rsid w:val="00DC06F1"/>
    <w:rsid w:val="00DC115B"/>
    <w:rsid w:val="00DC1627"/>
    <w:rsid w:val="00DC3103"/>
    <w:rsid w:val="00DD1327"/>
    <w:rsid w:val="00DD1349"/>
    <w:rsid w:val="00DD3217"/>
    <w:rsid w:val="00DD5431"/>
    <w:rsid w:val="00DD63C5"/>
    <w:rsid w:val="00DE2680"/>
    <w:rsid w:val="00DF399D"/>
    <w:rsid w:val="00DF39EF"/>
    <w:rsid w:val="00DF44FA"/>
    <w:rsid w:val="00DF485E"/>
    <w:rsid w:val="00DF5634"/>
    <w:rsid w:val="00E00BDA"/>
    <w:rsid w:val="00E011A0"/>
    <w:rsid w:val="00E01641"/>
    <w:rsid w:val="00E03386"/>
    <w:rsid w:val="00E03A95"/>
    <w:rsid w:val="00E051B8"/>
    <w:rsid w:val="00E05F54"/>
    <w:rsid w:val="00E10378"/>
    <w:rsid w:val="00E10EAC"/>
    <w:rsid w:val="00E1190D"/>
    <w:rsid w:val="00E147E0"/>
    <w:rsid w:val="00E157DA"/>
    <w:rsid w:val="00E20D6D"/>
    <w:rsid w:val="00E23EC5"/>
    <w:rsid w:val="00E27B54"/>
    <w:rsid w:val="00E27EA7"/>
    <w:rsid w:val="00E3258D"/>
    <w:rsid w:val="00E45CAC"/>
    <w:rsid w:val="00E46E3B"/>
    <w:rsid w:val="00E50E2C"/>
    <w:rsid w:val="00E54666"/>
    <w:rsid w:val="00E55191"/>
    <w:rsid w:val="00E5556F"/>
    <w:rsid w:val="00E56EB3"/>
    <w:rsid w:val="00E5748E"/>
    <w:rsid w:val="00E607AA"/>
    <w:rsid w:val="00E61ABA"/>
    <w:rsid w:val="00E61C67"/>
    <w:rsid w:val="00E6468C"/>
    <w:rsid w:val="00E667CA"/>
    <w:rsid w:val="00E675FC"/>
    <w:rsid w:val="00E70833"/>
    <w:rsid w:val="00E72BDF"/>
    <w:rsid w:val="00E7422E"/>
    <w:rsid w:val="00E7663D"/>
    <w:rsid w:val="00E772EE"/>
    <w:rsid w:val="00E777D3"/>
    <w:rsid w:val="00E77EC1"/>
    <w:rsid w:val="00E81C1F"/>
    <w:rsid w:val="00E82167"/>
    <w:rsid w:val="00E82EDA"/>
    <w:rsid w:val="00E90EA3"/>
    <w:rsid w:val="00E926C5"/>
    <w:rsid w:val="00E976B6"/>
    <w:rsid w:val="00EA049B"/>
    <w:rsid w:val="00EA0DD6"/>
    <w:rsid w:val="00EA20E1"/>
    <w:rsid w:val="00EA704C"/>
    <w:rsid w:val="00EB14DE"/>
    <w:rsid w:val="00EB22B1"/>
    <w:rsid w:val="00EB3C74"/>
    <w:rsid w:val="00EB7FD3"/>
    <w:rsid w:val="00EC10AA"/>
    <w:rsid w:val="00EC3902"/>
    <w:rsid w:val="00EC516E"/>
    <w:rsid w:val="00EC7161"/>
    <w:rsid w:val="00EC7794"/>
    <w:rsid w:val="00ED306F"/>
    <w:rsid w:val="00ED5D56"/>
    <w:rsid w:val="00ED6590"/>
    <w:rsid w:val="00ED7659"/>
    <w:rsid w:val="00EE3986"/>
    <w:rsid w:val="00EE3EB9"/>
    <w:rsid w:val="00EE5C86"/>
    <w:rsid w:val="00EE6343"/>
    <w:rsid w:val="00EE7A34"/>
    <w:rsid w:val="00EF191A"/>
    <w:rsid w:val="00EF4593"/>
    <w:rsid w:val="00EF5D0A"/>
    <w:rsid w:val="00EF5DA3"/>
    <w:rsid w:val="00EF6A51"/>
    <w:rsid w:val="00F007D5"/>
    <w:rsid w:val="00F009D0"/>
    <w:rsid w:val="00F01659"/>
    <w:rsid w:val="00F0277E"/>
    <w:rsid w:val="00F04B2A"/>
    <w:rsid w:val="00F05C4B"/>
    <w:rsid w:val="00F065D7"/>
    <w:rsid w:val="00F10CF2"/>
    <w:rsid w:val="00F1104D"/>
    <w:rsid w:val="00F12877"/>
    <w:rsid w:val="00F13E67"/>
    <w:rsid w:val="00F14FAC"/>
    <w:rsid w:val="00F172D1"/>
    <w:rsid w:val="00F178F6"/>
    <w:rsid w:val="00F17DC2"/>
    <w:rsid w:val="00F21FE5"/>
    <w:rsid w:val="00F243A8"/>
    <w:rsid w:val="00F25FC9"/>
    <w:rsid w:val="00F2691E"/>
    <w:rsid w:val="00F2747D"/>
    <w:rsid w:val="00F302C5"/>
    <w:rsid w:val="00F31639"/>
    <w:rsid w:val="00F35D93"/>
    <w:rsid w:val="00F3633C"/>
    <w:rsid w:val="00F41B7D"/>
    <w:rsid w:val="00F431FD"/>
    <w:rsid w:val="00F434B5"/>
    <w:rsid w:val="00F44A29"/>
    <w:rsid w:val="00F45E44"/>
    <w:rsid w:val="00F5127A"/>
    <w:rsid w:val="00F512CE"/>
    <w:rsid w:val="00F52602"/>
    <w:rsid w:val="00F5336A"/>
    <w:rsid w:val="00F5384B"/>
    <w:rsid w:val="00F5426F"/>
    <w:rsid w:val="00F546D1"/>
    <w:rsid w:val="00F5475F"/>
    <w:rsid w:val="00F54916"/>
    <w:rsid w:val="00F54FBE"/>
    <w:rsid w:val="00F567C0"/>
    <w:rsid w:val="00F57D1D"/>
    <w:rsid w:val="00F6043A"/>
    <w:rsid w:val="00F61CCE"/>
    <w:rsid w:val="00F64B6A"/>
    <w:rsid w:val="00F654D6"/>
    <w:rsid w:val="00F6629A"/>
    <w:rsid w:val="00F704C1"/>
    <w:rsid w:val="00F7082C"/>
    <w:rsid w:val="00F715CE"/>
    <w:rsid w:val="00F73039"/>
    <w:rsid w:val="00F75D2A"/>
    <w:rsid w:val="00F77800"/>
    <w:rsid w:val="00F80D35"/>
    <w:rsid w:val="00F81BD8"/>
    <w:rsid w:val="00F82E6E"/>
    <w:rsid w:val="00F8473A"/>
    <w:rsid w:val="00F9026E"/>
    <w:rsid w:val="00F902D0"/>
    <w:rsid w:val="00F90460"/>
    <w:rsid w:val="00F92B24"/>
    <w:rsid w:val="00F92FCA"/>
    <w:rsid w:val="00F93870"/>
    <w:rsid w:val="00F941DF"/>
    <w:rsid w:val="00F951CB"/>
    <w:rsid w:val="00F96AB5"/>
    <w:rsid w:val="00F97DBC"/>
    <w:rsid w:val="00FA4A17"/>
    <w:rsid w:val="00FA52CC"/>
    <w:rsid w:val="00FA6050"/>
    <w:rsid w:val="00FA645F"/>
    <w:rsid w:val="00FA7B02"/>
    <w:rsid w:val="00FB1BE5"/>
    <w:rsid w:val="00FB57F7"/>
    <w:rsid w:val="00FB6E86"/>
    <w:rsid w:val="00FC030D"/>
    <w:rsid w:val="00FC26AA"/>
    <w:rsid w:val="00FC3433"/>
    <w:rsid w:val="00FC3AC2"/>
    <w:rsid w:val="00FC3B04"/>
    <w:rsid w:val="00FC4934"/>
    <w:rsid w:val="00FC6234"/>
    <w:rsid w:val="00FD2ED7"/>
    <w:rsid w:val="00FD4205"/>
    <w:rsid w:val="00FD6A31"/>
    <w:rsid w:val="00FD7BC2"/>
    <w:rsid w:val="00FE26D0"/>
    <w:rsid w:val="00FE29B3"/>
    <w:rsid w:val="00FE497A"/>
    <w:rsid w:val="00FE6056"/>
    <w:rsid w:val="00FF0AD6"/>
    <w:rsid w:val="00FF22A6"/>
    <w:rsid w:val="00FF3C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215EE6"/>
  <w15:chartTrackingRefBased/>
  <w15:docId w15:val="{BD1A3482-A373-4D3B-8672-E6429527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088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6088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088E"/>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088E"/>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06088E"/>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06088E"/>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6088E"/>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6088E"/>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6088E"/>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088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088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088E"/>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088E"/>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06088E"/>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06088E"/>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06088E"/>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06088E"/>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06088E"/>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0608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08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088E"/>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088E"/>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06088E"/>
    <w:pPr>
      <w:spacing w:before="160"/>
      <w:jc w:val="center"/>
    </w:pPr>
    <w:rPr>
      <w:i/>
      <w:iCs/>
      <w:color w:val="404040" w:themeColor="text1" w:themeTint="BF"/>
    </w:rPr>
  </w:style>
  <w:style w:type="character" w:customStyle="1" w:styleId="QuoteChar">
    <w:name w:val="Quote Char"/>
    <w:basedOn w:val="DefaultParagraphFont"/>
    <w:link w:val="Quote"/>
    <w:uiPriority w:val="29"/>
    <w:rsid w:val="0006088E"/>
    <w:rPr>
      <w:i/>
      <w:iCs/>
      <w:color w:val="404040" w:themeColor="text1" w:themeTint="BF"/>
    </w:rPr>
  </w:style>
  <w:style w:type="paragraph" w:styleId="ListParagraph">
    <w:name w:val="List Paragraph"/>
    <w:basedOn w:val="Normal"/>
    <w:uiPriority w:val="34"/>
    <w:qFormat/>
    <w:rsid w:val="0006088E"/>
    <w:pPr>
      <w:ind w:left="720"/>
      <w:contextualSpacing/>
    </w:pPr>
  </w:style>
  <w:style w:type="character" w:styleId="IntenseEmphasis">
    <w:name w:val="Intense Emphasis"/>
    <w:basedOn w:val="DefaultParagraphFont"/>
    <w:uiPriority w:val="21"/>
    <w:qFormat/>
    <w:rsid w:val="0006088E"/>
    <w:rPr>
      <w:i/>
      <w:iCs/>
      <w:color w:val="0F4761" w:themeColor="accent1" w:themeShade="BF"/>
    </w:rPr>
  </w:style>
  <w:style w:type="paragraph" w:styleId="IntenseQuote">
    <w:name w:val="Intense Quote"/>
    <w:basedOn w:val="Normal"/>
    <w:next w:val="Normal"/>
    <w:link w:val="IntenseQuoteChar"/>
    <w:uiPriority w:val="30"/>
    <w:qFormat/>
    <w:rsid w:val="000608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088E"/>
    <w:rPr>
      <w:i/>
      <w:iCs/>
      <w:color w:val="0F4761" w:themeColor="accent1" w:themeShade="BF"/>
    </w:rPr>
  </w:style>
  <w:style w:type="character" w:styleId="IntenseReference">
    <w:name w:val="Intense Reference"/>
    <w:basedOn w:val="DefaultParagraphFont"/>
    <w:uiPriority w:val="32"/>
    <w:qFormat/>
    <w:rsid w:val="0006088E"/>
    <w:rPr>
      <w:b/>
      <w:bCs/>
      <w:smallCaps/>
      <w:color w:val="0F4761" w:themeColor="accent1" w:themeShade="BF"/>
      <w:spacing w:val="5"/>
    </w:rPr>
  </w:style>
  <w:style w:type="paragraph" w:styleId="Footer">
    <w:name w:val="footer"/>
    <w:basedOn w:val="Normal"/>
    <w:link w:val="FooterChar"/>
    <w:uiPriority w:val="99"/>
    <w:unhideWhenUsed/>
    <w:rsid w:val="004E09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09A0"/>
  </w:style>
  <w:style w:type="character" w:styleId="PageNumber">
    <w:name w:val="page number"/>
    <w:basedOn w:val="DefaultParagraphFont"/>
    <w:uiPriority w:val="99"/>
    <w:semiHidden/>
    <w:unhideWhenUsed/>
    <w:rsid w:val="004E09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8953847">
      <w:bodyDiv w:val="1"/>
      <w:marLeft w:val="0"/>
      <w:marRight w:val="0"/>
      <w:marTop w:val="0"/>
      <w:marBottom w:val="0"/>
      <w:divBdr>
        <w:top w:val="none" w:sz="0" w:space="0" w:color="auto"/>
        <w:left w:val="none" w:sz="0" w:space="0" w:color="auto"/>
        <w:bottom w:val="none" w:sz="0" w:space="0" w:color="auto"/>
        <w:right w:val="none" w:sz="0" w:space="0" w:color="auto"/>
      </w:divBdr>
      <w:divsChild>
        <w:div w:id="779570729">
          <w:marLeft w:val="0"/>
          <w:marRight w:val="0"/>
          <w:marTop w:val="0"/>
          <w:marBottom w:val="0"/>
          <w:divBdr>
            <w:top w:val="none" w:sz="0" w:space="0" w:color="auto"/>
            <w:left w:val="none" w:sz="0" w:space="0" w:color="auto"/>
            <w:bottom w:val="none" w:sz="0" w:space="0" w:color="auto"/>
            <w:right w:val="none" w:sz="0" w:space="0" w:color="auto"/>
          </w:divBdr>
          <w:divsChild>
            <w:div w:id="1978341005">
              <w:marLeft w:val="0"/>
              <w:marRight w:val="0"/>
              <w:marTop w:val="0"/>
              <w:marBottom w:val="0"/>
              <w:divBdr>
                <w:top w:val="none" w:sz="0" w:space="0" w:color="auto"/>
                <w:left w:val="none" w:sz="0" w:space="0" w:color="auto"/>
                <w:bottom w:val="none" w:sz="0" w:space="0" w:color="auto"/>
                <w:right w:val="none" w:sz="0" w:space="0" w:color="auto"/>
              </w:divBdr>
              <w:divsChild>
                <w:div w:id="272177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461254">
      <w:bodyDiv w:val="1"/>
      <w:marLeft w:val="0"/>
      <w:marRight w:val="0"/>
      <w:marTop w:val="0"/>
      <w:marBottom w:val="0"/>
      <w:divBdr>
        <w:top w:val="none" w:sz="0" w:space="0" w:color="auto"/>
        <w:left w:val="none" w:sz="0" w:space="0" w:color="auto"/>
        <w:bottom w:val="none" w:sz="0" w:space="0" w:color="auto"/>
        <w:right w:val="none" w:sz="0" w:space="0" w:color="auto"/>
      </w:divBdr>
    </w:div>
    <w:div w:id="370961929">
      <w:bodyDiv w:val="1"/>
      <w:marLeft w:val="0"/>
      <w:marRight w:val="0"/>
      <w:marTop w:val="0"/>
      <w:marBottom w:val="0"/>
      <w:divBdr>
        <w:top w:val="none" w:sz="0" w:space="0" w:color="auto"/>
        <w:left w:val="none" w:sz="0" w:space="0" w:color="auto"/>
        <w:bottom w:val="none" w:sz="0" w:space="0" w:color="auto"/>
        <w:right w:val="none" w:sz="0" w:space="0" w:color="auto"/>
      </w:divBdr>
      <w:divsChild>
        <w:div w:id="2145269117">
          <w:marLeft w:val="0"/>
          <w:marRight w:val="0"/>
          <w:marTop w:val="0"/>
          <w:marBottom w:val="0"/>
          <w:divBdr>
            <w:top w:val="none" w:sz="0" w:space="0" w:color="auto"/>
            <w:left w:val="none" w:sz="0" w:space="0" w:color="auto"/>
            <w:bottom w:val="none" w:sz="0" w:space="0" w:color="auto"/>
            <w:right w:val="none" w:sz="0" w:space="0" w:color="auto"/>
          </w:divBdr>
          <w:divsChild>
            <w:div w:id="1898513708">
              <w:marLeft w:val="0"/>
              <w:marRight w:val="0"/>
              <w:marTop w:val="0"/>
              <w:marBottom w:val="0"/>
              <w:divBdr>
                <w:top w:val="none" w:sz="0" w:space="0" w:color="auto"/>
                <w:left w:val="none" w:sz="0" w:space="0" w:color="auto"/>
                <w:bottom w:val="none" w:sz="0" w:space="0" w:color="auto"/>
                <w:right w:val="none" w:sz="0" w:space="0" w:color="auto"/>
              </w:divBdr>
              <w:divsChild>
                <w:div w:id="86849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574120">
      <w:bodyDiv w:val="1"/>
      <w:marLeft w:val="0"/>
      <w:marRight w:val="0"/>
      <w:marTop w:val="0"/>
      <w:marBottom w:val="0"/>
      <w:divBdr>
        <w:top w:val="none" w:sz="0" w:space="0" w:color="auto"/>
        <w:left w:val="none" w:sz="0" w:space="0" w:color="auto"/>
        <w:bottom w:val="none" w:sz="0" w:space="0" w:color="auto"/>
        <w:right w:val="none" w:sz="0" w:space="0" w:color="auto"/>
      </w:divBdr>
      <w:divsChild>
        <w:div w:id="1382710018">
          <w:marLeft w:val="0"/>
          <w:marRight w:val="0"/>
          <w:marTop w:val="0"/>
          <w:marBottom w:val="0"/>
          <w:divBdr>
            <w:top w:val="none" w:sz="0" w:space="0" w:color="auto"/>
            <w:left w:val="none" w:sz="0" w:space="0" w:color="auto"/>
            <w:bottom w:val="none" w:sz="0" w:space="0" w:color="auto"/>
            <w:right w:val="none" w:sz="0" w:space="0" w:color="auto"/>
          </w:divBdr>
          <w:divsChild>
            <w:div w:id="979925026">
              <w:marLeft w:val="0"/>
              <w:marRight w:val="0"/>
              <w:marTop w:val="0"/>
              <w:marBottom w:val="0"/>
              <w:divBdr>
                <w:top w:val="none" w:sz="0" w:space="0" w:color="auto"/>
                <w:left w:val="none" w:sz="0" w:space="0" w:color="auto"/>
                <w:bottom w:val="none" w:sz="0" w:space="0" w:color="auto"/>
                <w:right w:val="none" w:sz="0" w:space="0" w:color="auto"/>
              </w:divBdr>
              <w:divsChild>
                <w:div w:id="19577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843640">
      <w:bodyDiv w:val="1"/>
      <w:marLeft w:val="0"/>
      <w:marRight w:val="0"/>
      <w:marTop w:val="0"/>
      <w:marBottom w:val="0"/>
      <w:divBdr>
        <w:top w:val="none" w:sz="0" w:space="0" w:color="auto"/>
        <w:left w:val="none" w:sz="0" w:space="0" w:color="auto"/>
        <w:bottom w:val="none" w:sz="0" w:space="0" w:color="auto"/>
        <w:right w:val="none" w:sz="0" w:space="0" w:color="auto"/>
      </w:divBdr>
      <w:divsChild>
        <w:div w:id="1455516714">
          <w:marLeft w:val="0"/>
          <w:marRight w:val="0"/>
          <w:marTop w:val="0"/>
          <w:marBottom w:val="0"/>
          <w:divBdr>
            <w:top w:val="none" w:sz="0" w:space="0" w:color="auto"/>
            <w:left w:val="none" w:sz="0" w:space="0" w:color="auto"/>
            <w:bottom w:val="none" w:sz="0" w:space="0" w:color="auto"/>
            <w:right w:val="none" w:sz="0" w:space="0" w:color="auto"/>
          </w:divBdr>
          <w:divsChild>
            <w:div w:id="1710687334">
              <w:marLeft w:val="0"/>
              <w:marRight w:val="0"/>
              <w:marTop w:val="0"/>
              <w:marBottom w:val="0"/>
              <w:divBdr>
                <w:top w:val="none" w:sz="0" w:space="0" w:color="auto"/>
                <w:left w:val="none" w:sz="0" w:space="0" w:color="auto"/>
                <w:bottom w:val="none" w:sz="0" w:space="0" w:color="auto"/>
                <w:right w:val="none" w:sz="0" w:space="0" w:color="auto"/>
              </w:divBdr>
              <w:divsChild>
                <w:div w:id="61860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892437">
      <w:bodyDiv w:val="1"/>
      <w:marLeft w:val="0"/>
      <w:marRight w:val="0"/>
      <w:marTop w:val="0"/>
      <w:marBottom w:val="0"/>
      <w:divBdr>
        <w:top w:val="none" w:sz="0" w:space="0" w:color="auto"/>
        <w:left w:val="none" w:sz="0" w:space="0" w:color="auto"/>
        <w:bottom w:val="none" w:sz="0" w:space="0" w:color="auto"/>
        <w:right w:val="none" w:sz="0" w:space="0" w:color="auto"/>
      </w:divBdr>
      <w:divsChild>
        <w:div w:id="662709813">
          <w:marLeft w:val="0"/>
          <w:marRight w:val="0"/>
          <w:marTop w:val="0"/>
          <w:marBottom w:val="0"/>
          <w:divBdr>
            <w:top w:val="none" w:sz="0" w:space="0" w:color="auto"/>
            <w:left w:val="none" w:sz="0" w:space="0" w:color="auto"/>
            <w:bottom w:val="none" w:sz="0" w:space="0" w:color="auto"/>
            <w:right w:val="none" w:sz="0" w:space="0" w:color="auto"/>
          </w:divBdr>
          <w:divsChild>
            <w:div w:id="728842656">
              <w:marLeft w:val="0"/>
              <w:marRight w:val="0"/>
              <w:marTop w:val="0"/>
              <w:marBottom w:val="0"/>
              <w:divBdr>
                <w:top w:val="none" w:sz="0" w:space="0" w:color="auto"/>
                <w:left w:val="none" w:sz="0" w:space="0" w:color="auto"/>
                <w:bottom w:val="none" w:sz="0" w:space="0" w:color="auto"/>
                <w:right w:val="none" w:sz="0" w:space="0" w:color="auto"/>
              </w:divBdr>
              <w:divsChild>
                <w:div w:id="573660227">
                  <w:marLeft w:val="0"/>
                  <w:marRight w:val="0"/>
                  <w:marTop w:val="0"/>
                  <w:marBottom w:val="0"/>
                  <w:divBdr>
                    <w:top w:val="none" w:sz="0" w:space="0" w:color="auto"/>
                    <w:left w:val="none" w:sz="0" w:space="0" w:color="auto"/>
                    <w:bottom w:val="none" w:sz="0" w:space="0" w:color="auto"/>
                    <w:right w:val="none" w:sz="0" w:space="0" w:color="auto"/>
                  </w:divBdr>
                  <w:divsChild>
                    <w:div w:id="163017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525678">
      <w:bodyDiv w:val="1"/>
      <w:marLeft w:val="0"/>
      <w:marRight w:val="0"/>
      <w:marTop w:val="0"/>
      <w:marBottom w:val="0"/>
      <w:divBdr>
        <w:top w:val="none" w:sz="0" w:space="0" w:color="auto"/>
        <w:left w:val="none" w:sz="0" w:space="0" w:color="auto"/>
        <w:bottom w:val="none" w:sz="0" w:space="0" w:color="auto"/>
        <w:right w:val="none" w:sz="0" w:space="0" w:color="auto"/>
      </w:divBdr>
      <w:divsChild>
        <w:div w:id="238641765">
          <w:marLeft w:val="0"/>
          <w:marRight w:val="0"/>
          <w:marTop w:val="0"/>
          <w:marBottom w:val="0"/>
          <w:divBdr>
            <w:top w:val="none" w:sz="0" w:space="0" w:color="auto"/>
            <w:left w:val="none" w:sz="0" w:space="0" w:color="auto"/>
            <w:bottom w:val="none" w:sz="0" w:space="0" w:color="auto"/>
            <w:right w:val="none" w:sz="0" w:space="0" w:color="auto"/>
          </w:divBdr>
          <w:divsChild>
            <w:div w:id="1733195905">
              <w:marLeft w:val="0"/>
              <w:marRight w:val="0"/>
              <w:marTop w:val="0"/>
              <w:marBottom w:val="0"/>
              <w:divBdr>
                <w:top w:val="none" w:sz="0" w:space="0" w:color="auto"/>
                <w:left w:val="none" w:sz="0" w:space="0" w:color="auto"/>
                <w:bottom w:val="none" w:sz="0" w:space="0" w:color="auto"/>
                <w:right w:val="none" w:sz="0" w:space="0" w:color="auto"/>
              </w:divBdr>
              <w:divsChild>
                <w:div w:id="199629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4138">
      <w:bodyDiv w:val="1"/>
      <w:marLeft w:val="0"/>
      <w:marRight w:val="0"/>
      <w:marTop w:val="0"/>
      <w:marBottom w:val="0"/>
      <w:divBdr>
        <w:top w:val="none" w:sz="0" w:space="0" w:color="auto"/>
        <w:left w:val="none" w:sz="0" w:space="0" w:color="auto"/>
        <w:bottom w:val="none" w:sz="0" w:space="0" w:color="auto"/>
        <w:right w:val="none" w:sz="0" w:space="0" w:color="auto"/>
      </w:divBdr>
      <w:divsChild>
        <w:div w:id="829171444">
          <w:marLeft w:val="0"/>
          <w:marRight w:val="0"/>
          <w:marTop w:val="0"/>
          <w:marBottom w:val="0"/>
          <w:divBdr>
            <w:top w:val="none" w:sz="0" w:space="0" w:color="auto"/>
            <w:left w:val="none" w:sz="0" w:space="0" w:color="auto"/>
            <w:bottom w:val="none" w:sz="0" w:space="0" w:color="auto"/>
            <w:right w:val="none" w:sz="0" w:space="0" w:color="auto"/>
          </w:divBdr>
          <w:divsChild>
            <w:div w:id="1024788035">
              <w:marLeft w:val="0"/>
              <w:marRight w:val="0"/>
              <w:marTop w:val="0"/>
              <w:marBottom w:val="0"/>
              <w:divBdr>
                <w:top w:val="none" w:sz="0" w:space="0" w:color="auto"/>
                <w:left w:val="none" w:sz="0" w:space="0" w:color="auto"/>
                <w:bottom w:val="none" w:sz="0" w:space="0" w:color="auto"/>
                <w:right w:val="none" w:sz="0" w:space="0" w:color="auto"/>
              </w:divBdr>
              <w:divsChild>
                <w:div w:id="55439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761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9B980-3E10-6046-800A-1CE47BE30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31</Pages>
  <Words>13582</Words>
  <Characters>7742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 Yang</dc:creator>
  <cp:keywords/>
  <dc:description/>
  <cp:lastModifiedBy>Hilal Samut</cp:lastModifiedBy>
  <cp:revision>1168</cp:revision>
  <dcterms:created xsi:type="dcterms:W3CDTF">2024-06-26T13:23:00Z</dcterms:created>
  <dcterms:modified xsi:type="dcterms:W3CDTF">2024-10-12T05:37:00Z</dcterms:modified>
</cp:coreProperties>
</file>